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EB612" w14:textId="42936E4A" w:rsidR="00715C93" w:rsidRPr="00212489" w:rsidRDefault="000B3E7C" w:rsidP="00507179">
      <w:pPr>
        <w:spacing w:line="276" w:lineRule="auto"/>
        <w:ind w:firstLine="0"/>
        <w:jc w:val="center"/>
        <w:rPr>
          <w:sz w:val="32"/>
          <w:szCs w:val="32"/>
        </w:rPr>
      </w:pPr>
      <w:bookmarkStart w:id="0" w:name="_Hlk99622572"/>
      <w:r w:rsidRPr="00212489">
        <w:rPr>
          <w:sz w:val="32"/>
          <w:szCs w:val="32"/>
        </w:rPr>
        <w:t xml:space="preserve">Sunk cost effects for time versus money: </w:t>
      </w:r>
      <w:r w:rsidR="0059560B" w:rsidRPr="00212489">
        <w:rPr>
          <w:sz w:val="32"/>
          <w:szCs w:val="32"/>
        </w:rPr>
        <w:br/>
      </w:r>
      <w:r w:rsidRPr="00212489">
        <w:rPr>
          <w:sz w:val="32"/>
          <w:szCs w:val="32"/>
        </w:rPr>
        <w:t>Replication of Soman (2001)</w:t>
      </w:r>
      <w:r w:rsidR="00715C93" w:rsidRPr="00212489">
        <w:rPr>
          <w:sz w:val="32"/>
          <w:szCs w:val="32"/>
        </w:rPr>
        <w:br/>
        <w:t>[Registered Report Stage 1]</w:t>
      </w:r>
    </w:p>
    <w:bookmarkEnd w:id="0"/>
    <w:p w14:paraId="5871759C" w14:textId="77777777" w:rsidR="00C52595" w:rsidRPr="00212489" w:rsidRDefault="00C52595" w:rsidP="00715C93">
      <w:pPr>
        <w:sectPr w:rsidR="00C52595" w:rsidRPr="00212489">
          <w:headerReference w:type="default" r:id="rId8"/>
          <w:footerReference w:type="default" r:id="rId9"/>
          <w:pgSz w:w="11906" w:h="16838"/>
          <w:pgMar w:top="1440" w:right="1440" w:bottom="1440" w:left="1440" w:header="708" w:footer="708" w:gutter="0"/>
          <w:cols w:space="708"/>
          <w:docGrid w:linePitch="360"/>
        </w:sectPr>
      </w:pPr>
    </w:p>
    <w:p w14:paraId="3A4BA6A2" w14:textId="77777777" w:rsidR="00715C93" w:rsidRPr="00212489" w:rsidRDefault="00715C93" w:rsidP="00507179">
      <w:pPr>
        <w:spacing w:line="240" w:lineRule="auto"/>
      </w:pPr>
    </w:p>
    <w:p w14:paraId="71A54180" w14:textId="3E142BA2" w:rsidR="00715C93" w:rsidRPr="00212489" w:rsidRDefault="00715C93" w:rsidP="00507179">
      <w:pPr>
        <w:spacing w:after="0" w:line="240" w:lineRule="auto"/>
        <w:ind w:firstLine="0"/>
        <w:jc w:val="center"/>
      </w:pPr>
      <w:r w:rsidRPr="00212489">
        <w:t>Nikolay</w:t>
      </w:r>
      <w:r w:rsidR="003477D3" w:rsidRPr="00212489">
        <w:t xml:space="preserve"> B</w:t>
      </w:r>
      <w:r w:rsidRPr="00212489">
        <w:t xml:space="preserve"> Petrov</w:t>
      </w:r>
    </w:p>
    <w:p w14:paraId="765B7095" w14:textId="48A419B8" w:rsidR="003477D3" w:rsidRPr="00212489" w:rsidRDefault="003477D3" w:rsidP="00507179">
      <w:pPr>
        <w:spacing w:after="0" w:line="240" w:lineRule="auto"/>
        <w:ind w:firstLine="0"/>
        <w:jc w:val="center"/>
      </w:pPr>
      <w:r w:rsidRPr="00212489">
        <w:t>Cardiff University Brain Research Imaging Centre,</w:t>
      </w:r>
      <w:r w:rsidR="000B3E7C" w:rsidRPr="00212489">
        <w:t xml:space="preserve"> </w:t>
      </w:r>
      <w:r w:rsidRPr="00212489">
        <w:t>University of Cardiff, Cardiff, UK</w:t>
      </w:r>
    </w:p>
    <w:p w14:paraId="34F233BA" w14:textId="53C7BC6B" w:rsidR="00715C93" w:rsidRPr="00212489" w:rsidRDefault="00000000" w:rsidP="00507179">
      <w:pPr>
        <w:spacing w:after="0" w:line="240" w:lineRule="auto"/>
        <w:ind w:firstLine="0"/>
        <w:jc w:val="center"/>
      </w:pPr>
      <w:hyperlink r:id="rId10" w:history="1">
        <w:r w:rsidR="003477D3" w:rsidRPr="00212489">
          <w:rPr>
            <w:rStyle w:val="Hyperlink"/>
          </w:rPr>
          <w:t>nikbpetrov@gmail.com</w:t>
        </w:r>
      </w:hyperlink>
    </w:p>
    <w:p w14:paraId="30943B39" w14:textId="77777777" w:rsidR="003477D3" w:rsidRPr="00212489" w:rsidRDefault="003477D3" w:rsidP="00507179">
      <w:pPr>
        <w:spacing w:after="0" w:line="240" w:lineRule="auto"/>
        <w:ind w:firstLine="0"/>
        <w:jc w:val="center"/>
      </w:pPr>
    </w:p>
    <w:p w14:paraId="7CC629E7" w14:textId="43FDEBF6" w:rsidR="003477D3" w:rsidRPr="00212489" w:rsidRDefault="008B19FB" w:rsidP="00507179">
      <w:pPr>
        <w:spacing w:after="0" w:line="240" w:lineRule="auto"/>
        <w:ind w:firstLine="0"/>
        <w:jc w:val="center"/>
      </w:pPr>
      <w:r w:rsidRPr="00212489">
        <w:t>*</w:t>
      </w:r>
      <w:r w:rsidR="00CD4729" w:rsidRPr="00212489">
        <w:t>Yin Kan (Megan) Chan</w:t>
      </w:r>
      <w:r w:rsidR="00CD4729" w:rsidRPr="00212489">
        <w:br/>
      </w:r>
      <w:hyperlink r:id="rId11" w:history="1">
        <w:r w:rsidR="00CD4729" w:rsidRPr="00212489">
          <w:rPr>
            <w:rStyle w:val="Hyperlink"/>
          </w:rPr>
          <w:t>mykchan@connect.hku.hk</w:t>
        </w:r>
      </w:hyperlink>
      <w:r w:rsidR="00CD4729" w:rsidRPr="00212489">
        <w:t xml:space="preserve"> / </w:t>
      </w:r>
      <w:hyperlink r:id="rId12" w:history="1">
        <w:r w:rsidR="00CD4729" w:rsidRPr="00212489">
          <w:rPr>
            <w:rStyle w:val="Hyperlink"/>
          </w:rPr>
          <w:t>megan.y.k.chan@gmail.com</w:t>
        </w:r>
      </w:hyperlink>
      <w:r w:rsidR="00CD4729" w:rsidRPr="00212489">
        <w:t xml:space="preserve"> </w:t>
      </w:r>
    </w:p>
    <w:p w14:paraId="3A309112" w14:textId="7F52147B" w:rsidR="003477D3" w:rsidRPr="00212489" w:rsidRDefault="008B19FB" w:rsidP="00507179">
      <w:pPr>
        <w:spacing w:after="0" w:line="240" w:lineRule="auto"/>
        <w:ind w:firstLine="0"/>
        <w:jc w:val="center"/>
      </w:pPr>
      <w:r w:rsidRPr="00212489">
        <w:t>*</w:t>
      </w:r>
      <w:r w:rsidR="00CD4729" w:rsidRPr="00212489">
        <w:t>Cheuk Nam (Chris) Lau</w:t>
      </w:r>
    </w:p>
    <w:p w14:paraId="7DA63A41" w14:textId="221EEB41" w:rsidR="00CD4729" w:rsidRPr="00212489" w:rsidRDefault="00000000" w:rsidP="00507179">
      <w:pPr>
        <w:spacing w:after="0" w:line="240" w:lineRule="auto"/>
        <w:ind w:firstLine="0"/>
        <w:jc w:val="center"/>
      </w:pPr>
      <w:hyperlink r:id="rId13" w:history="1">
        <w:r w:rsidR="00CD4729" w:rsidRPr="00212489">
          <w:rPr>
            <w:rStyle w:val="Hyperlink"/>
          </w:rPr>
          <w:t>u3569175@connect.hku.hk</w:t>
        </w:r>
      </w:hyperlink>
      <w:r w:rsidR="00182CF6">
        <w:t xml:space="preserve"> </w:t>
      </w:r>
      <w:del w:id="1" w:author="PCIRR revision" w:date="2022-08-13T12:48:00Z">
        <w:r w:rsidR="00CD4729" w:rsidRPr="00212489">
          <w:delText xml:space="preserve"> </w:delText>
        </w:r>
      </w:del>
      <w:r w:rsidR="00CD4729" w:rsidRPr="00212489">
        <w:t xml:space="preserve">/ </w:t>
      </w:r>
      <w:hyperlink r:id="rId14" w:history="1">
        <w:r w:rsidR="00CD4729" w:rsidRPr="00212489">
          <w:rPr>
            <w:rStyle w:val="Hyperlink"/>
          </w:rPr>
          <w:t>cheuknam10@hotmail.com</w:t>
        </w:r>
      </w:hyperlink>
      <w:r w:rsidR="00CD4729" w:rsidRPr="00212489">
        <w:t xml:space="preserve"> </w:t>
      </w:r>
    </w:p>
    <w:p w14:paraId="1CCC0704" w14:textId="2DF2C0C2" w:rsidR="003477D3" w:rsidRPr="00212489" w:rsidRDefault="00CD4729" w:rsidP="00507179">
      <w:pPr>
        <w:spacing w:after="0" w:line="240" w:lineRule="auto"/>
        <w:ind w:firstLine="0"/>
        <w:jc w:val="center"/>
      </w:pPr>
      <w:r w:rsidRPr="00212489">
        <w:t xml:space="preserve">*Tin Ho </w:t>
      </w:r>
      <w:r w:rsidR="004D1C7D" w:rsidRPr="00212489">
        <w:t>(</w:t>
      </w:r>
      <w:r w:rsidRPr="00212489">
        <w:t>Donald</w:t>
      </w:r>
      <w:r w:rsidR="004D1C7D" w:rsidRPr="00212489">
        <w:t>)</w:t>
      </w:r>
      <w:r w:rsidRPr="00212489">
        <w:t xml:space="preserve"> </w:t>
      </w:r>
      <w:r w:rsidR="004D1C7D" w:rsidRPr="00212489">
        <w:t>Kwok</w:t>
      </w:r>
      <w:r w:rsidRPr="00212489">
        <w:br/>
      </w:r>
      <w:hyperlink r:id="rId15" w:history="1">
        <w:r w:rsidRPr="00212489">
          <w:rPr>
            <w:rStyle w:val="Hyperlink"/>
          </w:rPr>
          <w:t>u3570878@connect.hku.hk</w:t>
        </w:r>
      </w:hyperlink>
      <w:r w:rsidRPr="00212489">
        <w:t xml:space="preserve"> / </w:t>
      </w:r>
      <w:hyperlink r:id="rId16" w:history="1">
        <w:r w:rsidRPr="00212489">
          <w:rPr>
            <w:rStyle w:val="Hyperlink"/>
          </w:rPr>
          <w:t>kwoktinho@yahoo.com.hk</w:t>
        </w:r>
      </w:hyperlink>
      <w:r w:rsidRPr="00212489">
        <w:t xml:space="preserve"> </w:t>
      </w:r>
    </w:p>
    <w:p w14:paraId="2A11A6CC" w14:textId="7A3A32EC" w:rsidR="003477D3" w:rsidRPr="00212489" w:rsidRDefault="008B19FB" w:rsidP="00507179">
      <w:pPr>
        <w:spacing w:after="0" w:line="240" w:lineRule="auto"/>
        <w:ind w:firstLine="0"/>
        <w:jc w:val="center"/>
      </w:pPr>
      <w:r w:rsidRPr="00212489">
        <w:t>*</w:t>
      </w:r>
      <w:r w:rsidR="004D1C7D" w:rsidRPr="00212489">
        <w:t xml:space="preserve">Lok Ching (Estelle) Chow </w:t>
      </w:r>
      <w:r w:rsidR="00824BBF">
        <w:br/>
      </w:r>
      <w:hyperlink r:id="rId17" w:history="1">
        <w:r w:rsidR="00824BBF" w:rsidRPr="003A2876">
          <w:rPr>
            <w:rStyle w:val="Hyperlink"/>
          </w:rPr>
          <w:t>estellec@connect.hku.hk</w:t>
        </w:r>
      </w:hyperlink>
      <w:r w:rsidR="00824BBF">
        <w:t xml:space="preserve"> </w:t>
      </w:r>
      <w:r w:rsidR="00824BBF" w:rsidRPr="00824BBF">
        <w:t xml:space="preserve">/ </w:t>
      </w:r>
      <w:hyperlink r:id="rId18" w:history="1">
        <w:r w:rsidR="00824BBF" w:rsidRPr="003A2876">
          <w:rPr>
            <w:rStyle w:val="Hyperlink"/>
          </w:rPr>
          <w:t>chowlcestelle@gmail.com</w:t>
        </w:r>
      </w:hyperlink>
      <w:r w:rsidR="00824BBF">
        <w:br/>
      </w:r>
      <w:r w:rsidR="004D1C7D" w:rsidRPr="00212489">
        <w:br/>
      </w:r>
      <w:r w:rsidRPr="00212489">
        <w:t>*</w:t>
      </w:r>
      <w:r w:rsidR="004D1C7D" w:rsidRPr="00212489">
        <w:t>Wai Yan Vivian LO</w:t>
      </w:r>
    </w:p>
    <w:p w14:paraId="37228CF3" w14:textId="1733D723" w:rsidR="004D1C7D" w:rsidRPr="00212489" w:rsidRDefault="00000000" w:rsidP="00507179">
      <w:pPr>
        <w:spacing w:after="0" w:line="240" w:lineRule="auto"/>
        <w:ind w:firstLine="0"/>
        <w:jc w:val="center"/>
      </w:pPr>
      <w:hyperlink r:id="rId19" w:history="1">
        <w:r w:rsidR="00824BBF" w:rsidRPr="003A2876">
          <w:rPr>
            <w:rStyle w:val="Hyperlink"/>
          </w:rPr>
          <w:t>u35690036@connect.hku.hk</w:t>
        </w:r>
      </w:hyperlink>
      <w:r w:rsidR="004D1C7D" w:rsidRPr="00212489">
        <w:t xml:space="preserve"> / </w:t>
      </w:r>
      <w:hyperlink r:id="rId20" w:history="1">
        <w:r w:rsidR="004D1C7D" w:rsidRPr="00212489">
          <w:rPr>
            <w:rStyle w:val="Hyperlink"/>
          </w:rPr>
          <w:t>lovivi0419@gmail.com</w:t>
        </w:r>
      </w:hyperlink>
      <w:r w:rsidR="00182CF6">
        <w:t xml:space="preserve"> </w:t>
      </w:r>
      <w:del w:id="2" w:author="PCIRR revision" w:date="2022-08-13T12:48:00Z">
        <w:r w:rsidR="004D1C7D" w:rsidRPr="00212489">
          <w:delText xml:space="preserve"> </w:delText>
        </w:r>
      </w:del>
    </w:p>
    <w:p w14:paraId="0AC72A5E" w14:textId="77777777" w:rsidR="008B19FB" w:rsidRPr="00212489" w:rsidRDefault="008B19FB" w:rsidP="00507179">
      <w:pPr>
        <w:spacing w:after="0" w:line="240" w:lineRule="auto"/>
        <w:ind w:firstLine="0"/>
        <w:jc w:val="center"/>
      </w:pPr>
      <w:r w:rsidRPr="00212489">
        <w:t>Department of Psychology, University of Hong Kong, Hong Kong SAR</w:t>
      </w:r>
    </w:p>
    <w:p w14:paraId="12CEE1EA" w14:textId="25BD7AF7" w:rsidR="008B19FB" w:rsidRPr="00212489" w:rsidRDefault="008B19FB" w:rsidP="00507179">
      <w:pPr>
        <w:spacing w:after="0" w:line="240" w:lineRule="auto"/>
        <w:ind w:firstLine="0"/>
        <w:jc w:val="center"/>
      </w:pPr>
    </w:p>
    <w:p w14:paraId="5913DAD7" w14:textId="0CA8ACCC" w:rsidR="0059560B" w:rsidRPr="00212489" w:rsidRDefault="0059560B" w:rsidP="00507179">
      <w:pPr>
        <w:spacing w:after="0" w:line="240" w:lineRule="auto"/>
        <w:ind w:firstLine="0"/>
        <w:jc w:val="center"/>
      </w:pPr>
      <w:r w:rsidRPr="00212489">
        <w:t>Wenkai Song</w:t>
      </w:r>
    </w:p>
    <w:p w14:paraId="69BF4D02" w14:textId="7DF3D031" w:rsidR="0059560B" w:rsidRPr="00212489" w:rsidRDefault="008B19FB" w:rsidP="00507179">
      <w:pPr>
        <w:spacing w:after="0" w:line="240" w:lineRule="auto"/>
        <w:ind w:firstLine="0"/>
        <w:jc w:val="center"/>
      </w:pPr>
      <w:r w:rsidRPr="00212489">
        <w:t xml:space="preserve">ShanghaiTech University </w:t>
      </w:r>
    </w:p>
    <w:p w14:paraId="51B28EE7" w14:textId="0C5A533C" w:rsidR="0059560B" w:rsidRPr="00212489" w:rsidRDefault="00000000" w:rsidP="00507179">
      <w:pPr>
        <w:spacing w:after="0" w:line="240" w:lineRule="auto"/>
        <w:ind w:firstLine="0"/>
        <w:jc w:val="center"/>
      </w:pPr>
      <w:hyperlink r:id="rId21" w:history="1">
        <w:r w:rsidR="008B19FB" w:rsidRPr="00212489">
          <w:rPr>
            <w:rStyle w:val="Hyperlink"/>
          </w:rPr>
          <w:t>wenkaissong@gmail.com</w:t>
        </w:r>
      </w:hyperlink>
      <w:r w:rsidR="008B19FB" w:rsidRPr="00212489">
        <w:t xml:space="preserve"> </w:t>
      </w:r>
    </w:p>
    <w:p w14:paraId="6899FC68" w14:textId="77777777" w:rsidR="003477D3" w:rsidRPr="00212489" w:rsidRDefault="003477D3" w:rsidP="00507179">
      <w:pPr>
        <w:spacing w:after="0" w:line="240" w:lineRule="auto"/>
        <w:ind w:firstLine="0"/>
        <w:jc w:val="center"/>
      </w:pPr>
    </w:p>
    <w:p w14:paraId="4AB73A44" w14:textId="0810ED3C" w:rsidR="00715C93" w:rsidRPr="00212489" w:rsidRDefault="00715C93" w:rsidP="00507179">
      <w:pPr>
        <w:spacing w:after="0" w:line="240" w:lineRule="auto"/>
        <w:ind w:firstLine="0"/>
        <w:jc w:val="center"/>
      </w:pPr>
      <w:r w:rsidRPr="00212489">
        <w:rPr>
          <w:vertAlign w:val="superscript"/>
        </w:rPr>
        <w:t>^</w:t>
      </w:r>
      <w:r w:rsidRPr="00212489">
        <w:t>Gilad Feldman</w:t>
      </w:r>
    </w:p>
    <w:p w14:paraId="7243186B" w14:textId="77777777" w:rsidR="00715C93" w:rsidRPr="00212489" w:rsidRDefault="00715C93" w:rsidP="00507179">
      <w:pPr>
        <w:spacing w:after="0" w:line="240" w:lineRule="auto"/>
        <w:ind w:firstLine="0"/>
        <w:jc w:val="center"/>
      </w:pPr>
      <w:r w:rsidRPr="00212489">
        <w:t>Department of Psychology, University of Hong Kong, Hong Kong SAR</w:t>
      </w:r>
    </w:p>
    <w:p w14:paraId="130CB949" w14:textId="77777777" w:rsidR="00715C93" w:rsidRPr="00212489" w:rsidRDefault="00000000" w:rsidP="00507179">
      <w:pPr>
        <w:spacing w:after="0" w:line="240" w:lineRule="auto"/>
        <w:ind w:firstLine="0"/>
        <w:jc w:val="center"/>
      </w:pPr>
      <w:hyperlink r:id="rId22" w:history="1">
        <w:r w:rsidR="00715C93" w:rsidRPr="00212489">
          <w:rPr>
            <w:rStyle w:val="Hyperlink"/>
          </w:rPr>
          <w:t>gfeldman@hku.hk</w:t>
        </w:r>
      </w:hyperlink>
      <w:r w:rsidR="00715C93" w:rsidRPr="00212489">
        <w:t xml:space="preserve"> / </w:t>
      </w:r>
      <w:hyperlink r:id="rId23" w:history="1">
        <w:r w:rsidR="00715C93" w:rsidRPr="00212489">
          <w:rPr>
            <w:rStyle w:val="Hyperlink"/>
          </w:rPr>
          <w:t>giladfel@gmail.com</w:t>
        </w:r>
      </w:hyperlink>
    </w:p>
    <w:p w14:paraId="6A2CD519" w14:textId="77777777" w:rsidR="00715C93" w:rsidRPr="00212489" w:rsidRDefault="00715C93" w:rsidP="00507179">
      <w:pPr>
        <w:spacing w:line="240" w:lineRule="auto"/>
        <w:ind w:firstLine="0"/>
      </w:pPr>
    </w:p>
    <w:p w14:paraId="01D508A1" w14:textId="71F7BDD7" w:rsidR="003477D3" w:rsidRPr="00212489" w:rsidRDefault="003477D3" w:rsidP="00507179">
      <w:pPr>
        <w:spacing w:line="240" w:lineRule="auto"/>
        <w:ind w:firstLine="0"/>
      </w:pPr>
    </w:p>
    <w:p w14:paraId="483AD35F" w14:textId="3C543035" w:rsidR="008B19FB" w:rsidRPr="00212489" w:rsidRDefault="008B19FB" w:rsidP="00507179">
      <w:pPr>
        <w:spacing w:after="0" w:line="240" w:lineRule="auto"/>
        <w:ind w:firstLine="0"/>
      </w:pPr>
      <w:r w:rsidRPr="00212489">
        <w:t>*Shared second author</w:t>
      </w:r>
    </w:p>
    <w:p w14:paraId="6AC7611D" w14:textId="77777777" w:rsidR="00715C93" w:rsidRPr="00212489" w:rsidRDefault="00715C93" w:rsidP="00507179">
      <w:pPr>
        <w:spacing w:after="0" w:line="240" w:lineRule="auto"/>
        <w:ind w:firstLine="0"/>
      </w:pPr>
      <w:r w:rsidRPr="00212489">
        <w:rPr>
          <w:vertAlign w:val="superscript"/>
        </w:rPr>
        <w:t>^</w:t>
      </w:r>
      <w:r w:rsidRPr="00212489">
        <w:t>Corresponding author</w:t>
      </w:r>
    </w:p>
    <w:p w14:paraId="6A1EB74E" w14:textId="77777777" w:rsidR="00715C93" w:rsidRPr="00212489" w:rsidRDefault="00715C93" w:rsidP="00715C93">
      <w:pPr>
        <w:ind w:firstLine="0"/>
      </w:pPr>
      <w:r w:rsidRPr="00212489">
        <w:br w:type="page"/>
      </w:r>
    </w:p>
    <w:p w14:paraId="376B288B" w14:textId="77777777" w:rsidR="00715C93" w:rsidRPr="00212489" w:rsidRDefault="00715C93" w:rsidP="00507179">
      <w:pPr>
        <w:spacing w:line="240" w:lineRule="auto"/>
        <w:ind w:firstLine="0"/>
        <w:rPr>
          <w:b/>
          <w:bCs/>
        </w:rPr>
      </w:pPr>
      <w:r w:rsidRPr="00212489">
        <w:rPr>
          <w:b/>
          <w:bCs/>
        </w:rPr>
        <w:lastRenderedPageBreak/>
        <w:t>Author bios</w:t>
      </w:r>
    </w:p>
    <w:p w14:paraId="24FF23FB" w14:textId="79082C9C" w:rsidR="00715C93" w:rsidRPr="00212489" w:rsidRDefault="000B3E7C" w:rsidP="00507179">
      <w:pPr>
        <w:spacing w:line="240" w:lineRule="auto"/>
        <w:ind w:firstLine="0"/>
      </w:pPr>
      <w:r w:rsidRPr="00212489">
        <w:t>Nikolay B Petrov is a research assistant in the Cognition and Computational Brain lab, based at Cardiff University Brain Research Imaging Centre, University of Cardiff, Cardiff, UK.</w:t>
      </w:r>
    </w:p>
    <w:p w14:paraId="537230F0" w14:textId="05BDB28A" w:rsidR="00E42E93" w:rsidRPr="00212489" w:rsidRDefault="000B3E7C" w:rsidP="00507179">
      <w:pPr>
        <w:spacing w:before="0" w:line="240" w:lineRule="auto"/>
        <w:ind w:firstLine="0"/>
      </w:pPr>
      <w:r w:rsidRPr="00212489">
        <w:t>Yin Kan CHAN</w:t>
      </w:r>
      <w:r w:rsidR="00E42E93" w:rsidRPr="00212489">
        <w:t xml:space="preserve">, </w:t>
      </w:r>
      <w:r w:rsidRPr="00212489">
        <w:t>Cheuk Nam LAU</w:t>
      </w:r>
      <w:r w:rsidR="00E42E93" w:rsidRPr="00212489">
        <w:t xml:space="preserve">, </w:t>
      </w:r>
      <w:r w:rsidRPr="00212489">
        <w:t>Tin Ho KWOK is</w:t>
      </w:r>
      <w:r w:rsidR="00E42E93" w:rsidRPr="00212489">
        <w:t xml:space="preserve">, </w:t>
      </w:r>
      <w:r w:rsidRPr="00212489">
        <w:t>Lok Ching CHOW</w:t>
      </w:r>
      <w:r w:rsidR="00E42E93" w:rsidRPr="00212489">
        <w:t xml:space="preserve">, and </w:t>
      </w:r>
      <w:r w:rsidRPr="00212489">
        <w:t xml:space="preserve">Wai Yan LO </w:t>
      </w:r>
      <w:r w:rsidR="00E42E93" w:rsidRPr="00212489">
        <w:t xml:space="preserve">were undergraduate students at the Department of Psychology, University of Hong Kong during the academic year 2020/21. </w:t>
      </w:r>
    </w:p>
    <w:p w14:paraId="06E57573" w14:textId="77777777" w:rsidR="00D46257" w:rsidRPr="00D46257" w:rsidRDefault="00D46257" w:rsidP="00D46257">
      <w:pPr>
        <w:spacing w:before="0" w:line="240" w:lineRule="auto"/>
        <w:ind w:firstLine="0"/>
      </w:pPr>
      <w:r w:rsidRPr="00D46257">
        <w:t>Wenkai Song is with the School of Entrepreneur and Management, ShanghaiTech University, Shanghai.</w:t>
      </w:r>
    </w:p>
    <w:p w14:paraId="6B141299" w14:textId="77777777" w:rsidR="00715C93" w:rsidRPr="00212489" w:rsidRDefault="00715C93" w:rsidP="00507179">
      <w:pPr>
        <w:spacing w:line="240" w:lineRule="auto"/>
        <w:ind w:firstLine="0"/>
      </w:pPr>
      <w:r w:rsidRPr="00212489">
        <w:t xml:space="preserve">Gilad Feldman is an Assistant Professor at the Department of Psychology, University of Hong Kong. </w:t>
      </w:r>
    </w:p>
    <w:p w14:paraId="7C1A5D2E" w14:textId="77777777" w:rsidR="00715C93" w:rsidRPr="00212489" w:rsidRDefault="00715C93" w:rsidP="00507179">
      <w:pPr>
        <w:spacing w:line="240" w:lineRule="auto"/>
        <w:ind w:firstLine="0"/>
        <w:rPr>
          <w:b/>
          <w:bCs/>
        </w:rPr>
      </w:pPr>
      <w:r w:rsidRPr="00212489">
        <w:rPr>
          <w:b/>
          <w:bCs/>
        </w:rPr>
        <w:t>Declaration of conflict of interest</w:t>
      </w:r>
    </w:p>
    <w:p w14:paraId="1A75B99B" w14:textId="3AD107DF" w:rsidR="00715C93" w:rsidRPr="00212489" w:rsidRDefault="00715C93" w:rsidP="00507179">
      <w:pPr>
        <w:spacing w:line="240" w:lineRule="auto"/>
        <w:ind w:firstLine="0"/>
      </w:pPr>
      <w:r w:rsidRPr="00212489">
        <w:t xml:space="preserve">The authors declared no potential conflicts of </w:t>
      </w:r>
      <w:del w:id="3" w:author="PCIRR revision" w:date="2022-08-13T12:48:00Z">
        <w:r w:rsidRPr="00212489">
          <w:delText>interests</w:delText>
        </w:r>
      </w:del>
      <w:ins w:id="4" w:author="PCIRR revision" w:date="2022-08-13T12:48:00Z">
        <w:r w:rsidRPr="00212489">
          <w:t>interest</w:t>
        </w:r>
      </w:ins>
      <w:r w:rsidRPr="00212489">
        <w:t xml:space="preserve"> with respect to the authorship and/or</w:t>
      </w:r>
      <w:r w:rsidRPr="00212489">
        <w:rPr>
          <w:i/>
        </w:rPr>
        <w:t xml:space="preserve"> </w:t>
      </w:r>
      <w:r w:rsidRPr="00212489">
        <w:t>publication of this article.</w:t>
      </w:r>
    </w:p>
    <w:p w14:paraId="315E2795" w14:textId="77777777" w:rsidR="00715C93" w:rsidRPr="00212489" w:rsidRDefault="00715C93" w:rsidP="00507179">
      <w:pPr>
        <w:spacing w:line="240" w:lineRule="auto"/>
        <w:ind w:firstLine="0"/>
        <w:rPr>
          <w:b/>
          <w:bCs/>
        </w:rPr>
      </w:pPr>
      <w:r w:rsidRPr="00212489">
        <w:rPr>
          <w:b/>
          <w:bCs/>
        </w:rPr>
        <w:t>Financial disclosure</w:t>
      </w:r>
    </w:p>
    <w:p w14:paraId="0421426B" w14:textId="77777777" w:rsidR="00715C93" w:rsidRPr="00212489" w:rsidRDefault="00715C93" w:rsidP="00507179">
      <w:pPr>
        <w:spacing w:line="240" w:lineRule="auto"/>
        <w:ind w:firstLine="0"/>
      </w:pPr>
      <w:r w:rsidRPr="00212489">
        <w:t>The authors received no financial support for the research and/or authorship of this article. [open to revision following in-principle acceptance.]</w:t>
      </w:r>
    </w:p>
    <w:p w14:paraId="0AFDBAB2" w14:textId="77777777" w:rsidR="00715C93" w:rsidRPr="00212489" w:rsidRDefault="00715C93" w:rsidP="00507179">
      <w:pPr>
        <w:spacing w:line="240" w:lineRule="auto"/>
        <w:ind w:firstLine="0"/>
        <w:rPr>
          <w:b/>
          <w:bCs/>
        </w:rPr>
      </w:pPr>
      <w:r w:rsidRPr="00212489">
        <w:rPr>
          <w:b/>
          <w:bCs/>
        </w:rPr>
        <w:t>Authorship declaration</w:t>
      </w:r>
    </w:p>
    <w:p w14:paraId="7992FAAA" w14:textId="11BCB71D" w:rsidR="00B56507" w:rsidRPr="00212489" w:rsidRDefault="00B56507" w:rsidP="00C21875">
      <w:pPr>
        <w:spacing w:before="0" w:after="200" w:line="240" w:lineRule="auto"/>
        <w:ind w:firstLine="0"/>
        <w:rPr>
          <w:bCs/>
        </w:rPr>
      </w:pPr>
      <w:r w:rsidRPr="00212489">
        <w:rPr>
          <w:bCs/>
        </w:rPr>
        <w:t>Yin Kan CHAN, Cheuk Nam LAU, Tin Ho KWOK</w:t>
      </w:r>
      <w:del w:id="5" w:author="PCIRR revision" w:date="2022-08-13T12:48:00Z">
        <w:r w:rsidRPr="00212489">
          <w:rPr>
            <w:bCs/>
          </w:rPr>
          <w:delText xml:space="preserve"> is</w:delText>
        </w:r>
      </w:del>
      <w:r w:rsidRPr="00212489">
        <w:rPr>
          <w:bCs/>
        </w:rPr>
        <w:t>, Lok Ching CHOW, and Wai Yan LO designed the study, developed the experimental materials for each study respectively</w:t>
      </w:r>
      <w:del w:id="6" w:author="PCIRR revision" w:date="2022-08-13T12:48:00Z">
        <w:r w:rsidRPr="00212489">
          <w:rPr>
            <w:bCs/>
          </w:rPr>
          <w:delText>,</w:delText>
        </w:r>
      </w:del>
      <w:r w:rsidRPr="00212489">
        <w:rPr>
          <w:bCs/>
        </w:rPr>
        <w:t xml:space="preserve"> and wrote an initial draft of the Registered Report Stage 1. </w:t>
      </w:r>
      <w:r w:rsidR="00C21875" w:rsidRPr="00212489">
        <w:rPr>
          <w:bCs/>
        </w:rPr>
        <w:t>Nikolay B Petrov took lead over the project, redid the analysis, finalized the materials and analysis scripts, and wrote the manuscript for submission. Wenkai provided feedback on the analyses and documents. Gilad Feldman supervised the project, collected data, and finalized the manuscript for submission.</w:t>
      </w:r>
    </w:p>
    <w:p w14:paraId="0C036B6A" w14:textId="77777777" w:rsidR="00715C93" w:rsidRPr="00212489" w:rsidRDefault="00715C93" w:rsidP="00507179">
      <w:pPr>
        <w:spacing w:line="240" w:lineRule="auto"/>
        <w:ind w:firstLine="0"/>
        <w:rPr>
          <w:b/>
        </w:rPr>
      </w:pPr>
      <w:r w:rsidRPr="00212489">
        <w:rPr>
          <w:b/>
        </w:rPr>
        <w:t>Acknowledgement</w:t>
      </w:r>
    </w:p>
    <w:p w14:paraId="7A3C7F18" w14:textId="7A19991A" w:rsidR="00715C93" w:rsidRPr="00212489" w:rsidRDefault="00507179" w:rsidP="00507179">
      <w:pPr>
        <w:spacing w:line="240" w:lineRule="auto"/>
        <w:ind w:firstLine="0"/>
      </w:pPr>
      <w:r w:rsidRPr="00212489">
        <w:t xml:space="preserve">We thank Devin Zaixuan ZHANG for his help assisting with feedback. </w:t>
      </w:r>
      <w:r w:rsidR="00B744EB" w:rsidRPr="00212489">
        <w:br/>
        <w:t xml:space="preserve">We thank Soman for his support and </w:t>
      </w:r>
      <w:ins w:id="7" w:author="PCIRR revision" w:date="2022-08-13T12:48:00Z">
        <w:r w:rsidR="00AA0726">
          <w:t xml:space="preserve">for </w:t>
        </w:r>
      </w:ins>
      <w:r w:rsidR="00B744EB" w:rsidRPr="00212489">
        <w:t>making the materials available for reproduction.</w:t>
      </w:r>
    </w:p>
    <w:p w14:paraId="7DE4C7C2" w14:textId="77777777" w:rsidR="00715C93" w:rsidRPr="00212489" w:rsidRDefault="00715C93" w:rsidP="00507179">
      <w:pPr>
        <w:spacing w:line="240" w:lineRule="auto"/>
        <w:ind w:firstLine="0"/>
        <w:rPr>
          <w:b/>
          <w:bCs/>
        </w:rPr>
      </w:pPr>
      <w:r w:rsidRPr="00212489">
        <w:rPr>
          <w:b/>
          <w:bCs/>
        </w:rPr>
        <w:t>Corresponding author</w:t>
      </w:r>
    </w:p>
    <w:p w14:paraId="4CD04A0C" w14:textId="1EF6D0D3" w:rsidR="00715C93" w:rsidRPr="00212489" w:rsidRDefault="00715C93" w:rsidP="00507179">
      <w:pPr>
        <w:spacing w:line="240" w:lineRule="auto"/>
        <w:ind w:firstLine="0"/>
      </w:pPr>
      <w:r w:rsidRPr="00212489">
        <w:t xml:space="preserve">Gilad Feldman, Department of Psychology, University of Hong Kong, Hong Kong SAR; </w:t>
      </w:r>
      <w:hyperlink r:id="rId24" w:history="1">
        <w:r w:rsidRPr="00212489">
          <w:rPr>
            <w:rStyle w:val="Hyperlink"/>
          </w:rPr>
          <w:t>gfeldman@hku.hk</w:t>
        </w:r>
      </w:hyperlink>
      <w:r w:rsidRPr="00212489">
        <w:t>.</w:t>
      </w:r>
    </w:p>
    <w:p w14:paraId="122FBE36" w14:textId="77777777" w:rsidR="006B638B" w:rsidRPr="00212489" w:rsidRDefault="006B638B" w:rsidP="00507179">
      <w:pPr>
        <w:spacing w:before="0" w:after="200" w:line="240" w:lineRule="auto"/>
        <w:ind w:firstLine="0"/>
        <w:rPr>
          <w:b/>
          <w:bCs/>
        </w:rPr>
      </w:pPr>
      <w:r w:rsidRPr="00212489">
        <w:rPr>
          <w:b/>
          <w:bCs/>
        </w:rPr>
        <w:t>Rights</w:t>
      </w:r>
    </w:p>
    <w:p w14:paraId="4CA0E326" w14:textId="257A4C3B" w:rsidR="006B638B" w:rsidRPr="00212489" w:rsidRDefault="006B638B" w:rsidP="00507179">
      <w:pPr>
        <w:spacing w:before="0" w:after="200" w:line="240" w:lineRule="auto"/>
        <w:ind w:firstLine="0"/>
      </w:pPr>
      <w:r w:rsidRPr="00212489">
        <w:t>CC-BY or equivalent license is applied to the AAM arising from this submission (</w:t>
      </w:r>
      <w:hyperlink r:id="rId25" w:history="1">
        <w:r w:rsidRPr="00212489">
          <w:rPr>
            <w:rStyle w:val="Hyperlink"/>
          </w:rPr>
          <w:t>clarification</w:t>
        </w:r>
      </w:hyperlink>
      <w:r w:rsidRPr="00212489">
        <w:t>).</w:t>
      </w:r>
    </w:p>
    <w:p w14:paraId="5FCB3991" w14:textId="126C4A1E" w:rsidR="00353D6E" w:rsidRPr="00212489" w:rsidRDefault="00353D6E">
      <w:pPr>
        <w:spacing w:before="0" w:after="160" w:line="259" w:lineRule="auto"/>
        <w:ind w:firstLine="0"/>
      </w:pPr>
      <w:r w:rsidRPr="00212489">
        <w:br w:type="page"/>
      </w:r>
    </w:p>
    <w:p w14:paraId="792AAFD6" w14:textId="77777777" w:rsidR="00353D6E" w:rsidRPr="00212489" w:rsidRDefault="00353D6E" w:rsidP="00353D6E">
      <w:pPr>
        <w:spacing w:before="0" w:after="200" w:line="240" w:lineRule="auto"/>
        <w:ind w:firstLine="0"/>
        <w:rPr>
          <w:b/>
        </w:rPr>
      </w:pPr>
      <w:r w:rsidRPr="00212489">
        <w:rPr>
          <w:b/>
        </w:rPr>
        <w:lastRenderedPageBreak/>
        <w:t>Contributor Roles Taxonomy</w:t>
      </w:r>
    </w:p>
    <w:p w14:paraId="74AEAF24" w14:textId="77777777" w:rsidR="00E86304" w:rsidRPr="00212489" w:rsidRDefault="00E86304" w:rsidP="00E86304">
      <w:pPr>
        <w:spacing w:before="0" w:after="200" w:line="240" w:lineRule="auto"/>
        <w:ind w:firstLine="0"/>
        <w:rPr>
          <w:b/>
        </w:rPr>
      </w:pPr>
      <w:r w:rsidRPr="00212489">
        <w:t>In the table below, we employed CRediT (</w:t>
      </w:r>
      <w:hyperlink r:id="rId26" w:history="1">
        <w:r w:rsidRPr="00212489">
          <w:rPr>
            <w:rStyle w:val="Hyperlink"/>
          </w:rPr>
          <w:t>Contributor Roles Taxonomy</w:t>
        </w:r>
      </w:hyperlink>
      <w:r w:rsidRPr="00212489">
        <w:t>) to identify the contribution and roles played by the contributors in the current replication effort.</w:t>
      </w:r>
    </w:p>
    <w:tbl>
      <w:tblPr>
        <w:tblW w:w="9075" w:type="dxa"/>
        <w:jc w:val="center"/>
        <w:tblLayout w:type="fixed"/>
        <w:tblLook w:val="0400" w:firstRow="0" w:lastRow="0" w:firstColumn="0" w:lastColumn="0" w:noHBand="0" w:noVBand="1"/>
      </w:tblPr>
      <w:tblGrid>
        <w:gridCol w:w="3119"/>
        <w:gridCol w:w="1134"/>
        <w:gridCol w:w="2410"/>
        <w:gridCol w:w="1206"/>
        <w:gridCol w:w="1206"/>
      </w:tblGrid>
      <w:tr w:rsidR="00F36A52" w:rsidRPr="00212489" w14:paraId="76D960F4" w14:textId="77777777" w:rsidTr="00F36A52">
        <w:trPr>
          <w:trHeight w:val="20"/>
          <w:jc w:val="center"/>
        </w:trPr>
        <w:tc>
          <w:tcPr>
            <w:tcW w:w="3119" w:type="dxa"/>
            <w:tcBorders>
              <w:top w:val="single" w:sz="8" w:space="0" w:color="auto"/>
              <w:bottom w:val="single" w:sz="4" w:space="0" w:color="auto"/>
            </w:tcBorders>
            <w:shd w:val="clear" w:color="auto" w:fill="auto"/>
          </w:tcPr>
          <w:p w14:paraId="79C86FCF" w14:textId="77777777" w:rsidR="00F36A52" w:rsidRPr="00212489" w:rsidRDefault="00F36A52" w:rsidP="00F36A52">
            <w:pPr>
              <w:spacing w:before="0" w:after="0" w:line="240" w:lineRule="auto"/>
              <w:ind w:firstLine="0"/>
              <w:rPr>
                <w:b/>
              </w:rPr>
            </w:pPr>
            <w:r w:rsidRPr="00212489">
              <w:rPr>
                <w:b/>
              </w:rPr>
              <w:t>Role</w:t>
            </w:r>
          </w:p>
        </w:tc>
        <w:tc>
          <w:tcPr>
            <w:tcW w:w="1134" w:type="dxa"/>
            <w:tcBorders>
              <w:top w:val="single" w:sz="8" w:space="0" w:color="auto"/>
              <w:bottom w:val="single" w:sz="4" w:space="0" w:color="auto"/>
            </w:tcBorders>
            <w:shd w:val="clear" w:color="auto" w:fill="auto"/>
          </w:tcPr>
          <w:p w14:paraId="1976575B" w14:textId="77777777" w:rsidR="00F36A52" w:rsidRPr="00212489" w:rsidRDefault="00F36A52" w:rsidP="00E86304">
            <w:pPr>
              <w:spacing w:before="0" w:after="0" w:line="240" w:lineRule="auto"/>
              <w:ind w:firstLine="0"/>
              <w:jc w:val="center"/>
              <w:rPr>
                <w:b/>
              </w:rPr>
            </w:pPr>
            <w:r w:rsidRPr="00212489">
              <w:rPr>
                <w:b/>
              </w:rPr>
              <w:t>Nikolay Petrov</w:t>
            </w:r>
          </w:p>
        </w:tc>
        <w:tc>
          <w:tcPr>
            <w:tcW w:w="2410" w:type="dxa"/>
            <w:tcBorders>
              <w:top w:val="single" w:sz="8" w:space="0" w:color="auto"/>
              <w:bottom w:val="single" w:sz="4" w:space="0" w:color="auto"/>
            </w:tcBorders>
          </w:tcPr>
          <w:p w14:paraId="23061626" w14:textId="3BE8942A" w:rsidR="00F36A52" w:rsidRPr="00212489" w:rsidRDefault="00F36A52" w:rsidP="00E86304">
            <w:pPr>
              <w:spacing w:before="0" w:after="0" w:line="240" w:lineRule="auto"/>
              <w:ind w:firstLine="0"/>
              <w:jc w:val="center"/>
              <w:rPr>
                <w:b/>
              </w:rPr>
            </w:pPr>
            <w:r w:rsidRPr="00212489">
              <w:rPr>
                <w:b/>
              </w:rPr>
              <w:t>Yin Kan CHAN, Cheuk Nam LAU,</w:t>
            </w:r>
            <w:r w:rsidRPr="00212489">
              <w:rPr>
                <w:b/>
              </w:rPr>
              <w:br/>
              <w:t xml:space="preserve">Tin Ho KWOK. </w:t>
            </w:r>
            <w:r w:rsidRPr="00212489">
              <w:rPr>
                <w:b/>
              </w:rPr>
              <w:br/>
              <w:t xml:space="preserve">Lok Ching CHOW, </w:t>
            </w:r>
            <w:r w:rsidRPr="00212489">
              <w:rPr>
                <w:b/>
              </w:rPr>
              <w:br/>
              <w:t>Wai Yan LO</w:t>
            </w:r>
          </w:p>
        </w:tc>
        <w:tc>
          <w:tcPr>
            <w:tcW w:w="1206" w:type="dxa"/>
            <w:tcBorders>
              <w:top w:val="single" w:sz="8" w:space="0" w:color="auto"/>
              <w:bottom w:val="single" w:sz="4" w:space="0" w:color="auto"/>
            </w:tcBorders>
          </w:tcPr>
          <w:p w14:paraId="45C1A684" w14:textId="76A29498" w:rsidR="00F36A52" w:rsidRPr="00212489" w:rsidRDefault="00F36A52" w:rsidP="00E86304">
            <w:pPr>
              <w:spacing w:before="0" w:after="0" w:line="240" w:lineRule="auto"/>
              <w:ind w:firstLine="0"/>
              <w:jc w:val="center"/>
              <w:rPr>
                <w:b/>
              </w:rPr>
            </w:pPr>
            <w:r w:rsidRPr="00212489">
              <w:rPr>
                <w:b/>
              </w:rPr>
              <w:t>Wenkai Song</w:t>
            </w:r>
          </w:p>
        </w:tc>
        <w:tc>
          <w:tcPr>
            <w:tcW w:w="1206" w:type="dxa"/>
            <w:tcBorders>
              <w:top w:val="single" w:sz="8" w:space="0" w:color="auto"/>
              <w:bottom w:val="single" w:sz="4" w:space="0" w:color="auto"/>
            </w:tcBorders>
            <w:shd w:val="clear" w:color="auto" w:fill="auto"/>
          </w:tcPr>
          <w:p w14:paraId="08A68217" w14:textId="0C0F65D0" w:rsidR="00F36A52" w:rsidRPr="00212489" w:rsidRDefault="00F36A52" w:rsidP="00E86304">
            <w:pPr>
              <w:spacing w:before="0" w:after="0" w:line="240" w:lineRule="auto"/>
              <w:ind w:firstLine="0"/>
              <w:jc w:val="center"/>
              <w:rPr>
                <w:b/>
              </w:rPr>
            </w:pPr>
            <w:r w:rsidRPr="00212489">
              <w:rPr>
                <w:b/>
              </w:rPr>
              <w:t>Gilad Feldman</w:t>
            </w:r>
          </w:p>
        </w:tc>
      </w:tr>
      <w:tr w:rsidR="00F36A52" w:rsidRPr="00212489" w14:paraId="65A92D30" w14:textId="77777777" w:rsidTr="00F36A52">
        <w:trPr>
          <w:trHeight w:val="20"/>
          <w:jc w:val="center"/>
        </w:trPr>
        <w:tc>
          <w:tcPr>
            <w:tcW w:w="3119" w:type="dxa"/>
            <w:tcBorders>
              <w:top w:val="single" w:sz="4" w:space="0" w:color="auto"/>
            </w:tcBorders>
            <w:shd w:val="clear" w:color="auto" w:fill="auto"/>
          </w:tcPr>
          <w:p w14:paraId="0C695E1D" w14:textId="77777777" w:rsidR="00F36A52" w:rsidRPr="00212489" w:rsidRDefault="00F36A52" w:rsidP="00F36A52">
            <w:pPr>
              <w:spacing w:before="0" w:after="0" w:line="240" w:lineRule="auto"/>
              <w:ind w:firstLine="0"/>
            </w:pPr>
            <w:r w:rsidRPr="00212489">
              <w:t>Conceptualization</w:t>
            </w:r>
          </w:p>
        </w:tc>
        <w:tc>
          <w:tcPr>
            <w:tcW w:w="1134" w:type="dxa"/>
            <w:tcBorders>
              <w:top w:val="single" w:sz="4" w:space="0" w:color="auto"/>
            </w:tcBorders>
            <w:shd w:val="clear" w:color="auto" w:fill="auto"/>
          </w:tcPr>
          <w:p w14:paraId="414C408C" w14:textId="45608935" w:rsidR="00F36A52" w:rsidRPr="00212489" w:rsidRDefault="00F36A52" w:rsidP="00E86304">
            <w:pPr>
              <w:spacing w:before="0" w:after="0" w:line="240" w:lineRule="auto"/>
              <w:ind w:firstLine="0"/>
              <w:jc w:val="center"/>
            </w:pPr>
          </w:p>
        </w:tc>
        <w:tc>
          <w:tcPr>
            <w:tcW w:w="2410" w:type="dxa"/>
            <w:tcBorders>
              <w:top w:val="single" w:sz="4" w:space="0" w:color="auto"/>
            </w:tcBorders>
          </w:tcPr>
          <w:p w14:paraId="4C2D4704" w14:textId="528D5999"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Borders>
              <w:top w:val="single" w:sz="4" w:space="0" w:color="auto"/>
            </w:tcBorders>
          </w:tcPr>
          <w:p w14:paraId="66201DEC" w14:textId="77777777" w:rsidR="00F36A52" w:rsidRPr="00212489" w:rsidRDefault="00F36A52" w:rsidP="00E86304">
            <w:pPr>
              <w:spacing w:before="0" w:after="0" w:line="240" w:lineRule="auto"/>
              <w:ind w:firstLine="0"/>
              <w:jc w:val="center"/>
            </w:pPr>
          </w:p>
        </w:tc>
        <w:tc>
          <w:tcPr>
            <w:tcW w:w="1206" w:type="dxa"/>
            <w:tcBorders>
              <w:top w:val="single" w:sz="4" w:space="0" w:color="auto"/>
            </w:tcBorders>
            <w:shd w:val="clear" w:color="auto" w:fill="auto"/>
          </w:tcPr>
          <w:p w14:paraId="190B6833" w14:textId="311DFA82" w:rsidR="00F36A52" w:rsidRPr="00212489" w:rsidRDefault="00F36A52" w:rsidP="00E86304">
            <w:pPr>
              <w:spacing w:before="0" w:after="0" w:line="240" w:lineRule="auto"/>
              <w:ind w:firstLine="0"/>
              <w:jc w:val="center"/>
            </w:pPr>
            <w:r w:rsidRPr="00212489">
              <w:t>X</w:t>
            </w:r>
          </w:p>
        </w:tc>
      </w:tr>
      <w:tr w:rsidR="00F36A52" w:rsidRPr="00212489" w14:paraId="4693DF88" w14:textId="77777777" w:rsidTr="00F36A52">
        <w:trPr>
          <w:trHeight w:val="20"/>
          <w:jc w:val="center"/>
        </w:trPr>
        <w:tc>
          <w:tcPr>
            <w:tcW w:w="3119" w:type="dxa"/>
            <w:shd w:val="clear" w:color="auto" w:fill="auto"/>
          </w:tcPr>
          <w:p w14:paraId="26378147" w14:textId="77777777" w:rsidR="00F36A52" w:rsidRPr="00212489" w:rsidRDefault="00F36A52" w:rsidP="00F36A52">
            <w:pPr>
              <w:spacing w:before="0" w:after="0" w:line="240" w:lineRule="auto"/>
              <w:ind w:firstLine="0"/>
            </w:pPr>
            <w:r w:rsidRPr="00212489">
              <w:t>Data curation</w:t>
            </w:r>
          </w:p>
        </w:tc>
        <w:tc>
          <w:tcPr>
            <w:tcW w:w="1134" w:type="dxa"/>
            <w:shd w:val="clear" w:color="auto" w:fill="auto"/>
          </w:tcPr>
          <w:p w14:paraId="3A67376B" w14:textId="101E8B6F" w:rsidR="00F36A52" w:rsidRPr="00212489" w:rsidRDefault="00AE19F1" w:rsidP="00AE19F1">
            <w:pPr>
              <w:spacing w:before="0" w:after="0" w:line="240" w:lineRule="auto"/>
              <w:ind w:firstLine="0"/>
              <w:jc w:val="center"/>
            </w:pPr>
            <w:r w:rsidRPr="00212489">
              <w:t>X</w:t>
            </w:r>
          </w:p>
        </w:tc>
        <w:tc>
          <w:tcPr>
            <w:tcW w:w="2410" w:type="dxa"/>
          </w:tcPr>
          <w:p w14:paraId="527BE775" w14:textId="79933E8A" w:rsidR="00F36A52" w:rsidRPr="00212489" w:rsidRDefault="00AE19F1" w:rsidP="00AE19F1">
            <w:pPr>
              <w:spacing w:before="0" w:after="0" w:line="240" w:lineRule="auto"/>
              <w:ind w:firstLine="0"/>
              <w:jc w:val="center"/>
            </w:pPr>
            <w:r w:rsidRPr="00212489">
              <w:rPr>
                <w:rFonts w:asciiTheme="majorBidi" w:hAnsiTheme="majorBidi" w:cstheme="majorBidi"/>
              </w:rPr>
              <w:t>X</w:t>
            </w:r>
          </w:p>
        </w:tc>
        <w:tc>
          <w:tcPr>
            <w:tcW w:w="1206" w:type="dxa"/>
          </w:tcPr>
          <w:p w14:paraId="2F0B4F90" w14:textId="77777777" w:rsidR="00F36A52" w:rsidRPr="00212489" w:rsidRDefault="00F36A52" w:rsidP="00E86304">
            <w:pPr>
              <w:spacing w:before="0" w:after="0" w:line="240" w:lineRule="auto"/>
              <w:ind w:firstLine="0"/>
              <w:jc w:val="center"/>
            </w:pPr>
          </w:p>
        </w:tc>
        <w:tc>
          <w:tcPr>
            <w:tcW w:w="1206" w:type="dxa"/>
            <w:shd w:val="clear" w:color="auto" w:fill="auto"/>
          </w:tcPr>
          <w:p w14:paraId="6BE18ABA" w14:textId="7928D89F" w:rsidR="00F36A52" w:rsidRPr="00212489" w:rsidRDefault="00F36A52" w:rsidP="00E86304">
            <w:pPr>
              <w:spacing w:before="0" w:after="0" w:line="240" w:lineRule="auto"/>
              <w:ind w:firstLine="0"/>
              <w:jc w:val="center"/>
            </w:pPr>
            <w:r w:rsidRPr="00212489">
              <w:t>X</w:t>
            </w:r>
          </w:p>
        </w:tc>
      </w:tr>
      <w:tr w:rsidR="00F36A52" w:rsidRPr="00212489" w14:paraId="31A4AC31" w14:textId="77777777" w:rsidTr="00F36A52">
        <w:trPr>
          <w:trHeight w:val="20"/>
          <w:jc w:val="center"/>
        </w:trPr>
        <w:tc>
          <w:tcPr>
            <w:tcW w:w="3119" w:type="dxa"/>
            <w:shd w:val="clear" w:color="auto" w:fill="auto"/>
          </w:tcPr>
          <w:p w14:paraId="31F335DB" w14:textId="77777777" w:rsidR="00F36A52" w:rsidRPr="00212489" w:rsidRDefault="00F36A52" w:rsidP="00F36A52">
            <w:pPr>
              <w:spacing w:before="0" w:after="0" w:line="240" w:lineRule="auto"/>
              <w:ind w:firstLine="0"/>
            </w:pPr>
            <w:r w:rsidRPr="00212489">
              <w:t>Formal analysis</w:t>
            </w:r>
          </w:p>
        </w:tc>
        <w:tc>
          <w:tcPr>
            <w:tcW w:w="1134" w:type="dxa"/>
            <w:shd w:val="clear" w:color="auto" w:fill="auto"/>
          </w:tcPr>
          <w:p w14:paraId="5A65D70B" w14:textId="77777777" w:rsidR="00F36A52" w:rsidRPr="00212489" w:rsidRDefault="00F36A52" w:rsidP="00E86304">
            <w:pPr>
              <w:spacing w:before="0" w:after="0" w:line="240" w:lineRule="auto"/>
              <w:ind w:firstLine="0"/>
              <w:jc w:val="center"/>
            </w:pPr>
            <w:r w:rsidRPr="00212489">
              <w:t>X</w:t>
            </w:r>
          </w:p>
        </w:tc>
        <w:tc>
          <w:tcPr>
            <w:tcW w:w="2410" w:type="dxa"/>
          </w:tcPr>
          <w:p w14:paraId="2918941F" w14:textId="165061FA" w:rsidR="00F36A52" w:rsidRPr="00212489" w:rsidRDefault="00AE19F1" w:rsidP="00AE19F1">
            <w:pPr>
              <w:spacing w:before="0" w:after="0" w:line="240" w:lineRule="auto"/>
              <w:ind w:firstLine="0"/>
              <w:jc w:val="center"/>
            </w:pPr>
            <w:r w:rsidRPr="00212489">
              <w:t>X</w:t>
            </w:r>
          </w:p>
        </w:tc>
        <w:tc>
          <w:tcPr>
            <w:tcW w:w="1206" w:type="dxa"/>
          </w:tcPr>
          <w:p w14:paraId="4A48476E" w14:textId="77777777" w:rsidR="00F36A52" w:rsidRPr="00212489" w:rsidRDefault="00F36A52" w:rsidP="00E86304">
            <w:pPr>
              <w:spacing w:before="0" w:after="0" w:line="240" w:lineRule="auto"/>
              <w:ind w:firstLine="0"/>
              <w:jc w:val="center"/>
            </w:pPr>
          </w:p>
        </w:tc>
        <w:tc>
          <w:tcPr>
            <w:tcW w:w="1206" w:type="dxa"/>
            <w:shd w:val="clear" w:color="auto" w:fill="auto"/>
          </w:tcPr>
          <w:p w14:paraId="30CC88B1" w14:textId="5FF80E45" w:rsidR="00F36A52" w:rsidRPr="00212489" w:rsidRDefault="00F36A52" w:rsidP="00E86304">
            <w:pPr>
              <w:spacing w:before="0" w:after="0" w:line="240" w:lineRule="auto"/>
              <w:ind w:firstLine="0"/>
              <w:jc w:val="center"/>
            </w:pPr>
          </w:p>
        </w:tc>
      </w:tr>
      <w:tr w:rsidR="00F36A52" w:rsidRPr="00212489" w14:paraId="16C2DE50" w14:textId="77777777" w:rsidTr="00F36A52">
        <w:trPr>
          <w:trHeight w:val="20"/>
          <w:jc w:val="center"/>
        </w:trPr>
        <w:tc>
          <w:tcPr>
            <w:tcW w:w="3119" w:type="dxa"/>
            <w:shd w:val="clear" w:color="auto" w:fill="auto"/>
          </w:tcPr>
          <w:p w14:paraId="156EAEFE" w14:textId="77777777" w:rsidR="00F36A52" w:rsidRPr="00212489" w:rsidRDefault="00F36A52" w:rsidP="00F36A52">
            <w:pPr>
              <w:spacing w:before="0" w:after="0" w:line="240" w:lineRule="auto"/>
              <w:ind w:firstLine="0"/>
            </w:pPr>
            <w:r w:rsidRPr="00212489">
              <w:t>Funding acquisition</w:t>
            </w:r>
          </w:p>
        </w:tc>
        <w:tc>
          <w:tcPr>
            <w:tcW w:w="1134" w:type="dxa"/>
            <w:shd w:val="clear" w:color="auto" w:fill="auto"/>
          </w:tcPr>
          <w:p w14:paraId="523BFBEC" w14:textId="77777777" w:rsidR="00F36A52" w:rsidRPr="00212489" w:rsidRDefault="00F36A52" w:rsidP="00E86304">
            <w:pPr>
              <w:spacing w:before="0" w:after="0" w:line="240" w:lineRule="auto"/>
              <w:ind w:firstLine="0"/>
              <w:jc w:val="center"/>
            </w:pPr>
          </w:p>
        </w:tc>
        <w:tc>
          <w:tcPr>
            <w:tcW w:w="2410" w:type="dxa"/>
          </w:tcPr>
          <w:p w14:paraId="42886374" w14:textId="77777777" w:rsidR="00F36A52" w:rsidRPr="00212489" w:rsidRDefault="00F36A52" w:rsidP="00E86304">
            <w:pPr>
              <w:spacing w:before="0" w:after="0" w:line="240" w:lineRule="auto"/>
              <w:ind w:firstLine="0"/>
              <w:jc w:val="center"/>
            </w:pPr>
          </w:p>
        </w:tc>
        <w:tc>
          <w:tcPr>
            <w:tcW w:w="1206" w:type="dxa"/>
          </w:tcPr>
          <w:p w14:paraId="77F26643" w14:textId="77777777" w:rsidR="00F36A52" w:rsidRPr="00212489" w:rsidRDefault="00F36A52" w:rsidP="00E86304">
            <w:pPr>
              <w:spacing w:before="0" w:after="0" w:line="240" w:lineRule="auto"/>
              <w:ind w:firstLine="0"/>
              <w:jc w:val="center"/>
            </w:pPr>
          </w:p>
        </w:tc>
        <w:tc>
          <w:tcPr>
            <w:tcW w:w="1206" w:type="dxa"/>
            <w:shd w:val="clear" w:color="auto" w:fill="auto"/>
          </w:tcPr>
          <w:p w14:paraId="3BB480ED" w14:textId="51E9230C" w:rsidR="00F36A52" w:rsidRPr="00212489" w:rsidRDefault="00F36A52" w:rsidP="00E86304">
            <w:pPr>
              <w:spacing w:before="0" w:after="0" w:line="240" w:lineRule="auto"/>
              <w:ind w:firstLine="0"/>
              <w:jc w:val="center"/>
            </w:pPr>
            <w:r w:rsidRPr="00212489">
              <w:t>X</w:t>
            </w:r>
          </w:p>
        </w:tc>
      </w:tr>
      <w:tr w:rsidR="00F36A52" w:rsidRPr="00212489" w14:paraId="1911C495" w14:textId="77777777" w:rsidTr="00F36A52">
        <w:trPr>
          <w:trHeight w:val="20"/>
          <w:jc w:val="center"/>
        </w:trPr>
        <w:tc>
          <w:tcPr>
            <w:tcW w:w="3119" w:type="dxa"/>
            <w:shd w:val="clear" w:color="auto" w:fill="auto"/>
          </w:tcPr>
          <w:p w14:paraId="4CD77136" w14:textId="77777777" w:rsidR="00F36A52" w:rsidRPr="00212489" w:rsidRDefault="00F36A52" w:rsidP="00F36A52">
            <w:pPr>
              <w:spacing w:before="0" w:after="0" w:line="240" w:lineRule="auto"/>
              <w:ind w:firstLine="0"/>
            </w:pPr>
            <w:r w:rsidRPr="00212489">
              <w:t>Investigation</w:t>
            </w:r>
          </w:p>
        </w:tc>
        <w:tc>
          <w:tcPr>
            <w:tcW w:w="1134" w:type="dxa"/>
            <w:shd w:val="clear" w:color="auto" w:fill="auto"/>
          </w:tcPr>
          <w:p w14:paraId="001F0FC5" w14:textId="77777777" w:rsidR="00F36A52" w:rsidRPr="00212489" w:rsidRDefault="00F36A52" w:rsidP="00E86304">
            <w:pPr>
              <w:spacing w:before="0" w:after="0" w:line="240" w:lineRule="auto"/>
              <w:ind w:firstLine="0"/>
              <w:jc w:val="center"/>
            </w:pPr>
            <w:r w:rsidRPr="00212489">
              <w:t>X</w:t>
            </w:r>
          </w:p>
        </w:tc>
        <w:tc>
          <w:tcPr>
            <w:tcW w:w="2410" w:type="dxa"/>
          </w:tcPr>
          <w:p w14:paraId="73DB447B" w14:textId="324830E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19436DC4" w14:textId="77777777" w:rsidR="00F36A52" w:rsidRPr="00212489" w:rsidRDefault="00F36A52" w:rsidP="00E86304">
            <w:pPr>
              <w:spacing w:before="0" w:after="0" w:line="240" w:lineRule="auto"/>
              <w:ind w:firstLine="0"/>
              <w:jc w:val="center"/>
            </w:pPr>
          </w:p>
        </w:tc>
        <w:tc>
          <w:tcPr>
            <w:tcW w:w="1206" w:type="dxa"/>
            <w:shd w:val="clear" w:color="auto" w:fill="auto"/>
          </w:tcPr>
          <w:p w14:paraId="1B94085E" w14:textId="294A0F8D" w:rsidR="00F36A52" w:rsidRPr="00212489" w:rsidRDefault="00F36A52" w:rsidP="00E86304">
            <w:pPr>
              <w:spacing w:before="0" w:after="0" w:line="240" w:lineRule="auto"/>
              <w:ind w:firstLine="0"/>
              <w:jc w:val="center"/>
            </w:pPr>
          </w:p>
        </w:tc>
      </w:tr>
      <w:tr w:rsidR="00F36A52" w:rsidRPr="00212489" w14:paraId="0BDD5C2A" w14:textId="77777777" w:rsidTr="00F36A52">
        <w:trPr>
          <w:trHeight w:val="20"/>
          <w:jc w:val="center"/>
        </w:trPr>
        <w:tc>
          <w:tcPr>
            <w:tcW w:w="3119" w:type="dxa"/>
            <w:shd w:val="clear" w:color="auto" w:fill="auto"/>
          </w:tcPr>
          <w:p w14:paraId="59AF5813" w14:textId="77777777" w:rsidR="00F36A52" w:rsidRPr="00212489" w:rsidRDefault="00F36A52" w:rsidP="00F36A52">
            <w:pPr>
              <w:spacing w:before="0" w:after="0" w:line="240" w:lineRule="auto"/>
              <w:ind w:firstLine="0"/>
            </w:pPr>
            <w:r w:rsidRPr="00212489">
              <w:t>Preregistration verification</w:t>
            </w:r>
          </w:p>
        </w:tc>
        <w:tc>
          <w:tcPr>
            <w:tcW w:w="1134" w:type="dxa"/>
            <w:shd w:val="clear" w:color="auto" w:fill="auto"/>
          </w:tcPr>
          <w:p w14:paraId="36D2C9D6" w14:textId="77777777" w:rsidR="00F36A52" w:rsidRPr="00212489" w:rsidRDefault="00F36A52" w:rsidP="00E86304">
            <w:pPr>
              <w:spacing w:before="0" w:after="0" w:line="240" w:lineRule="auto"/>
              <w:ind w:firstLine="0"/>
              <w:jc w:val="center"/>
            </w:pPr>
            <w:r w:rsidRPr="00212489">
              <w:t>X</w:t>
            </w:r>
          </w:p>
        </w:tc>
        <w:tc>
          <w:tcPr>
            <w:tcW w:w="2410" w:type="dxa"/>
          </w:tcPr>
          <w:p w14:paraId="47328AAE" w14:textId="77777777" w:rsidR="00F36A52" w:rsidRPr="00212489" w:rsidRDefault="00F36A52" w:rsidP="00E86304">
            <w:pPr>
              <w:spacing w:before="0" w:after="0" w:line="240" w:lineRule="auto"/>
              <w:ind w:firstLine="0"/>
              <w:jc w:val="center"/>
            </w:pPr>
          </w:p>
        </w:tc>
        <w:tc>
          <w:tcPr>
            <w:tcW w:w="1206" w:type="dxa"/>
          </w:tcPr>
          <w:p w14:paraId="28DE1FE0" w14:textId="3F5B1FDC" w:rsidR="00F36A52" w:rsidRPr="00212489" w:rsidRDefault="00AE19F1" w:rsidP="00AE19F1">
            <w:pPr>
              <w:spacing w:before="0" w:after="0" w:line="240" w:lineRule="auto"/>
              <w:ind w:firstLine="0"/>
              <w:jc w:val="center"/>
            </w:pPr>
            <w:r w:rsidRPr="00212489">
              <w:t>X</w:t>
            </w:r>
          </w:p>
        </w:tc>
        <w:tc>
          <w:tcPr>
            <w:tcW w:w="1206" w:type="dxa"/>
            <w:shd w:val="clear" w:color="auto" w:fill="auto"/>
          </w:tcPr>
          <w:p w14:paraId="33DEF803" w14:textId="4AD6AE00" w:rsidR="00F36A52" w:rsidRPr="00212489" w:rsidRDefault="00F36A52" w:rsidP="00E86304">
            <w:pPr>
              <w:spacing w:before="0" w:after="0" w:line="240" w:lineRule="auto"/>
              <w:ind w:firstLine="0"/>
              <w:jc w:val="center"/>
            </w:pPr>
          </w:p>
        </w:tc>
      </w:tr>
      <w:tr w:rsidR="00F36A52" w:rsidRPr="00212489" w14:paraId="061DAC8E" w14:textId="77777777" w:rsidTr="00F36A52">
        <w:trPr>
          <w:trHeight w:val="20"/>
          <w:jc w:val="center"/>
        </w:trPr>
        <w:tc>
          <w:tcPr>
            <w:tcW w:w="3119" w:type="dxa"/>
            <w:shd w:val="clear" w:color="auto" w:fill="auto"/>
          </w:tcPr>
          <w:p w14:paraId="46257F44" w14:textId="77777777" w:rsidR="00F36A52" w:rsidRPr="00212489" w:rsidRDefault="00F36A52" w:rsidP="00F36A52">
            <w:pPr>
              <w:spacing w:before="0" w:after="0" w:line="240" w:lineRule="auto"/>
              <w:ind w:firstLine="0"/>
            </w:pPr>
            <w:r w:rsidRPr="00212489">
              <w:t>Data analysis verification</w:t>
            </w:r>
          </w:p>
        </w:tc>
        <w:tc>
          <w:tcPr>
            <w:tcW w:w="1134" w:type="dxa"/>
            <w:shd w:val="clear" w:color="auto" w:fill="auto"/>
          </w:tcPr>
          <w:p w14:paraId="27901C89" w14:textId="77777777" w:rsidR="00F36A52" w:rsidRPr="00212489" w:rsidRDefault="00F36A52" w:rsidP="00E86304">
            <w:pPr>
              <w:spacing w:before="0" w:after="0" w:line="240" w:lineRule="auto"/>
              <w:ind w:firstLine="0"/>
              <w:jc w:val="center"/>
            </w:pPr>
            <w:r w:rsidRPr="00212489">
              <w:t>X</w:t>
            </w:r>
          </w:p>
        </w:tc>
        <w:tc>
          <w:tcPr>
            <w:tcW w:w="2410" w:type="dxa"/>
          </w:tcPr>
          <w:p w14:paraId="40ED08D5" w14:textId="77777777" w:rsidR="00F36A52" w:rsidRPr="00212489" w:rsidRDefault="00F36A52" w:rsidP="00E86304">
            <w:pPr>
              <w:spacing w:before="0" w:after="0" w:line="240" w:lineRule="auto"/>
              <w:ind w:firstLine="0"/>
              <w:jc w:val="center"/>
            </w:pPr>
          </w:p>
        </w:tc>
        <w:tc>
          <w:tcPr>
            <w:tcW w:w="1206" w:type="dxa"/>
          </w:tcPr>
          <w:p w14:paraId="11263C4A" w14:textId="2A45D5F4" w:rsidR="00F36A52" w:rsidRPr="00212489" w:rsidRDefault="00F36A52" w:rsidP="00E86304">
            <w:pPr>
              <w:spacing w:before="0" w:after="0" w:line="240" w:lineRule="auto"/>
              <w:ind w:firstLine="0"/>
              <w:jc w:val="center"/>
            </w:pPr>
          </w:p>
        </w:tc>
        <w:tc>
          <w:tcPr>
            <w:tcW w:w="1206" w:type="dxa"/>
            <w:shd w:val="clear" w:color="auto" w:fill="auto"/>
          </w:tcPr>
          <w:p w14:paraId="106B796B" w14:textId="6C79A119" w:rsidR="00F36A52" w:rsidRPr="00212489" w:rsidRDefault="00F36A52" w:rsidP="00E86304">
            <w:pPr>
              <w:spacing w:before="0" w:after="0" w:line="240" w:lineRule="auto"/>
              <w:ind w:firstLine="0"/>
              <w:jc w:val="center"/>
            </w:pPr>
          </w:p>
        </w:tc>
      </w:tr>
      <w:tr w:rsidR="00F36A52" w:rsidRPr="00212489" w14:paraId="2D2A42F3" w14:textId="77777777" w:rsidTr="00F36A52">
        <w:trPr>
          <w:trHeight w:val="20"/>
          <w:jc w:val="center"/>
        </w:trPr>
        <w:tc>
          <w:tcPr>
            <w:tcW w:w="3119" w:type="dxa"/>
            <w:shd w:val="clear" w:color="auto" w:fill="auto"/>
          </w:tcPr>
          <w:p w14:paraId="3B717D48" w14:textId="77777777" w:rsidR="00F36A52" w:rsidRPr="00212489" w:rsidRDefault="00F36A52" w:rsidP="00F36A52">
            <w:pPr>
              <w:spacing w:before="0" w:after="0" w:line="240" w:lineRule="auto"/>
              <w:ind w:firstLine="0"/>
            </w:pPr>
            <w:r w:rsidRPr="00212489">
              <w:t>Methodology</w:t>
            </w:r>
          </w:p>
        </w:tc>
        <w:tc>
          <w:tcPr>
            <w:tcW w:w="1134" w:type="dxa"/>
            <w:shd w:val="clear" w:color="auto" w:fill="auto"/>
          </w:tcPr>
          <w:p w14:paraId="0BE007C1" w14:textId="5CA001F5"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18570FBF" w14:textId="191F5D9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6ED5A70F" w14:textId="77777777" w:rsidR="00F36A52" w:rsidRPr="00212489" w:rsidRDefault="00F36A52" w:rsidP="00E86304">
            <w:pPr>
              <w:spacing w:before="0" w:after="0" w:line="240" w:lineRule="auto"/>
              <w:ind w:firstLine="0"/>
              <w:jc w:val="center"/>
            </w:pPr>
          </w:p>
        </w:tc>
        <w:tc>
          <w:tcPr>
            <w:tcW w:w="1206" w:type="dxa"/>
            <w:shd w:val="clear" w:color="auto" w:fill="auto"/>
          </w:tcPr>
          <w:p w14:paraId="478AA6B5" w14:textId="02E38E45" w:rsidR="00F36A52" w:rsidRPr="00212489" w:rsidRDefault="00F36A52" w:rsidP="00E86304">
            <w:pPr>
              <w:spacing w:before="0" w:after="0" w:line="240" w:lineRule="auto"/>
              <w:ind w:firstLine="0"/>
              <w:jc w:val="center"/>
            </w:pPr>
          </w:p>
        </w:tc>
      </w:tr>
      <w:tr w:rsidR="00F36A52" w:rsidRPr="00212489" w14:paraId="22531BE5" w14:textId="77777777" w:rsidTr="00F36A52">
        <w:trPr>
          <w:trHeight w:val="20"/>
          <w:jc w:val="center"/>
        </w:trPr>
        <w:tc>
          <w:tcPr>
            <w:tcW w:w="3119" w:type="dxa"/>
            <w:shd w:val="clear" w:color="auto" w:fill="auto"/>
          </w:tcPr>
          <w:p w14:paraId="49572BE9" w14:textId="77777777" w:rsidR="00F36A52" w:rsidRPr="00212489" w:rsidRDefault="00F36A52" w:rsidP="00F36A52">
            <w:pPr>
              <w:spacing w:before="0" w:after="0" w:line="240" w:lineRule="auto"/>
              <w:ind w:firstLine="0"/>
            </w:pPr>
            <w:r w:rsidRPr="00212489">
              <w:t>Project administration</w:t>
            </w:r>
          </w:p>
        </w:tc>
        <w:tc>
          <w:tcPr>
            <w:tcW w:w="1134" w:type="dxa"/>
            <w:shd w:val="clear" w:color="auto" w:fill="auto"/>
          </w:tcPr>
          <w:p w14:paraId="303C55FF" w14:textId="01780D51" w:rsidR="00F36A52" w:rsidRPr="00212489" w:rsidRDefault="00F36A52" w:rsidP="00E86304">
            <w:pPr>
              <w:spacing w:before="0" w:after="0" w:line="240" w:lineRule="auto"/>
              <w:ind w:firstLine="0"/>
              <w:jc w:val="center"/>
            </w:pPr>
          </w:p>
        </w:tc>
        <w:tc>
          <w:tcPr>
            <w:tcW w:w="2410" w:type="dxa"/>
          </w:tcPr>
          <w:p w14:paraId="66B2C0E9" w14:textId="77777777" w:rsidR="00F36A52" w:rsidRPr="00212489" w:rsidRDefault="00F36A52" w:rsidP="00E86304">
            <w:pPr>
              <w:spacing w:before="0" w:after="0" w:line="240" w:lineRule="auto"/>
              <w:ind w:firstLine="0"/>
              <w:jc w:val="center"/>
            </w:pPr>
          </w:p>
        </w:tc>
        <w:tc>
          <w:tcPr>
            <w:tcW w:w="1206" w:type="dxa"/>
          </w:tcPr>
          <w:p w14:paraId="0BB94C81" w14:textId="77777777"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32DB4E2E" w14:textId="1576DAEC"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43C50273" w14:textId="77777777" w:rsidTr="00F36A52">
        <w:trPr>
          <w:trHeight w:val="20"/>
          <w:jc w:val="center"/>
        </w:trPr>
        <w:tc>
          <w:tcPr>
            <w:tcW w:w="3119" w:type="dxa"/>
            <w:shd w:val="clear" w:color="auto" w:fill="auto"/>
          </w:tcPr>
          <w:p w14:paraId="6961EA38" w14:textId="77777777" w:rsidR="00F36A52" w:rsidRPr="00212489" w:rsidRDefault="00F36A52" w:rsidP="00F36A52">
            <w:pPr>
              <w:spacing w:before="0" w:after="0" w:line="240" w:lineRule="auto"/>
              <w:ind w:firstLine="0"/>
            </w:pPr>
            <w:r w:rsidRPr="00212489">
              <w:t>Resources</w:t>
            </w:r>
          </w:p>
        </w:tc>
        <w:tc>
          <w:tcPr>
            <w:tcW w:w="1134" w:type="dxa"/>
            <w:shd w:val="clear" w:color="auto" w:fill="auto"/>
          </w:tcPr>
          <w:p w14:paraId="6C6351DD" w14:textId="75A392D2"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2D1F4320" w14:textId="6355F76A"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6E4E7AB6" w14:textId="77777777"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40A2E200" w14:textId="5EB8B040"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70A52F37" w14:textId="77777777" w:rsidTr="00F36A52">
        <w:trPr>
          <w:trHeight w:val="20"/>
          <w:jc w:val="center"/>
        </w:trPr>
        <w:tc>
          <w:tcPr>
            <w:tcW w:w="3119" w:type="dxa"/>
            <w:shd w:val="clear" w:color="auto" w:fill="auto"/>
          </w:tcPr>
          <w:p w14:paraId="77FBD78E" w14:textId="77777777" w:rsidR="00F36A52" w:rsidRPr="00212489" w:rsidRDefault="00F36A52" w:rsidP="00F36A52">
            <w:pPr>
              <w:spacing w:before="0" w:after="0" w:line="240" w:lineRule="auto"/>
              <w:ind w:firstLine="0"/>
            </w:pPr>
            <w:r w:rsidRPr="00212489">
              <w:t>Software</w:t>
            </w:r>
          </w:p>
        </w:tc>
        <w:tc>
          <w:tcPr>
            <w:tcW w:w="1134" w:type="dxa"/>
            <w:shd w:val="clear" w:color="auto" w:fill="auto"/>
          </w:tcPr>
          <w:p w14:paraId="1389645D" w14:textId="21914199"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4D1EEF2E" w14:textId="740198F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0447398B" w14:textId="77777777" w:rsidR="00F36A52" w:rsidRPr="00212489" w:rsidRDefault="00F36A52" w:rsidP="00E86304">
            <w:pPr>
              <w:spacing w:before="0" w:after="0" w:line="240" w:lineRule="auto"/>
              <w:ind w:firstLine="0"/>
              <w:jc w:val="center"/>
            </w:pPr>
          </w:p>
        </w:tc>
        <w:tc>
          <w:tcPr>
            <w:tcW w:w="1206" w:type="dxa"/>
            <w:shd w:val="clear" w:color="auto" w:fill="auto"/>
          </w:tcPr>
          <w:p w14:paraId="40FACD5D" w14:textId="53C694CC" w:rsidR="00F36A52" w:rsidRPr="00212489" w:rsidRDefault="00F36A52" w:rsidP="00E86304">
            <w:pPr>
              <w:spacing w:before="0" w:after="0" w:line="240" w:lineRule="auto"/>
              <w:ind w:firstLine="0"/>
              <w:jc w:val="center"/>
            </w:pPr>
          </w:p>
        </w:tc>
      </w:tr>
      <w:tr w:rsidR="00F36A52" w:rsidRPr="00212489" w14:paraId="4D1357AB" w14:textId="77777777" w:rsidTr="00F36A52">
        <w:trPr>
          <w:trHeight w:val="20"/>
          <w:jc w:val="center"/>
        </w:trPr>
        <w:tc>
          <w:tcPr>
            <w:tcW w:w="3119" w:type="dxa"/>
            <w:shd w:val="clear" w:color="auto" w:fill="auto"/>
          </w:tcPr>
          <w:p w14:paraId="0C11474C" w14:textId="77777777" w:rsidR="00F36A52" w:rsidRPr="00212489" w:rsidRDefault="00F36A52" w:rsidP="00F36A52">
            <w:pPr>
              <w:spacing w:before="0" w:after="0" w:line="240" w:lineRule="auto"/>
              <w:ind w:firstLine="0"/>
            </w:pPr>
            <w:r w:rsidRPr="00212489">
              <w:t>Supervision</w:t>
            </w:r>
          </w:p>
        </w:tc>
        <w:tc>
          <w:tcPr>
            <w:tcW w:w="1134" w:type="dxa"/>
            <w:shd w:val="clear" w:color="auto" w:fill="auto"/>
          </w:tcPr>
          <w:p w14:paraId="0DE8DAE5" w14:textId="77777777" w:rsidR="00F36A52" w:rsidRPr="00212489" w:rsidRDefault="00F36A52" w:rsidP="00E86304">
            <w:pPr>
              <w:spacing w:before="0" w:after="0" w:line="240" w:lineRule="auto"/>
              <w:ind w:firstLine="0"/>
              <w:jc w:val="center"/>
            </w:pPr>
          </w:p>
        </w:tc>
        <w:tc>
          <w:tcPr>
            <w:tcW w:w="2410" w:type="dxa"/>
          </w:tcPr>
          <w:p w14:paraId="729A98A4" w14:textId="77777777" w:rsidR="00F36A52" w:rsidRPr="00212489" w:rsidRDefault="00F36A52" w:rsidP="00E86304">
            <w:pPr>
              <w:spacing w:before="0" w:after="0" w:line="240" w:lineRule="auto"/>
              <w:ind w:firstLine="0"/>
              <w:jc w:val="center"/>
            </w:pPr>
          </w:p>
        </w:tc>
        <w:tc>
          <w:tcPr>
            <w:tcW w:w="1206" w:type="dxa"/>
          </w:tcPr>
          <w:p w14:paraId="68A18BAB" w14:textId="75DA67D1"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46EEAA98" w14:textId="3B773E65"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6F18FCFA" w14:textId="77777777" w:rsidTr="00F36A52">
        <w:trPr>
          <w:trHeight w:val="20"/>
          <w:jc w:val="center"/>
        </w:trPr>
        <w:tc>
          <w:tcPr>
            <w:tcW w:w="3119" w:type="dxa"/>
            <w:shd w:val="clear" w:color="auto" w:fill="auto"/>
          </w:tcPr>
          <w:p w14:paraId="7A171BC6" w14:textId="77777777" w:rsidR="00F36A52" w:rsidRPr="00212489" w:rsidRDefault="00F36A52" w:rsidP="00F36A52">
            <w:pPr>
              <w:spacing w:before="0" w:after="0" w:line="240" w:lineRule="auto"/>
              <w:ind w:firstLine="0"/>
            </w:pPr>
            <w:r w:rsidRPr="00212489">
              <w:t>Validation</w:t>
            </w:r>
          </w:p>
        </w:tc>
        <w:tc>
          <w:tcPr>
            <w:tcW w:w="1134" w:type="dxa"/>
            <w:shd w:val="clear" w:color="auto" w:fill="auto"/>
          </w:tcPr>
          <w:p w14:paraId="63918745" w14:textId="5945A7BB"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3BE636BA" w14:textId="77777777" w:rsidR="00F36A52" w:rsidRPr="00212489" w:rsidRDefault="00F36A52" w:rsidP="00E86304">
            <w:pPr>
              <w:spacing w:before="0" w:after="0" w:line="240" w:lineRule="auto"/>
              <w:ind w:firstLine="0"/>
              <w:jc w:val="center"/>
            </w:pPr>
          </w:p>
        </w:tc>
        <w:tc>
          <w:tcPr>
            <w:tcW w:w="1206" w:type="dxa"/>
          </w:tcPr>
          <w:p w14:paraId="5308E851" w14:textId="77777777" w:rsidR="00F36A52" w:rsidRPr="00212489" w:rsidRDefault="00F36A52" w:rsidP="00E86304">
            <w:pPr>
              <w:spacing w:before="0" w:after="0" w:line="240" w:lineRule="auto"/>
              <w:ind w:firstLine="0"/>
              <w:jc w:val="center"/>
            </w:pPr>
          </w:p>
        </w:tc>
        <w:tc>
          <w:tcPr>
            <w:tcW w:w="1206" w:type="dxa"/>
            <w:shd w:val="clear" w:color="auto" w:fill="auto"/>
          </w:tcPr>
          <w:p w14:paraId="67DEF2E4" w14:textId="18781D4E" w:rsidR="00F36A52" w:rsidRPr="00212489" w:rsidRDefault="00F36A52" w:rsidP="00E86304">
            <w:pPr>
              <w:spacing w:before="0" w:after="0" w:line="240" w:lineRule="auto"/>
              <w:ind w:firstLine="0"/>
              <w:jc w:val="center"/>
            </w:pPr>
          </w:p>
        </w:tc>
      </w:tr>
      <w:tr w:rsidR="00F36A52" w:rsidRPr="00212489" w14:paraId="6FDF7CAE" w14:textId="77777777" w:rsidTr="00F36A52">
        <w:trPr>
          <w:trHeight w:val="20"/>
          <w:jc w:val="center"/>
        </w:trPr>
        <w:tc>
          <w:tcPr>
            <w:tcW w:w="3119" w:type="dxa"/>
            <w:shd w:val="clear" w:color="auto" w:fill="auto"/>
          </w:tcPr>
          <w:p w14:paraId="2CADEF18" w14:textId="77777777" w:rsidR="00F36A52" w:rsidRPr="00212489" w:rsidRDefault="00F36A52" w:rsidP="00F36A52">
            <w:pPr>
              <w:spacing w:before="0" w:after="0" w:line="240" w:lineRule="auto"/>
              <w:ind w:firstLine="0"/>
            </w:pPr>
            <w:r w:rsidRPr="00212489">
              <w:t>Visualization</w:t>
            </w:r>
          </w:p>
        </w:tc>
        <w:tc>
          <w:tcPr>
            <w:tcW w:w="1134" w:type="dxa"/>
            <w:shd w:val="clear" w:color="auto" w:fill="auto"/>
          </w:tcPr>
          <w:p w14:paraId="27BA3154" w14:textId="2846720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6EDD0EAB" w14:textId="7C5708EF"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055B3AC0" w14:textId="77777777" w:rsidR="00F36A52" w:rsidRPr="00212489" w:rsidRDefault="00F36A52" w:rsidP="00E86304">
            <w:pPr>
              <w:spacing w:before="0" w:after="0" w:line="240" w:lineRule="auto"/>
              <w:ind w:firstLine="0"/>
              <w:jc w:val="center"/>
            </w:pPr>
          </w:p>
        </w:tc>
        <w:tc>
          <w:tcPr>
            <w:tcW w:w="1206" w:type="dxa"/>
            <w:shd w:val="clear" w:color="auto" w:fill="auto"/>
          </w:tcPr>
          <w:p w14:paraId="223F424E" w14:textId="17C540FF" w:rsidR="00F36A52" w:rsidRPr="00212489" w:rsidRDefault="00F36A52" w:rsidP="00E86304">
            <w:pPr>
              <w:spacing w:before="0" w:after="0" w:line="240" w:lineRule="auto"/>
              <w:ind w:firstLine="0"/>
              <w:jc w:val="center"/>
            </w:pPr>
          </w:p>
        </w:tc>
      </w:tr>
      <w:tr w:rsidR="00F36A52" w:rsidRPr="00212489" w14:paraId="41DAC3B8" w14:textId="77777777" w:rsidTr="00F36A52">
        <w:trPr>
          <w:trHeight w:val="20"/>
          <w:jc w:val="center"/>
        </w:trPr>
        <w:tc>
          <w:tcPr>
            <w:tcW w:w="3119" w:type="dxa"/>
            <w:shd w:val="clear" w:color="auto" w:fill="auto"/>
          </w:tcPr>
          <w:p w14:paraId="6BBF10F3" w14:textId="77777777" w:rsidR="00F36A52" w:rsidRPr="00212489" w:rsidRDefault="00F36A52" w:rsidP="00F36A52">
            <w:pPr>
              <w:spacing w:before="0" w:after="0" w:line="240" w:lineRule="auto"/>
              <w:ind w:firstLine="0"/>
            </w:pPr>
            <w:r w:rsidRPr="00212489">
              <w:t>Writing – original draft</w:t>
            </w:r>
          </w:p>
        </w:tc>
        <w:tc>
          <w:tcPr>
            <w:tcW w:w="1134" w:type="dxa"/>
            <w:shd w:val="clear" w:color="auto" w:fill="auto"/>
          </w:tcPr>
          <w:p w14:paraId="1BFA304B" w14:textId="275986C2"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7DD8E52F" w14:textId="31FEAFB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7632DA5E" w14:textId="77777777" w:rsidR="00F36A52" w:rsidRPr="00212489" w:rsidRDefault="00F36A52" w:rsidP="00E86304">
            <w:pPr>
              <w:spacing w:before="0" w:after="0" w:line="240" w:lineRule="auto"/>
              <w:ind w:firstLine="0"/>
              <w:jc w:val="center"/>
            </w:pPr>
          </w:p>
        </w:tc>
        <w:tc>
          <w:tcPr>
            <w:tcW w:w="1206" w:type="dxa"/>
            <w:shd w:val="clear" w:color="auto" w:fill="auto"/>
          </w:tcPr>
          <w:p w14:paraId="6C10214F" w14:textId="17E98F80" w:rsidR="00F36A52" w:rsidRPr="00212489" w:rsidRDefault="00F36A52" w:rsidP="00E86304">
            <w:pPr>
              <w:spacing w:before="0" w:after="0" w:line="240" w:lineRule="auto"/>
              <w:ind w:firstLine="0"/>
              <w:jc w:val="center"/>
            </w:pPr>
          </w:p>
        </w:tc>
      </w:tr>
      <w:tr w:rsidR="00F36A52" w:rsidRPr="00212489" w14:paraId="4F38F1BA" w14:textId="77777777" w:rsidTr="00F36A52">
        <w:trPr>
          <w:trHeight w:val="20"/>
          <w:jc w:val="center"/>
        </w:trPr>
        <w:tc>
          <w:tcPr>
            <w:tcW w:w="3119" w:type="dxa"/>
            <w:tcBorders>
              <w:bottom w:val="single" w:sz="8" w:space="0" w:color="auto"/>
            </w:tcBorders>
            <w:shd w:val="clear" w:color="auto" w:fill="auto"/>
          </w:tcPr>
          <w:p w14:paraId="0093329A" w14:textId="77777777" w:rsidR="00F36A52" w:rsidRPr="00212489" w:rsidRDefault="00F36A52" w:rsidP="00F36A52">
            <w:pPr>
              <w:spacing w:before="0" w:after="0" w:line="240" w:lineRule="auto"/>
              <w:ind w:firstLine="0"/>
            </w:pPr>
            <w:r w:rsidRPr="00212489">
              <w:t>Writing – review and editing</w:t>
            </w:r>
          </w:p>
        </w:tc>
        <w:tc>
          <w:tcPr>
            <w:tcW w:w="1134" w:type="dxa"/>
            <w:tcBorders>
              <w:bottom w:val="single" w:sz="8" w:space="0" w:color="auto"/>
            </w:tcBorders>
            <w:shd w:val="clear" w:color="auto" w:fill="auto"/>
          </w:tcPr>
          <w:p w14:paraId="2A08FFBC" w14:textId="298B477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Borders>
              <w:bottom w:val="single" w:sz="8" w:space="0" w:color="auto"/>
            </w:tcBorders>
          </w:tcPr>
          <w:p w14:paraId="7333E349" w14:textId="77777777" w:rsidR="00F36A52" w:rsidRPr="00212489" w:rsidRDefault="00F36A52" w:rsidP="00E86304">
            <w:pPr>
              <w:spacing w:before="0" w:after="0" w:line="240" w:lineRule="auto"/>
              <w:ind w:firstLine="0"/>
              <w:jc w:val="center"/>
            </w:pPr>
          </w:p>
        </w:tc>
        <w:tc>
          <w:tcPr>
            <w:tcW w:w="1206" w:type="dxa"/>
            <w:tcBorders>
              <w:bottom w:val="single" w:sz="8" w:space="0" w:color="auto"/>
            </w:tcBorders>
          </w:tcPr>
          <w:p w14:paraId="774E1F70" w14:textId="562B7624" w:rsidR="00F36A52" w:rsidRPr="00212489" w:rsidRDefault="00F36A52" w:rsidP="00E86304">
            <w:pPr>
              <w:spacing w:before="0" w:after="0" w:line="240" w:lineRule="auto"/>
              <w:ind w:firstLine="0"/>
              <w:jc w:val="center"/>
              <w:rPr>
                <w:rFonts w:asciiTheme="majorBidi" w:hAnsiTheme="majorBidi" w:cstheme="majorBidi"/>
              </w:rPr>
            </w:pPr>
            <w:r w:rsidRPr="00212489">
              <w:rPr>
                <w:rFonts w:asciiTheme="majorBidi" w:hAnsiTheme="majorBidi" w:cstheme="majorBidi"/>
              </w:rPr>
              <w:t>X</w:t>
            </w:r>
          </w:p>
        </w:tc>
        <w:tc>
          <w:tcPr>
            <w:tcW w:w="1206" w:type="dxa"/>
            <w:tcBorders>
              <w:bottom w:val="single" w:sz="8" w:space="0" w:color="auto"/>
            </w:tcBorders>
            <w:shd w:val="clear" w:color="auto" w:fill="auto"/>
          </w:tcPr>
          <w:p w14:paraId="7E77A66F" w14:textId="17F0432F"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bl>
    <w:p w14:paraId="58D2FABD" w14:textId="77777777" w:rsidR="00A05E26" w:rsidRPr="00212489" w:rsidRDefault="00A05E26" w:rsidP="00824BBF"/>
    <w:p w14:paraId="1B064F7C" w14:textId="77777777" w:rsidR="00A05E26" w:rsidRPr="00212489" w:rsidRDefault="00A05E26">
      <w:pPr>
        <w:spacing w:before="0" w:after="160" w:line="259" w:lineRule="auto"/>
        <w:ind w:firstLine="0"/>
        <w:rPr>
          <w:b/>
        </w:rPr>
      </w:pPr>
      <w:r w:rsidRPr="00212489">
        <w:br w:type="page"/>
      </w:r>
    </w:p>
    <w:p w14:paraId="060A7BB4" w14:textId="30E9F91B" w:rsidR="00524CE5" w:rsidRPr="00212489" w:rsidRDefault="00524CE5" w:rsidP="00E91552">
      <w:pPr>
        <w:pStyle w:val="Heading1"/>
      </w:pPr>
      <w:r w:rsidRPr="00212489">
        <w:lastRenderedPageBreak/>
        <w:t>Abstract</w:t>
      </w:r>
    </w:p>
    <w:p w14:paraId="68F6A8F3" w14:textId="638F7C2D" w:rsidR="00507179" w:rsidRPr="00D65079" w:rsidRDefault="00507179" w:rsidP="00507179">
      <w:pPr>
        <w:spacing w:after="0" w:line="240" w:lineRule="auto"/>
        <w:ind w:firstLine="0"/>
        <w:rPr>
          <w:iCs/>
          <w:color w:val="000000"/>
        </w:rPr>
      </w:pPr>
      <w:r w:rsidRPr="004E2631">
        <w:rPr>
          <w:color w:val="FF0000"/>
          <w:u w:val="single"/>
        </w:rPr>
        <w:t>[IMPORTANT: This is a Registered Report Stage 1 before data collection. Written in</w:t>
      </w:r>
      <w:ins w:id="8" w:author="PCIRR revision" w:date="2022-08-13T12:48:00Z">
        <w:r w:rsidRPr="00D65079">
          <w:rPr>
            <w:iCs/>
            <w:color w:val="FF0000"/>
            <w:u w:val="single"/>
          </w:rPr>
          <w:t xml:space="preserve"> </w:t>
        </w:r>
        <w:r w:rsidR="00AA0726" w:rsidRPr="00D65079">
          <w:rPr>
            <w:iCs/>
            <w:color w:val="FF0000"/>
            <w:u w:val="single"/>
          </w:rPr>
          <w:t>the</w:t>
        </w:r>
      </w:ins>
      <w:r w:rsidR="00AA0726" w:rsidRPr="004E2631">
        <w:rPr>
          <w:color w:val="FF0000"/>
          <w:u w:val="single"/>
        </w:rPr>
        <w:t xml:space="preserve"> </w:t>
      </w:r>
      <w:r w:rsidRPr="004E2631">
        <w:rPr>
          <w:color w:val="FF0000"/>
          <w:u w:val="single"/>
        </w:rPr>
        <w:t>past tense as a template to simulate what the final manuscript will look like. No pre-registration or data collection have been conducted.]</w:t>
      </w:r>
    </w:p>
    <w:p w14:paraId="73A40989" w14:textId="77777777" w:rsidR="00507179" w:rsidRPr="00212489" w:rsidRDefault="00507179" w:rsidP="00507179">
      <w:pPr>
        <w:ind w:firstLine="0"/>
      </w:pPr>
    </w:p>
    <w:p w14:paraId="0D881647" w14:textId="2CADC837" w:rsidR="003120C9" w:rsidRPr="00212489" w:rsidRDefault="00D25B74" w:rsidP="00902A6C">
      <w:pPr>
        <w:ind w:firstLine="0"/>
      </w:pPr>
      <w:r w:rsidRPr="00212489">
        <w:t xml:space="preserve">The sunk cost effect is the tendency for an individual's decision-making to be biased based on </w:t>
      </w:r>
      <w:ins w:id="9" w:author="PCIRR revision" w:date="2022-08-13T12:48:00Z">
        <w:r w:rsidR="001B2E3D">
          <w:t xml:space="preserve">unrecoverable </w:t>
        </w:r>
      </w:ins>
      <w:r w:rsidRPr="00212489">
        <w:t xml:space="preserve">previous investments of resources. Soman (2001) </w:t>
      </w:r>
      <w:r w:rsidR="008B3350" w:rsidRPr="00212489">
        <w:t xml:space="preserve">found that </w:t>
      </w:r>
      <w:r w:rsidR="00BB6B95" w:rsidRPr="00212489">
        <w:t xml:space="preserve">sunk cost effect </w:t>
      </w:r>
      <w:r w:rsidR="008B3350" w:rsidRPr="00212489">
        <w:t xml:space="preserve">is </w:t>
      </w:r>
      <w:r w:rsidR="00BB6B95" w:rsidRPr="00212489">
        <w:t>weaker for time than for money (</w:t>
      </w:r>
      <w:r w:rsidR="00C55A84" w:rsidRPr="00212489">
        <w:t>S</w:t>
      </w:r>
      <w:r w:rsidR="00BB6B95" w:rsidRPr="00212489">
        <w:t>tudies 1</w:t>
      </w:r>
      <w:r w:rsidR="00527A0D" w:rsidRPr="00212489">
        <w:t xml:space="preserve"> and </w:t>
      </w:r>
      <w:r w:rsidR="00BB6B95" w:rsidRPr="00212489">
        <w:t>2</w:t>
      </w:r>
      <w:del w:id="10" w:author="PCIRR revision" w:date="2022-08-13T12:48:00Z">
        <w:r w:rsidR="00BB6B95" w:rsidRPr="00212489">
          <w:delText>),</w:delText>
        </w:r>
      </w:del>
      <w:ins w:id="11" w:author="PCIRR revision" w:date="2022-08-13T12:48:00Z">
        <w:r w:rsidR="00BB6B95" w:rsidRPr="00212489">
          <w:t>)</w:t>
        </w:r>
      </w:ins>
      <w:r w:rsidR="00BB6B95" w:rsidRPr="00212489">
        <w:t xml:space="preserve"> and </w:t>
      </w:r>
      <w:r w:rsidR="008B3350" w:rsidRPr="00212489">
        <w:t xml:space="preserve">that </w:t>
      </w:r>
      <w:r w:rsidR="00BB6B95" w:rsidRPr="00212489">
        <w:t xml:space="preserve">the facilitation of money-like accounting strengthens the sunk cost effect for time (Study </w:t>
      </w:r>
      <w:r w:rsidR="00C55A84" w:rsidRPr="00212489">
        <w:t>5</w:t>
      </w:r>
      <w:r w:rsidR="00BB6B95" w:rsidRPr="00212489">
        <w:t xml:space="preserve">). </w:t>
      </w:r>
      <w:r w:rsidR="00902A6C" w:rsidRPr="00212489">
        <w:t xml:space="preserve">We conducted a close, high-powered, pre-registered replication of Soman (2001) with an online sample of </w:t>
      </w:r>
      <w:r w:rsidR="00BB6B95" w:rsidRPr="00212489">
        <w:t>US American Amazon Mechanical Turk (</w:t>
      </w:r>
      <w:r w:rsidR="00BB6B95" w:rsidRPr="00212489">
        <w:rPr>
          <w:i/>
          <w:iCs/>
        </w:rPr>
        <w:t>N</w:t>
      </w:r>
      <w:r w:rsidR="008B3350" w:rsidRPr="00212489">
        <w:rPr>
          <w:i/>
          <w:iCs/>
        </w:rPr>
        <w:t xml:space="preserve"> </w:t>
      </w:r>
      <w:r w:rsidR="00BB6B95" w:rsidRPr="00212489">
        <w:t>=</w:t>
      </w:r>
      <w:r w:rsidR="00E64718" w:rsidRPr="00212489">
        <w:t xml:space="preserve"> </w:t>
      </w:r>
      <w:del w:id="12" w:author="PCIRR revision" w:date="2022-08-13T12:48:00Z">
        <w:r w:rsidR="00E64718" w:rsidRPr="00212489">
          <w:delText>540</w:delText>
        </w:r>
      </w:del>
      <w:ins w:id="13" w:author="PCIRR revision" w:date="2022-08-13T12:48:00Z">
        <w:r w:rsidR="0038345F">
          <w:t>600</w:t>
        </w:r>
      </w:ins>
      <w:r w:rsidR="00BB6B95" w:rsidRPr="00212489">
        <w:t xml:space="preserve">). </w:t>
      </w:r>
      <w:r w:rsidR="007A246A" w:rsidRPr="00212489">
        <w:t>We also conducted additional exploratory analyses</w:t>
      </w:r>
      <w:del w:id="14" w:author="PCIRR revision" w:date="2022-08-13T12:48:00Z">
        <w:r w:rsidR="007A246A" w:rsidRPr="00212489">
          <w:delText xml:space="preserve">, testing </w:delText>
        </w:r>
        <w:r w:rsidR="00A05E26" w:rsidRPr="00212489">
          <w:delText>robustness</w:delText>
        </w:r>
      </w:del>
      <w:r w:rsidR="0038345F">
        <w:t xml:space="preserve"> of the original’s hypotheses. </w:t>
      </w:r>
      <w:r w:rsidR="00902A6C" w:rsidRPr="00212489">
        <w:t xml:space="preserve">We </w:t>
      </w:r>
      <w:r w:rsidR="00346BDE" w:rsidRPr="00212489">
        <w:t>found support/</w:t>
      </w:r>
      <w:r w:rsidR="003120C9" w:rsidRPr="00212489">
        <w:t>fail</w:t>
      </w:r>
      <w:r w:rsidR="00902A6C" w:rsidRPr="00212489">
        <w:t>ed</w:t>
      </w:r>
      <w:r w:rsidR="003120C9" w:rsidRPr="00212489">
        <w:t xml:space="preserve"> to </w:t>
      </w:r>
      <w:r w:rsidR="00E32DD5" w:rsidRPr="00212489">
        <w:t>find</w:t>
      </w:r>
      <w:r w:rsidR="003120C9" w:rsidRPr="00212489">
        <w:t xml:space="preserve"> support for </w:t>
      </w:r>
      <w:r w:rsidR="00346BDE" w:rsidRPr="00212489">
        <w:t>[effect sizes and confidence intervals of original versus replication</w:t>
      </w:r>
      <w:r w:rsidR="00E64718" w:rsidRPr="00212489">
        <w:t>, split per hypothesis/effect</w:t>
      </w:r>
      <w:r w:rsidR="00346BDE" w:rsidRPr="00212489">
        <w:t>]</w:t>
      </w:r>
      <w:r w:rsidR="003120C9" w:rsidRPr="00212489">
        <w:t xml:space="preserve">. </w:t>
      </w:r>
      <w:r w:rsidR="00C21875" w:rsidRPr="00212489">
        <w:t>M</w:t>
      </w:r>
      <w:r w:rsidR="003120C9" w:rsidRPr="00212489">
        <w:t xml:space="preserve">aterials, data, and </w:t>
      </w:r>
      <w:r w:rsidR="00C21875" w:rsidRPr="00212489">
        <w:t xml:space="preserve">code </w:t>
      </w:r>
      <w:r w:rsidR="003120C9" w:rsidRPr="00212489">
        <w:t>are available on</w:t>
      </w:r>
      <w:r w:rsidR="00C21875" w:rsidRPr="00212489">
        <w:t xml:space="preserve">: </w:t>
      </w:r>
      <w:hyperlink r:id="rId27" w:history="1">
        <w:r w:rsidR="00C21875" w:rsidRPr="00212489">
          <w:rPr>
            <w:rStyle w:val="Hyperlink"/>
          </w:rPr>
          <w:t>https://osf.io/pm264/</w:t>
        </w:r>
      </w:hyperlink>
      <w:r w:rsidR="00C21875" w:rsidRPr="00212489">
        <w:t xml:space="preserve"> </w:t>
      </w:r>
    </w:p>
    <w:p w14:paraId="61895155" w14:textId="77777777" w:rsidR="005E4631" w:rsidRPr="00212489" w:rsidRDefault="005E4631" w:rsidP="005E4631">
      <w:pPr>
        <w:ind w:firstLine="0"/>
        <w:rPr>
          <w:i/>
          <w:iCs/>
        </w:rPr>
      </w:pPr>
    </w:p>
    <w:p w14:paraId="6B5DC8EF" w14:textId="3CF9348B" w:rsidR="00D737F8" w:rsidRPr="00212489" w:rsidRDefault="00524CE5" w:rsidP="005E4631">
      <w:pPr>
        <w:ind w:firstLine="0"/>
        <w:rPr>
          <w:rFonts w:asciiTheme="majorHAnsi" w:eastAsiaTheme="majorEastAsia" w:hAnsiTheme="majorHAnsi" w:cstheme="majorBidi"/>
          <w:color w:val="2F5496" w:themeColor="accent1" w:themeShade="BF"/>
          <w:sz w:val="32"/>
          <w:szCs w:val="32"/>
        </w:rPr>
        <w:sectPr w:rsidR="00D737F8" w:rsidRPr="00212489" w:rsidSect="00C52595">
          <w:headerReference w:type="default" r:id="rId28"/>
          <w:type w:val="continuous"/>
          <w:pgSz w:w="11906" w:h="16838"/>
          <w:pgMar w:top="1440" w:right="1440" w:bottom="1440" w:left="1440" w:header="708" w:footer="708" w:gutter="0"/>
          <w:cols w:space="708"/>
          <w:docGrid w:linePitch="360"/>
        </w:sectPr>
      </w:pPr>
      <w:r w:rsidRPr="00212489">
        <w:rPr>
          <w:i/>
          <w:iCs/>
        </w:rPr>
        <w:t>Keywords</w:t>
      </w:r>
      <w:r w:rsidRPr="00212489">
        <w:t>:</w:t>
      </w:r>
      <w:r w:rsidR="00D9597E" w:rsidRPr="00212489">
        <w:t xml:space="preserve"> Judgment</w:t>
      </w:r>
      <w:r w:rsidR="005E51D8" w:rsidRPr="00212489">
        <w:t xml:space="preserve">, </w:t>
      </w:r>
      <w:r w:rsidR="00D9597E" w:rsidRPr="00212489">
        <w:t>decision-making, sunk cost, escalation of commitment, time, money, opportunity cost</w:t>
      </w:r>
    </w:p>
    <w:p w14:paraId="7ECE46E1" w14:textId="42EAF653" w:rsidR="00D737F8" w:rsidRPr="00212489" w:rsidRDefault="00D737F8" w:rsidP="00D737F8">
      <w:pPr>
        <w:pStyle w:val="Heading1"/>
      </w:pPr>
      <w:r w:rsidRPr="00212489">
        <w:lastRenderedPageBreak/>
        <w:t>PCIRR-Study Design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992"/>
        <w:gridCol w:w="1992"/>
        <w:gridCol w:w="1993"/>
        <w:gridCol w:w="1993"/>
        <w:gridCol w:w="1993"/>
        <w:gridCol w:w="1993"/>
      </w:tblGrid>
      <w:tr w:rsidR="00DE46B7" w:rsidRPr="00212489" w14:paraId="073C8D89" w14:textId="77777777" w:rsidTr="00DE46B7">
        <w:tc>
          <w:tcPr>
            <w:tcW w:w="1992" w:type="dxa"/>
            <w:tcBorders>
              <w:top w:val="single" w:sz="4" w:space="0" w:color="auto"/>
              <w:bottom w:val="single" w:sz="4" w:space="0" w:color="auto"/>
            </w:tcBorders>
          </w:tcPr>
          <w:p w14:paraId="3074761B" w14:textId="7E682BCC" w:rsidR="00DE46B7" w:rsidRPr="00212489" w:rsidRDefault="00DE46B7" w:rsidP="00DE46B7">
            <w:pPr>
              <w:spacing w:line="240" w:lineRule="auto"/>
              <w:ind w:firstLine="0"/>
              <w:rPr>
                <w:rFonts w:eastAsiaTheme="majorEastAsia"/>
              </w:rPr>
            </w:pPr>
            <w:r w:rsidRPr="00212489">
              <w:t>Question</w:t>
            </w:r>
          </w:p>
        </w:tc>
        <w:tc>
          <w:tcPr>
            <w:tcW w:w="1992" w:type="dxa"/>
            <w:tcBorders>
              <w:top w:val="single" w:sz="4" w:space="0" w:color="auto"/>
              <w:bottom w:val="single" w:sz="4" w:space="0" w:color="auto"/>
            </w:tcBorders>
          </w:tcPr>
          <w:p w14:paraId="7EE3BEEC" w14:textId="7D65270B" w:rsidR="00DE46B7" w:rsidRPr="00212489" w:rsidRDefault="00DE46B7" w:rsidP="00DE46B7">
            <w:pPr>
              <w:spacing w:line="240" w:lineRule="auto"/>
              <w:ind w:firstLine="0"/>
              <w:rPr>
                <w:rFonts w:eastAsiaTheme="majorEastAsia"/>
              </w:rPr>
            </w:pPr>
            <w:r w:rsidRPr="00212489">
              <w:t>Hypothesis</w:t>
            </w:r>
          </w:p>
        </w:tc>
        <w:tc>
          <w:tcPr>
            <w:tcW w:w="1992" w:type="dxa"/>
            <w:tcBorders>
              <w:top w:val="single" w:sz="4" w:space="0" w:color="auto"/>
              <w:bottom w:val="single" w:sz="4" w:space="0" w:color="auto"/>
            </w:tcBorders>
          </w:tcPr>
          <w:p w14:paraId="02207121" w14:textId="2C97CD9A" w:rsidR="00DE46B7" w:rsidRPr="00212489" w:rsidRDefault="00DE46B7" w:rsidP="00DE46B7">
            <w:pPr>
              <w:spacing w:line="240" w:lineRule="auto"/>
              <w:ind w:firstLine="0"/>
              <w:rPr>
                <w:rFonts w:eastAsiaTheme="majorEastAsia"/>
              </w:rPr>
            </w:pPr>
            <w:r w:rsidRPr="00212489">
              <w:t>Sampling plan</w:t>
            </w:r>
          </w:p>
        </w:tc>
        <w:tc>
          <w:tcPr>
            <w:tcW w:w="1993" w:type="dxa"/>
            <w:tcBorders>
              <w:top w:val="single" w:sz="4" w:space="0" w:color="auto"/>
              <w:bottom w:val="single" w:sz="4" w:space="0" w:color="auto"/>
            </w:tcBorders>
          </w:tcPr>
          <w:p w14:paraId="31A0A92D" w14:textId="56B7697B" w:rsidR="00DE46B7" w:rsidRPr="00212489" w:rsidRDefault="00DE46B7" w:rsidP="00DE46B7">
            <w:pPr>
              <w:spacing w:line="240" w:lineRule="auto"/>
              <w:ind w:firstLine="0"/>
              <w:rPr>
                <w:rFonts w:eastAsiaTheme="majorEastAsia"/>
              </w:rPr>
            </w:pPr>
            <w:r w:rsidRPr="00212489">
              <w:t>Analysis plan</w:t>
            </w:r>
          </w:p>
        </w:tc>
        <w:tc>
          <w:tcPr>
            <w:tcW w:w="1993" w:type="dxa"/>
            <w:tcBorders>
              <w:top w:val="single" w:sz="4" w:space="0" w:color="auto"/>
              <w:bottom w:val="single" w:sz="4" w:space="0" w:color="auto"/>
            </w:tcBorders>
          </w:tcPr>
          <w:p w14:paraId="7B86E0F0" w14:textId="55567A09" w:rsidR="00DE46B7" w:rsidRPr="00212489" w:rsidRDefault="00DE46B7" w:rsidP="00DE46B7">
            <w:pPr>
              <w:spacing w:line="240" w:lineRule="auto"/>
              <w:ind w:firstLine="0"/>
              <w:rPr>
                <w:rFonts w:eastAsiaTheme="majorEastAsia"/>
              </w:rPr>
            </w:pPr>
            <w:r w:rsidRPr="00212489">
              <w:t>Rationale for test</w:t>
            </w:r>
          </w:p>
        </w:tc>
        <w:tc>
          <w:tcPr>
            <w:tcW w:w="1993" w:type="dxa"/>
            <w:tcBorders>
              <w:top w:val="single" w:sz="4" w:space="0" w:color="auto"/>
              <w:bottom w:val="single" w:sz="4" w:space="0" w:color="auto"/>
            </w:tcBorders>
          </w:tcPr>
          <w:p w14:paraId="007053DF" w14:textId="719489C0" w:rsidR="00DE46B7" w:rsidRPr="00212489" w:rsidRDefault="00DE46B7" w:rsidP="00DE46B7">
            <w:pPr>
              <w:spacing w:line="240" w:lineRule="auto"/>
              <w:ind w:firstLine="0"/>
              <w:rPr>
                <w:rFonts w:eastAsiaTheme="majorEastAsia"/>
              </w:rPr>
            </w:pPr>
            <w:r w:rsidRPr="00212489">
              <w:t>Interpretation given different outcomes</w:t>
            </w:r>
          </w:p>
        </w:tc>
        <w:tc>
          <w:tcPr>
            <w:tcW w:w="1993" w:type="dxa"/>
            <w:tcBorders>
              <w:top w:val="single" w:sz="4" w:space="0" w:color="auto"/>
              <w:bottom w:val="single" w:sz="4" w:space="0" w:color="auto"/>
            </w:tcBorders>
          </w:tcPr>
          <w:p w14:paraId="704E4F13" w14:textId="6A758CD3" w:rsidR="00DE46B7" w:rsidRPr="00212489" w:rsidRDefault="00DE46B7" w:rsidP="00DE46B7">
            <w:pPr>
              <w:spacing w:line="240" w:lineRule="auto"/>
              <w:ind w:firstLine="0"/>
              <w:rPr>
                <w:rFonts w:eastAsiaTheme="majorEastAsia"/>
              </w:rPr>
            </w:pPr>
            <w:r w:rsidRPr="00212489">
              <w:t>Theory that could be shown wrong by the outcomes</w:t>
            </w:r>
          </w:p>
        </w:tc>
      </w:tr>
      <w:tr w:rsidR="00DE46B7" w:rsidRPr="00212489" w14:paraId="08AF750A" w14:textId="77777777" w:rsidTr="008256C4">
        <w:tc>
          <w:tcPr>
            <w:tcW w:w="1992" w:type="dxa"/>
            <w:tcBorders>
              <w:top w:val="single" w:sz="4" w:space="0" w:color="auto"/>
            </w:tcBorders>
            <w:vAlign w:val="center"/>
          </w:tcPr>
          <w:p w14:paraId="390E6290" w14:textId="0F28E8DF" w:rsidR="00DE46B7" w:rsidRPr="00212489" w:rsidRDefault="00DE46B7" w:rsidP="0038345F">
            <w:pPr>
              <w:spacing w:line="240" w:lineRule="auto"/>
              <w:ind w:firstLine="0"/>
              <w:rPr>
                <w:rFonts w:eastAsiaTheme="majorEastAsia"/>
              </w:rPr>
            </w:pPr>
            <w:bookmarkStart w:id="15" w:name="_Hlk111116275"/>
            <w:r w:rsidRPr="00212489">
              <w:t>Is the sunk cost effect weaker for time than for money?</w:t>
            </w:r>
          </w:p>
        </w:tc>
        <w:tc>
          <w:tcPr>
            <w:tcW w:w="1992" w:type="dxa"/>
            <w:tcBorders>
              <w:top w:val="single" w:sz="4" w:space="0" w:color="auto"/>
            </w:tcBorders>
            <w:vAlign w:val="center"/>
          </w:tcPr>
          <w:p w14:paraId="77E80514" w14:textId="2F7A5A80" w:rsidR="00DE46B7" w:rsidRPr="00212489" w:rsidRDefault="00DE46B7" w:rsidP="0038345F">
            <w:pPr>
              <w:spacing w:line="240" w:lineRule="auto"/>
              <w:ind w:firstLine="0"/>
              <w:rPr>
                <w:rFonts w:eastAsiaTheme="majorEastAsia"/>
              </w:rPr>
            </w:pPr>
            <w:r w:rsidRPr="00212489">
              <w:t>The sunk cost effect is weaker for time than for money.</w:t>
            </w:r>
          </w:p>
        </w:tc>
        <w:tc>
          <w:tcPr>
            <w:tcW w:w="1992" w:type="dxa"/>
            <w:vMerge w:val="restart"/>
            <w:tcBorders>
              <w:top w:val="single" w:sz="4" w:space="0" w:color="auto"/>
            </w:tcBorders>
            <w:vAlign w:val="center"/>
          </w:tcPr>
          <w:p w14:paraId="1B17B725" w14:textId="1C184BD9" w:rsidR="00DE46B7" w:rsidRPr="00212489" w:rsidRDefault="00DE46B7" w:rsidP="0038345F">
            <w:pPr>
              <w:spacing w:line="240" w:lineRule="auto"/>
              <w:ind w:firstLine="0"/>
              <w:rPr>
                <w:rFonts w:eastAsiaTheme="majorEastAsia"/>
              </w:rPr>
            </w:pPr>
            <w:r w:rsidRPr="00212489">
              <w:t>Participants recruited online using the US American Amazon platform.</w:t>
            </w:r>
          </w:p>
        </w:tc>
        <w:tc>
          <w:tcPr>
            <w:tcW w:w="1993" w:type="dxa"/>
            <w:tcBorders>
              <w:top w:val="single" w:sz="4" w:space="0" w:color="auto"/>
            </w:tcBorders>
            <w:vAlign w:val="center"/>
          </w:tcPr>
          <w:p w14:paraId="77D9C90D" w14:textId="76DA1F82" w:rsidR="00DE46B7" w:rsidRPr="00212489" w:rsidRDefault="00DE46B7" w:rsidP="0038345F">
            <w:pPr>
              <w:spacing w:line="240" w:lineRule="auto"/>
              <w:ind w:firstLine="0"/>
              <w:rPr>
                <w:rFonts w:eastAsiaTheme="majorEastAsia"/>
              </w:rPr>
            </w:pPr>
            <w:r w:rsidRPr="00212489">
              <w:t>Chi-square test</w:t>
            </w:r>
          </w:p>
        </w:tc>
        <w:tc>
          <w:tcPr>
            <w:tcW w:w="1993" w:type="dxa"/>
            <w:vMerge w:val="restart"/>
            <w:tcBorders>
              <w:top w:val="single" w:sz="4" w:space="0" w:color="auto"/>
            </w:tcBorders>
            <w:vAlign w:val="center"/>
          </w:tcPr>
          <w:p w14:paraId="28F7C39A" w14:textId="77777777" w:rsidR="00DE46B7" w:rsidRPr="00212489" w:rsidRDefault="00DE46B7" w:rsidP="004E2631">
            <w:pPr>
              <w:widowControl w:val="0"/>
              <w:spacing w:line="240" w:lineRule="auto"/>
              <w:ind w:firstLine="0"/>
            </w:pPr>
            <w:r w:rsidRPr="00212489">
              <w:t>We follow the statistical methods of the original paper.</w:t>
            </w:r>
          </w:p>
          <w:p w14:paraId="7902E3EA" w14:textId="77777777" w:rsidR="00DE46B7" w:rsidRPr="00212489" w:rsidRDefault="00DE46B7" w:rsidP="0038345F">
            <w:pPr>
              <w:spacing w:line="240" w:lineRule="auto"/>
              <w:ind w:firstLine="0"/>
              <w:rPr>
                <w:rFonts w:eastAsiaTheme="majorEastAsia"/>
              </w:rPr>
            </w:pPr>
          </w:p>
        </w:tc>
        <w:tc>
          <w:tcPr>
            <w:tcW w:w="1993" w:type="dxa"/>
            <w:vMerge w:val="restart"/>
            <w:tcBorders>
              <w:top w:val="single" w:sz="4" w:space="0" w:color="auto"/>
            </w:tcBorders>
            <w:vAlign w:val="center"/>
          </w:tcPr>
          <w:p w14:paraId="21E6A79F" w14:textId="77777777" w:rsidR="00DE46B7" w:rsidRPr="00212489" w:rsidRDefault="00DE46B7" w:rsidP="00DE46B7">
            <w:pPr>
              <w:widowControl w:val="0"/>
              <w:spacing w:line="240" w:lineRule="auto"/>
              <w:ind w:firstLine="0"/>
              <w:jc w:val="center"/>
              <w:rPr>
                <w:del w:id="16" w:author="PCIRR revision" w:date="2022-08-13T12:48:00Z"/>
              </w:rPr>
            </w:pPr>
            <w:del w:id="17" w:author="PCIRR revision" w:date="2022-08-13T12:48:00Z">
              <w:r w:rsidRPr="00212489">
                <w:delText>Based on the criteria used by Lebel et al. (2019)</w:delText>
              </w:r>
            </w:del>
          </w:p>
          <w:p w14:paraId="28B936BC" w14:textId="77777777" w:rsidR="00DE46B7" w:rsidRPr="00212489" w:rsidRDefault="00DE46B7" w:rsidP="00DE46B7">
            <w:pPr>
              <w:widowControl w:val="0"/>
              <w:spacing w:line="240" w:lineRule="auto"/>
              <w:ind w:firstLine="0"/>
              <w:jc w:val="center"/>
              <w:rPr>
                <w:del w:id="18" w:author="PCIRR revision" w:date="2022-08-13T12:48:00Z"/>
              </w:rPr>
            </w:pPr>
            <w:del w:id="19" w:author="PCIRR revision" w:date="2022-08-13T12:48:00Z">
              <w:r w:rsidRPr="00212489">
                <w:delText>we will examine the replicability of the findings of Soman (2001).</w:delText>
              </w:r>
            </w:del>
          </w:p>
          <w:p w14:paraId="5AFCD1B2" w14:textId="3C41B141" w:rsidR="00DE46B7" w:rsidRPr="00212489" w:rsidRDefault="00DE46B7" w:rsidP="008256C4">
            <w:pPr>
              <w:widowControl w:val="0"/>
              <w:spacing w:line="240" w:lineRule="auto"/>
              <w:ind w:firstLine="0"/>
              <w:rPr>
                <w:ins w:id="20" w:author="PCIRR revision" w:date="2022-08-13T12:48:00Z"/>
              </w:rPr>
            </w:pPr>
            <w:ins w:id="21" w:author="PCIRR revision" w:date="2022-08-13T12:48:00Z">
              <w:r w:rsidRPr="00212489">
                <w:t>Based on the criteria used by</w:t>
              </w:r>
              <w:r w:rsidR="00580DC3" w:rsidRPr="00580DC3">
                <w:t xml:space="preserve"> </w:t>
              </w:r>
              <w:r w:rsidR="00580DC3">
                <w:fldChar w:fldCharType="begin"/>
              </w:r>
              <w:r w:rsidR="00580DC3">
                <w:instrText xml:space="preserve"> ADDIN ZOTERO_ITEM CSL_CITATION {"citationID":"Sl1EshnD","properties":{"formattedCitation":"(LeBel et al., 2018)","plainCitation":"(LeBel et al., 2018)","dontUpdate":true,"noteIndex":0},"citationItems":[{"id":1752,"uris":["http://zotero.org/users/local/0gsS4CIW/items/76ZWS6ZV"],"itemData":{"id":1752,"type":"article-journal","abstract":"Societies invest in scientific studies to better understand the world and attempt to harness such improved understanding to address pressing societal problems. Published research, however, can be useful for theory or application only if it is credible. In science, a credible finding is one that has repeatedly survived risky falsification attempts. However, state-of-the-art meta-analytic approaches cannot determine the credibility of an effect because they do not account for the extent to which each included study has survived such attempted falsification. To overcome this problem, we outline a unified framework for estimating the credibility of published research by examining four fundamental falsifiability-related dimensions: (a) transparency of the methods and data, (b) reproducibility of the results when the same data-processing and analytic decisions are reapplied, (c) robustness of the results to different data-processing and analytic decisions, and (d) replicability of the effect. This framework includes a standardized workflow in which the degree to which a finding has survived scrutiny is quantified along these four facets of credibility. The framework is demonstrated by applying it to published replications in the psychology literature. Finally, we outline a Web implementation of the framework and conclude by encouraging the community of researchers to contribute to the development and crowdsourcing of this platform.","container-title":"Advances in Methods and Practices in Psychological Science","DOI":"10.1177/2515245918787489","ISSN":"2515-2459","issue":"3","journalAbbreviation":"Advances in Methods and Practices in Psychological Science","note":"publisher: SAGE Publications Inc","page":"389-402","source":"SAGE Journals","title":"A Unified Framework to Quantify the Credibility of Scientific Findings","volume":"1","author":[{"family":"LeBel","given":"Etienne P."},{"family":"McCarthy","given":"Randy J."},{"family":"Earp","given":"Brian D."},{"family":"Elson","given":"Malte"},{"family":"Vanpaemel","given":"Wolf"}],"issued":{"date-parts":[["2018",9,1]]},"citation-key":"lebel_unified_2018"}}],"schema":"https://github.com/citation-style-language/schema/raw/master/csl-citation.json"} </w:instrText>
              </w:r>
              <w:r w:rsidR="00580DC3">
                <w:fldChar w:fldCharType="separate"/>
              </w:r>
              <w:r w:rsidR="00580DC3" w:rsidRPr="00580DC3">
                <w:t>LeBel et al</w:t>
              </w:r>
              <w:r w:rsidR="00580DC3">
                <w:t>. (</w:t>
              </w:r>
              <w:r w:rsidR="00580DC3" w:rsidRPr="00580DC3">
                <w:t>2018)</w:t>
              </w:r>
              <w:r w:rsidR="00580DC3">
                <w:fldChar w:fldCharType="end"/>
              </w:r>
              <w:r w:rsidR="00580DC3" w:rsidRPr="00212489" w:rsidDel="00580DC3">
                <w:t xml:space="preserve"> </w:t>
              </w:r>
              <w:r w:rsidRPr="00212489">
                <w:t>we will examine the replicability of the findings of Soman (2001).</w:t>
              </w:r>
            </w:ins>
          </w:p>
          <w:p w14:paraId="7EEE934C" w14:textId="77777777" w:rsidR="00DE46B7" w:rsidRPr="00212489" w:rsidRDefault="00DE46B7" w:rsidP="0038345F">
            <w:pPr>
              <w:spacing w:line="240" w:lineRule="auto"/>
              <w:ind w:firstLine="0"/>
              <w:rPr>
                <w:rFonts w:eastAsiaTheme="majorEastAsia"/>
              </w:rPr>
            </w:pPr>
          </w:p>
        </w:tc>
        <w:tc>
          <w:tcPr>
            <w:tcW w:w="1993" w:type="dxa"/>
            <w:vMerge w:val="restart"/>
            <w:tcBorders>
              <w:top w:val="single" w:sz="4" w:space="0" w:color="auto"/>
            </w:tcBorders>
            <w:vAlign w:val="center"/>
          </w:tcPr>
          <w:p w14:paraId="300581BE" w14:textId="77777777" w:rsidR="00DE46B7" w:rsidRPr="00212489" w:rsidRDefault="00DE46B7" w:rsidP="004E2631">
            <w:pPr>
              <w:widowControl w:val="0"/>
              <w:spacing w:line="240" w:lineRule="auto"/>
              <w:ind w:firstLine="0"/>
            </w:pPr>
            <w:r w:rsidRPr="00212489">
              <w:t>The sunk cost effect is weaker for time than for money and the facilitation of money-like accounting for sunk time costs strengthens the sunk cost effect.</w:t>
            </w:r>
          </w:p>
          <w:p w14:paraId="2195BE3A" w14:textId="77777777" w:rsidR="00DE46B7" w:rsidRPr="00212489" w:rsidRDefault="00DE46B7" w:rsidP="0038345F">
            <w:pPr>
              <w:spacing w:line="240" w:lineRule="auto"/>
              <w:ind w:firstLine="0"/>
              <w:rPr>
                <w:rFonts w:eastAsiaTheme="majorEastAsia"/>
              </w:rPr>
            </w:pPr>
          </w:p>
        </w:tc>
      </w:tr>
      <w:tr w:rsidR="00DE46B7" w:rsidRPr="00212489" w14:paraId="37BC922B" w14:textId="77777777" w:rsidTr="00FC55D7">
        <w:tc>
          <w:tcPr>
            <w:tcW w:w="1992" w:type="dxa"/>
            <w:tcBorders>
              <w:bottom w:val="single" w:sz="4" w:space="0" w:color="auto"/>
            </w:tcBorders>
            <w:vAlign w:val="center"/>
          </w:tcPr>
          <w:p w14:paraId="4E29BC6D" w14:textId="4ACED4BC" w:rsidR="00DE46B7" w:rsidRPr="00212489" w:rsidRDefault="00DE46B7" w:rsidP="00DE46B7">
            <w:pPr>
              <w:spacing w:line="240" w:lineRule="auto"/>
              <w:ind w:firstLine="0"/>
              <w:rPr>
                <w:rFonts w:eastAsiaTheme="majorEastAsia"/>
              </w:rPr>
            </w:pPr>
            <w:r w:rsidRPr="00212489">
              <w:t>Does the facilitation of money-like accounting for sunk time costs strengthen the sunk time cost effect?</w:t>
            </w:r>
          </w:p>
        </w:tc>
        <w:tc>
          <w:tcPr>
            <w:tcW w:w="1992" w:type="dxa"/>
            <w:tcBorders>
              <w:bottom w:val="single" w:sz="4" w:space="0" w:color="auto"/>
            </w:tcBorders>
            <w:vAlign w:val="center"/>
          </w:tcPr>
          <w:p w14:paraId="322E797D" w14:textId="5B34AAF5" w:rsidR="00DE46B7" w:rsidRPr="00212489" w:rsidRDefault="00DE46B7" w:rsidP="00DE46B7">
            <w:pPr>
              <w:spacing w:line="240" w:lineRule="auto"/>
              <w:ind w:firstLine="0"/>
              <w:rPr>
                <w:rFonts w:eastAsiaTheme="majorEastAsia"/>
              </w:rPr>
            </w:pPr>
            <w:r w:rsidRPr="00212489">
              <w:t xml:space="preserve">Facilitation of money-like accounting by using </w:t>
            </w:r>
            <w:del w:id="22" w:author="PCIRR revision" w:date="2022-08-13T12:48:00Z">
              <w:r w:rsidRPr="00212489">
                <w:delText xml:space="preserve">an </w:delText>
              </w:r>
            </w:del>
            <w:r w:rsidRPr="00212489">
              <w:t>education about economic approaches to time</w:t>
            </w:r>
            <w:del w:id="23" w:author="PCIRR revision" w:date="2022-08-13T12:48:00Z">
              <w:r w:rsidRPr="00212489">
                <w:delText>,</w:delText>
              </w:r>
            </w:del>
            <w:r w:rsidRPr="00212489">
              <w:t xml:space="preserve"> strengthens the sunk cost effect </w:t>
            </w:r>
            <w:del w:id="24" w:author="PCIRR revision" w:date="2022-08-13T12:48:00Z">
              <w:r w:rsidRPr="00212489">
                <w:delText>for</w:delText>
              </w:r>
            </w:del>
            <w:ins w:id="25" w:author="PCIRR revision" w:date="2022-08-13T12:48:00Z">
              <w:r w:rsidR="00AA0726">
                <w:t>of</w:t>
              </w:r>
            </w:ins>
            <w:r w:rsidR="00AA0726" w:rsidRPr="00212489">
              <w:t xml:space="preserve"> </w:t>
            </w:r>
            <w:r w:rsidRPr="00212489">
              <w:t>time</w:t>
            </w:r>
          </w:p>
        </w:tc>
        <w:tc>
          <w:tcPr>
            <w:tcW w:w="1992" w:type="dxa"/>
            <w:vMerge/>
            <w:tcBorders>
              <w:bottom w:val="single" w:sz="4" w:space="0" w:color="auto"/>
            </w:tcBorders>
            <w:vAlign w:val="center"/>
          </w:tcPr>
          <w:p w14:paraId="3BF78CB9" w14:textId="77777777" w:rsidR="00DE46B7" w:rsidRPr="00212489" w:rsidRDefault="00DE46B7" w:rsidP="00DE46B7">
            <w:pPr>
              <w:spacing w:line="240" w:lineRule="auto"/>
              <w:ind w:firstLine="0"/>
              <w:rPr>
                <w:rFonts w:eastAsiaTheme="majorEastAsia"/>
              </w:rPr>
            </w:pPr>
          </w:p>
        </w:tc>
        <w:tc>
          <w:tcPr>
            <w:tcW w:w="1993" w:type="dxa"/>
            <w:tcBorders>
              <w:bottom w:val="single" w:sz="4" w:space="0" w:color="auto"/>
            </w:tcBorders>
            <w:vAlign w:val="center"/>
          </w:tcPr>
          <w:p w14:paraId="22DE66A8" w14:textId="725491E8" w:rsidR="00DE46B7" w:rsidRPr="00212489" w:rsidRDefault="00DE46B7" w:rsidP="00DE46B7">
            <w:pPr>
              <w:spacing w:line="240" w:lineRule="auto"/>
              <w:ind w:firstLine="0"/>
              <w:rPr>
                <w:rFonts w:eastAsiaTheme="majorEastAsia"/>
              </w:rPr>
            </w:pPr>
            <w:r w:rsidRPr="00212489">
              <w:t>Two-way between-subject ANOVA</w:t>
            </w:r>
          </w:p>
        </w:tc>
        <w:tc>
          <w:tcPr>
            <w:tcW w:w="1993" w:type="dxa"/>
            <w:vMerge/>
            <w:tcBorders>
              <w:bottom w:val="single" w:sz="4" w:space="0" w:color="auto"/>
            </w:tcBorders>
            <w:vAlign w:val="center"/>
          </w:tcPr>
          <w:p w14:paraId="4914FF84" w14:textId="77777777" w:rsidR="00DE46B7" w:rsidRPr="00212489" w:rsidRDefault="00DE46B7" w:rsidP="00DE46B7">
            <w:pPr>
              <w:spacing w:line="240" w:lineRule="auto"/>
              <w:ind w:firstLine="0"/>
              <w:rPr>
                <w:rFonts w:eastAsiaTheme="majorEastAsia"/>
              </w:rPr>
            </w:pPr>
          </w:p>
        </w:tc>
        <w:tc>
          <w:tcPr>
            <w:tcW w:w="1993" w:type="dxa"/>
            <w:vMerge/>
            <w:tcBorders>
              <w:bottom w:val="single" w:sz="4" w:space="0" w:color="auto"/>
            </w:tcBorders>
            <w:vAlign w:val="center"/>
          </w:tcPr>
          <w:p w14:paraId="459B458B" w14:textId="77777777" w:rsidR="00DE46B7" w:rsidRPr="00212489" w:rsidRDefault="00DE46B7" w:rsidP="00DE46B7">
            <w:pPr>
              <w:spacing w:line="240" w:lineRule="auto"/>
              <w:ind w:firstLine="0"/>
              <w:rPr>
                <w:rFonts w:eastAsiaTheme="majorEastAsia"/>
              </w:rPr>
            </w:pPr>
          </w:p>
        </w:tc>
        <w:tc>
          <w:tcPr>
            <w:tcW w:w="1993" w:type="dxa"/>
            <w:vMerge/>
            <w:tcBorders>
              <w:bottom w:val="single" w:sz="4" w:space="0" w:color="auto"/>
            </w:tcBorders>
            <w:vAlign w:val="center"/>
          </w:tcPr>
          <w:p w14:paraId="70C7B01F" w14:textId="77777777" w:rsidR="00DE46B7" w:rsidRPr="00212489" w:rsidRDefault="00DE46B7" w:rsidP="00DE46B7">
            <w:pPr>
              <w:spacing w:line="240" w:lineRule="auto"/>
              <w:ind w:firstLine="0"/>
              <w:rPr>
                <w:rFonts w:eastAsiaTheme="majorEastAsia"/>
              </w:rPr>
            </w:pPr>
          </w:p>
        </w:tc>
      </w:tr>
      <w:bookmarkEnd w:id="15"/>
    </w:tbl>
    <w:p w14:paraId="7A6AA6AF" w14:textId="0A9D5F48" w:rsidR="00DE46B7" w:rsidRPr="00212489" w:rsidRDefault="00DE46B7" w:rsidP="0043004B">
      <w:pPr>
        <w:ind w:firstLine="0"/>
        <w:rPr>
          <w:rFonts w:eastAsiaTheme="majorEastAsia"/>
        </w:rPr>
        <w:sectPr w:rsidR="00DE46B7" w:rsidRPr="00212489" w:rsidSect="00D737F8">
          <w:pgSz w:w="16838" w:h="11906" w:orient="landscape"/>
          <w:pgMar w:top="1440" w:right="1440" w:bottom="1440" w:left="1440" w:header="709" w:footer="709" w:gutter="0"/>
          <w:cols w:space="708"/>
          <w:docGrid w:linePitch="360"/>
        </w:sectPr>
      </w:pPr>
    </w:p>
    <w:p w14:paraId="4B00C5B3" w14:textId="0E8F57A4" w:rsidR="0058635E" w:rsidRPr="00212489" w:rsidRDefault="0058635E" w:rsidP="0058635E">
      <w:pPr>
        <w:ind w:firstLine="0"/>
        <w:jc w:val="center"/>
        <w:outlineLvl w:val="0"/>
      </w:pPr>
      <w:r w:rsidRPr="00212489">
        <w:lastRenderedPageBreak/>
        <w:t>Sunk cost effects for time versus money:</w:t>
      </w:r>
      <w:del w:id="26" w:author="PCIRR revision" w:date="2022-08-13T12:48:00Z">
        <w:r w:rsidRPr="00212489">
          <w:delText xml:space="preserve"> </w:delText>
        </w:r>
      </w:del>
      <w:r w:rsidR="00182CF6">
        <w:t xml:space="preserve"> </w:t>
      </w:r>
      <w:r w:rsidRPr="00212489">
        <w:t>Replication of Soman (2001)</w:t>
      </w:r>
      <w:r w:rsidRPr="00212489">
        <w:br/>
        <w:t>[Registered Report Stage 1]</w:t>
      </w:r>
    </w:p>
    <w:p w14:paraId="1E3A7DBC" w14:textId="77777777" w:rsidR="0058635E" w:rsidRPr="00212489" w:rsidRDefault="0058635E" w:rsidP="003E6151">
      <w:pPr>
        <w:ind w:firstLine="0"/>
        <w:rPr>
          <w:i/>
          <w:iCs/>
        </w:rPr>
      </w:pPr>
    </w:p>
    <w:p w14:paraId="667FD30B" w14:textId="5B9B6B48" w:rsidR="0058635E" w:rsidRPr="00D65079" w:rsidRDefault="0058635E" w:rsidP="0058635E">
      <w:pPr>
        <w:spacing w:before="0" w:after="0" w:line="240" w:lineRule="auto"/>
        <w:ind w:firstLine="0"/>
        <w:rPr>
          <w:iCs/>
          <w:color w:val="000000"/>
        </w:rPr>
      </w:pPr>
      <w:r w:rsidRPr="004E2631">
        <w:rPr>
          <w:color w:val="FF0000"/>
        </w:rPr>
        <w:t>[IMPORTANT: This is a Registered Report Stage 1 before data collection. Written in</w:t>
      </w:r>
      <w:ins w:id="27" w:author="PCIRR revision" w:date="2022-08-13T12:48:00Z">
        <w:r w:rsidRPr="00D65079">
          <w:rPr>
            <w:iCs/>
            <w:color w:val="FF0000"/>
          </w:rPr>
          <w:t xml:space="preserve"> </w:t>
        </w:r>
        <w:r w:rsidR="00AA0726" w:rsidRPr="00D65079">
          <w:rPr>
            <w:iCs/>
            <w:color w:val="FF0000"/>
          </w:rPr>
          <w:t>the</w:t>
        </w:r>
      </w:ins>
      <w:r w:rsidR="00AA0726" w:rsidRPr="004E2631">
        <w:rPr>
          <w:color w:val="FF0000"/>
        </w:rPr>
        <w:t xml:space="preserve"> </w:t>
      </w:r>
      <w:r w:rsidRPr="004E2631">
        <w:rPr>
          <w:color w:val="FF0000"/>
        </w:rPr>
        <w:t>past tense as a template to simulate what the final manuscript will look like. No pre-registration or data collection have been conducted.]</w:t>
      </w:r>
    </w:p>
    <w:p w14:paraId="4341CD2B" w14:textId="77777777" w:rsidR="0058635E" w:rsidRPr="00212489" w:rsidRDefault="0058635E" w:rsidP="00B05556"/>
    <w:p w14:paraId="3C0E89D5" w14:textId="2C21F1DE" w:rsidR="00EE203C" w:rsidRDefault="001E10B6" w:rsidP="00D4547B">
      <w:r w:rsidRPr="00212489">
        <w:t>People will often increas</w:t>
      </w:r>
      <w:r w:rsidR="00E800AC" w:rsidRPr="00212489">
        <w:t>e</w:t>
      </w:r>
      <w:r w:rsidRPr="00212489">
        <w:t xml:space="preserve"> time </w:t>
      </w:r>
      <w:r w:rsidR="00E800AC" w:rsidRPr="00212489">
        <w:t xml:space="preserve">and </w:t>
      </w:r>
      <w:r w:rsidRPr="00212489">
        <w:t xml:space="preserve">money </w:t>
      </w:r>
      <w:r w:rsidR="00162ED4" w:rsidRPr="00212489">
        <w:t xml:space="preserve">investments </w:t>
      </w:r>
      <w:r w:rsidR="00E800AC" w:rsidRPr="00212489">
        <w:t xml:space="preserve">in a failing course of action </w:t>
      </w:r>
      <w:r w:rsidRPr="00212489">
        <w:t xml:space="preserve">to </w:t>
      </w:r>
      <w:r w:rsidR="00162ED4" w:rsidRPr="00212489">
        <w:t xml:space="preserve">try and </w:t>
      </w:r>
      <w:r w:rsidRPr="00212489">
        <w:t xml:space="preserve">recover </w:t>
      </w:r>
      <w:r w:rsidR="00E800AC" w:rsidRPr="00212489">
        <w:t xml:space="preserve">or justify an </w:t>
      </w:r>
      <w:r w:rsidR="00162ED4" w:rsidRPr="00212489">
        <w:t xml:space="preserve">initial </w:t>
      </w:r>
      <w:r w:rsidRPr="00212489">
        <w:t xml:space="preserve">investment, leading to </w:t>
      </w:r>
      <w:del w:id="28" w:author="PCIRR revision" w:date="2022-08-13T12:48:00Z">
        <w:r w:rsidRPr="00212489">
          <w:delText xml:space="preserve">a vicious cycle of </w:delText>
        </w:r>
      </w:del>
      <w:r w:rsidR="007C01AF" w:rsidRPr="00212489">
        <w:t xml:space="preserve">an escalating </w:t>
      </w:r>
      <w:r w:rsidR="00E800AC" w:rsidRPr="00212489">
        <w:t>commitment to a losing course of action.</w:t>
      </w:r>
      <w:r w:rsidRPr="00212489">
        <w:t xml:space="preserve"> This phenomenon </w:t>
      </w:r>
      <w:r w:rsidR="00E800AC" w:rsidRPr="00212489">
        <w:t xml:space="preserve">has been coined </w:t>
      </w:r>
      <w:r w:rsidRPr="00212489">
        <w:t xml:space="preserve">the </w:t>
      </w:r>
      <w:bookmarkStart w:id="29" w:name="_Hlk99623362"/>
      <w:r w:rsidR="00E800AC" w:rsidRPr="00212489">
        <w:t>“</w:t>
      </w:r>
      <w:r w:rsidRPr="00212489">
        <w:t>sunk cost effect</w:t>
      </w:r>
      <w:r w:rsidR="00E800AC" w:rsidRPr="00212489">
        <w:t>”</w:t>
      </w:r>
      <w:bookmarkEnd w:id="29"/>
      <w:r w:rsidR="00D4547B" w:rsidRPr="00212489">
        <w:t xml:space="preserve"> </w:t>
      </w:r>
      <w:r w:rsidR="00D4547B" w:rsidRPr="00212489">
        <w:fldChar w:fldCharType="begin"/>
      </w:r>
      <w:r w:rsidR="00580DC3">
        <w:instrText xml:space="preserve"> ADDIN ZOTERO_ITEM CSL_CITATION {"citationID":"M4XkJHKx","properties":{"formattedCitation":"(Arkes &amp; Blumer, 1985; Thaler, 1980)","plainCitation":"(Arkes &amp; Blumer, 1985; Thaler, 1980)","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citation-key":"arkes_psychology_1985"}},{"id":1790,"uris":["http://zotero.org/users/local/0gsS4CIW/items/KXSL9VYY"],"itemData":{"id":1790,"type":"article-journal","abstract":"The economic theory of the consumer is a combination of positive and normative theories. Since it is based on a rational maximizing model it describes how consumers should choose, but it is alleged to also describe how they do choose. This paper argues that in certain well-defined situations many consumers act in a manner that is inconsistent with economic theory. In these situations economic theory will make systematic errors in predicting behavior. Kanneman and Tversey's prospect theory is proposed as the basis for an alternative descriptive theory. Topics discussed are: undeweighting of opportunity costs, failure to ignore sunk costs, scarch behavior choosing not to choose and regret, and precommitment and self-control.","container-title":"Journal of Economic Behavior &amp; Organization","DOI":"10.1016/0167-2681(80)90051-7","ISSN":"0167-2681","issue":"1","journalAbbreviation":"Journal of Economic Behavior &amp; Organization","language":"en","page":"39-60","source":"ScienceDirect","title":"Toward a positive theory of consumer choice","volume":"1","author":[{"family":"Thaler","given":"Richard"}],"issued":{"date-parts":[["1980",3,1]]},"citation-key":"thaler_toward_1980"}}],"schema":"https://github.com/citation-style-language/schema/raw/master/csl-citation.json"} </w:instrText>
      </w:r>
      <w:r w:rsidR="00D4547B" w:rsidRPr="00212489">
        <w:fldChar w:fldCharType="separate"/>
      </w:r>
      <w:r w:rsidR="00D4547B" w:rsidRPr="00212489">
        <w:t>(Arkes &amp; Blumer, 1985; Thaler, 1980)</w:t>
      </w:r>
      <w:r w:rsidR="00D4547B" w:rsidRPr="00212489">
        <w:fldChar w:fldCharType="end"/>
      </w:r>
      <w:r w:rsidR="007C01AF" w:rsidRPr="00212489">
        <w:t xml:space="preserve">, </w:t>
      </w:r>
      <w:r w:rsidR="00D4547B" w:rsidRPr="00212489">
        <w:t xml:space="preserve">given that with </w:t>
      </w:r>
      <w:r w:rsidR="007C01AF" w:rsidRPr="00212489">
        <w:t xml:space="preserve">larger </w:t>
      </w:r>
      <w:r w:rsidR="00D4547B" w:rsidRPr="00212489">
        <w:t xml:space="preserve">sunk costs </w:t>
      </w:r>
      <w:ins w:id="30" w:author="PCIRR revision" w:date="2022-08-13T12:48:00Z">
        <w:r w:rsidR="00BB3F1E">
          <w:t xml:space="preserve">there </w:t>
        </w:r>
      </w:ins>
      <w:r w:rsidR="00BB3F1E">
        <w:t xml:space="preserve">are </w:t>
      </w:r>
      <w:r w:rsidR="00D4547B" w:rsidRPr="00212489">
        <w:t>stronger tendencies to further escalate</w:t>
      </w:r>
      <w:r w:rsidR="009262EA" w:rsidRPr="00212489">
        <w:t>.</w:t>
      </w:r>
    </w:p>
    <w:p w14:paraId="2D488979" w14:textId="77777777" w:rsidR="00C43E33" w:rsidRPr="00212489" w:rsidRDefault="0097591D" w:rsidP="00856223">
      <w:pPr>
        <w:rPr>
          <w:del w:id="31" w:author="PCIRR revision" w:date="2022-08-13T12:48:00Z"/>
        </w:rPr>
      </w:pPr>
      <w:del w:id="32" w:author="PCIRR revision" w:date="2022-08-13T12:48:00Z">
        <w:r w:rsidRPr="00212489">
          <w:delText xml:space="preserve"> The s</w:delText>
        </w:r>
        <w:r w:rsidR="76852F64" w:rsidRPr="00212489">
          <w:delText xml:space="preserve">unk cost effect </w:delText>
        </w:r>
        <w:r w:rsidR="008869B0" w:rsidRPr="00212489">
          <w:delText xml:space="preserve">has been demonstrated </w:delText>
        </w:r>
        <w:r w:rsidR="76852F64" w:rsidRPr="00212489">
          <w:delText>in both human</w:delText>
        </w:r>
        <w:r w:rsidR="001D1449" w:rsidRPr="00212489">
          <w:delText>s</w:delText>
        </w:r>
        <w:r w:rsidR="76852F64" w:rsidRPr="00212489">
          <w:delText xml:space="preserve"> </w:delText>
        </w:r>
        <w:r w:rsidR="00520D84" w:rsidRPr="00212489">
          <w:fldChar w:fldCharType="begin"/>
        </w:r>
        <w:r w:rsidR="00C37D0F" w:rsidRPr="00212489">
          <w:delInstrText xml:space="preserve"> ADDIN ZOTERO_ITEM CSL_CITATION {"citationID":"l5C6yoW8","properties":{"formattedCitation":"(Arkes &amp; Blumer, 1985; Bornstein et al., 1999; Coleman, 2009; Cunha &amp; Caldieraro, 2009; Keasey &amp; Moon, 2000; Moon, 2001; Navarro &amp; Fantino, 2005, 2009; Staw &amp; Fox, 1977; Staw &amp; Hoang, 1995)","plainCitation":"(Arkes &amp; Blumer, 1985; Bornstein et al., 1999; Coleman, 2009; Cunha &amp; Caldieraro, 2009; Keasey &amp; Moon, 2000; Moon, 2001; Navarro &amp; Fantino, 2005, 2009; Staw &amp; Fox, 1977; Staw &amp; Hoang, 1995)","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citation-key":"arkes_psychology_1985"}},{"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citation-key":"bornstein_rationality_1999"}},{"id":1758,"uris":["http://zotero.org/users/local/0gsS4CIW/items/3KWYNKI9"],"itemData":{"id":1758,"type":"article-journal","abstract":"The influence of prior, irretrievable, investment (sunk cost) on commitment to a date arranged online was investigated. Participants were recruited from an undergraduate population. There were 145 participants (86 female) with a mean age of 19.42 years. Participants took part in a computer simulation of the process of arranging a date online. Participants invested one of five amounts of sunk cost into this process. Participants were then presented with the choice of attending the date arranged online or attending a (superior) blind date. Participants chose how much time that they wanted to commit to the (inferior) date arranged online. Results revealed a significant sunk cost effect (p = 0.003). The implications of the sunk cost effect having an influence over human relationships are discussed.","container-title":"Current Psychology","DOI":"10.1007/s12144-009-9042-5","ISSN":"1936-4733","issue":"1","journalAbbreviation":"Curr Psychol","language":"en","page":"45-54","source":"Springer Link","title":"Sunk Cost and Commitment to Dates Arranged Online","volume":"28","author":[{"family":"Coleman","given":"Martin D."}],"issued":{"date-parts":[["2009",3,1]]},"citation-key":"coleman_sunk_2009"}},{"id":1760,"uris":["http://zotero.org/users/local/0gsS4CIW/items/H6MAVYB5"],"itemData":{"id":1760,"type":"article-journal","abstract":"Although the sunk-cost effect is a well-documented psychological phenomenon in monetary investments, existing literature investigating behavioral investments (e.g., time, effort) has not replicated this effect except when such investments relate to monetary values. The current explanation for this discrepancy proposes that purely behavioral sunk-cost effects are unlikely to be observed because they are difficult to book, track, and balance in a mental account. Conversely, we argue that, through an effort-justification mechanism, people account for the amount of behavioral resources invested when selecting an alternative, in which case they may fall prey to purely behavioral sunk-cost effects. The results of two experiments support this prediction. Because many decisions involve behavioral investments, behavioral sunk-cost effects should be pervasive psychological phenomena.","container-title":"Cognitive Science","DOI":"10.1111/j.1551-6709.2008.01005.x","ISSN":"1551-6709","issue":"1","language":"en","note":"_eprint: https://onlinelibrary.wiley.com/doi/pdf/10.1111/j.1551-6709.2008.01005.x","page":"105-113","source":"Wiley Online Library","title":"Sunk-Cost Effects on Purely Behavioral Investments","volume":"33","author":[{"family":"Cunha","given":"Marcus","suffix":"Jr"},{"family":"Caldieraro","given":"Fabio"}],"issued":{"date-parts":[["2009"]]},"citation-key":"cunha_sunk-cost_2009"}},{"id":1769,"uris":["http://zotero.org/users/local/0gsS4CIW/items/68PQ87Z4"],"itemData":{"id":1769,"type":"article-journal","abstract":"This paper presents new experimental results that indicate a significant sunk cost effect for two versions of the same basic decision scenario; namely, individuals are less likely to proceed with a ‘good project’ but more likely to proceed with a ‘poor project’ if they have already made a prior investment. Given that the present results find that the two forms of sunk cost effect identified in the prior literature are not context specific, future research will need to establish the exact nature of the decision making underpinning these effects.","container-title":"Economics Letters","DOI":"10.1016/S0165-1765(99)00179-2","ISSN":"0165-1765","issue":"1","journalAbbreviation":"Economics Letters","language":"en","page":"55-58","source":"ScienceDirect","title":"Sunk cost effects: a test of the importance of context","title-short":"Sunk cost effects","volume":"66","author":[{"family":"Keasey","given":"Kevin"},{"family":"Moon","given":"Philip"}],"issued":{"date-parts":[["2000",1,1]]},"citation-key":"keasey_sunk_2000"}},{"id":1762,"uris":["http://zotero.org/users/local/0gsS4CIW/items/CNAHR4TR"],"itemData":{"id":1762,"type":"article-journal","abstract":"Currently, there are 2 conflicting frameworks with which to understand why decision makers might escalate their commitment to a previously chosen course of action: sunk costs and project completion. The author proposes that sunk costs and need to complete exert simultaneous pressures, both independent and interactive, on a decision maker's level of commitment. The responses of 340 participants were analyzed and supported a complementary relationship between the 2 predictors. In addition, sunk costs demonstrated a curvilinear influence on commitment and an interaction with level of completion that supported a Level of Completion X Sunk Cost moderation model. (A marginal utility model was not supported.) Results are discussed in terms of their relevance toward offering a complementary view of 2 potential antecedents to a decision maker's propensity to escalate his or her commitment to a previously chosen course of action. (PsycINFO Database Record (c) 2016 APA, all rights reserved)","container-title":"Journal of Applied Psychology","DOI":"10.1037/0021-9010.86.1.104","ISSN":"1939-1854","issue":"1","note":"publisher-place: US\npublisher: American Psychological Association","page":"104-113","source":"APA PsycNet","title":"Looking forward and looking back: Integrating completion and sunk-cost effects within an escalation-of-commitment progress decision","title-short":"Looking forward and looking back","volume":"86","author":[{"family":"Moon","given":"Henry"}],"issued":{"date-parts":[["2001"]]},"citation-key":"moon_looking_2001"}},{"id":1781,"uris":["http://zotero.org/users/local/0gsS4CIW/items/P7DK8KLN"],"itemData":{"id":1781,"type":"article-journal","abstract":"The sunk cost effect is the increased tendency to persist in an endeavor once an investment of money, effort, or time has been made. To date, humans are the only animal in which this effect has been observed unambiguously. We developed a behavior-analytic model of the sunk cost effect to explore the potential for this behavior in pigeons as well as in humans. Each trial started out with a short expected ratio, but on some trials assumed a longer expected ratio part way through the trial. Subjects had the (usually preferable) option of “escaping” the trial if the longer expected ratio had come into effect in order to bring on a new trial that again had a short expected ratio. In Experiments 1 through 3, we manipulated two independent variables that we hypothesized would affect the pigeons' ability to discriminate the increase in the expected ratio within a trial: (a) the presence or absence of stimuli that signal an increase in the expected ratio, and (b) the severity of the increase in the expected ratio. We found that the pigeons were most likely to persist nonoptimally through the longer expected ratios when stimulus changes were absent and when the increase in the expected ratio was less severe. Experiment 4 employed a similar procedure with human subjects that manipulated only the severity of the increase in the expected ratio and found a result similar to that of the pigeon experiment. In Experiment 5, we tested the hypothesis that a particular history of reinforcement would induce pigeons to persist through the longer expected ratios; the results suggested instead that the history of reinforcement caused the pigeons to persist less compared to pigeons that did not have that history.","container-title":"Journal of the Experimental Analysis of Behavior","DOI":"10.1901/jeab.2005.21-04","ISSN":"1938-3711","issue":"1","language":"en","note":"_eprint: https://onlinelibrary.wiley.com/doi/pdf/10.1901/jeab.2005.21-04","page":"1-13","source":"Wiley Online Library","title":"The Sunk Cost Effect in Pigeons and Humans","volume":"83","author":[{"family":"Navarro","given":"Anton D."},{"family":"Fantino","given":"Edmund"}],"issued":{"date-parts":[["2005"]]},"citation-key":"navarro_sunk_2005"}},{"id":1765,"uris":["http://zotero.org/users/local/0gsS4CIW/items/ZQDAG994"],"itemData":{"id":1765,"type":"article-journal","abstract":"We explored the potential for a sunk-cost effect in the realm of time. Questionnaire studies (Experiments 1–4) obtained a sunk-time effect that was robust to manipulations of prospective value, individual versus group consequences, and the effort or enjoyment inherent in the time. Behavioral experiments (Experiments 5–7) also suggested a sunk-time effect and found support for a personal responsibility by sunk-cost interaction on choice behavior. We discuss theoretical implications and a potential connection to animal sunk-cost phenomena. Copyright © 2008 John Wiley &amp; Sons, Ltd.","container-title":"Journal of Behavioral Decision Making","DOI":"10.1002/bdm.624","ISSN":"1099-0771","issue":"3","language":"en","note":"_eprint: https://onlinelibrary.wiley.com/doi/pdf/10.1002/bdm.624","page":"252-270","source":"Wiley Online Library","title":"The sunk-time effect: An exploration","title-short":"The sunk-time effect","volume":"22","author":[{"family":"Navarro","given":"Anton D."},{"family":"Fantino","given":"Edmund"}],"issued":{"date-parts":[["2009"]]},"citation-key":"navarro_sunk-time_2009"}},{"id":1767,"uris":["http://zotero.org/users/local/0gsS4CIW/items/Q9HDHIJM"],"itemData":{"id":1767,"type":"article-journal","abstract":"Previous research has shown that individuals are most likely to escalate the amount of resources committed to a course of action when they have been personally responsible for negative consequences. The present study examined the process of escalation over three points in time and under four experimental conditions. A 2 X 2 X 3 factorial experiment was conducted in which personal responsibility, efficacy of resources, and time were the independent variables, and commitment of resources to a course of action was the dependent variable. The results replicated the escalation effect over an immediate time period, but showed that investment of resources in a course of action was not stable over time. Although there were immediate effects of personal responsibility and efficacy of resources upon escalation behavior, these two variables interacted with the time factor.","container-title":"Human Relations","DOI":"10.1177/001872677703000503","ISSN":"0018-7267","issue":"5","journalAbbreviation":"Human Relations","language":"en","note":"publisher: SAGE Publications Ltd","page":"431-450","source":"SAGE Journals","title":"Escalation: The Determinants of Commitment to a Chosen Course of Action","title-short":"Escalation","volume":"30","author":[{"family":"Staw","given":"Barry M."},{"family":"Fox","given":"Frederick V."}],"issued":{"date-parts":[["1977",5,1]]},"citation-key":"staw_escalation_1977"}},{"id":1770,"uris":["http://zotero.org/users/local/0gsS4CIW/items/GR5VSIM7"],"itemData":{"id":1770,"type":"article-journal","abstract":"This study represents one of the first quantitative field tests of the sunk-cost effect. We tested whether the amount teams spent for players in the National Basketball Association (NBA) influenced how much playing time players got and how long they stayed with NBA franchises. Sunk costs were operationalized by the order in which players were selected in the college draft. Draft order was then used to predict playing time, being traded, and survival in the NBA. Although one might logically expect that teams play and keep their most productive players, we found significant sunk-cost effects on each of these important personnel decisions. Results showed that teams granted more playing time to their most highly drafted players and retained them longer, even after controlling for players' on-court performance, injuries, trade status, and position played. These results are discussed in terms of their implications for both sunk-cost research and the broader literature on managerial decision making.","container-title":"Administrative Science Quarterly","DOI":"10.2307/2393794","ISSN":"0001-8392","issue":"3","note":"publisher: [Sage Publications, Inc., Johnson Graduate School of Management, Cornell University]","page":"474-494","source":"JSTOR","title":"Sunk Costs in the NBA: Why Draft Order Affects Playing Time and Survival in Professional Basketball","title-short":"Sunk Costs in the NBA","volume":"40","author":[{"family":"Staw","given":"Barry M."},{"family":"Hoang","given":"Ha"}],"issued":{"date-parts":[["1995"]]},"citation-key":"staw_sunk_1995"}}],"schema":"https://github.com/citation-style-language/schema/raw/master/csl-citation.json"} </w:delInstrText>
        </w:r>
        <w:r w:rsidR="00520D84" w:rsidRPr="00212489">
          <w:fldChar w:fldCharType="separate"/>
        </w:r>
        <w:r w:rsidR="76852F64" w:rsidRPr="00212489">
          <w:delText>(Arkes &amp; Blumer, 1985; Bornstein et al., 1999; Coleman, 2009; Cunha &amp; Caldieraro, 2009; Keasey &amp; Moon, 2000; Moon, 2001; Navarro &amp; Fantino, 2005, 2009; Staw &amp; Fox, 1977; Staw &amp; Hoang, 1995)</w:delText>
        </w:r>
        <w:r w:rsidR="00520D84" w:rsidRPr="00212489">
          <w:fldChar w:fldCharType="end"/>
        </w:r>
        <w:r w:rsidR="76852F64" w:rsidRPr="00212489">
          <w:delText xml:space="preserve"> and </w:delText>
        </w:r>
        <w:r w:rsidR="001D1449" w:rsidRPr="00212489">
          <w:delText>animals</w:delText>
        </w:r>
        <w:r w:rsidR="76852F64" w:rsidRPr="00212489">
          <w:delText xml:space="preserve"> </w:delText>
        </w:r>
        <w:r w:rsidR="00520D84" w:rsidRPr="00212489">
          <w:fldChar w:fldCharType="begin"/>
        </w:r>
        <w:r w:rsidR="00C37D0F" w:rsidRPr="00212489">
          <w:delInstrText xml:space="preserve"> ADDIN ZOTERO_ITEM CSL_CITATION {"citationID":"7Q3CDTab","properties":{"formattedCitation":"(Macaskill &amp; Hackenberg, 2012a, 2012b; Magalh\\uc0\\u227{}es et al., 2012; Magalh\\uc0\\u227{}es &amp; White, 2014; Navarro &amp; Fantino, 2005)","plainCitation":"(Macaskill &amp; Hackenberg, 2012a, 2012b; Magalhães et al., 2012; Magalhães &amp; White, 2014; Navarro &amp; Fantino, 2005)","dontUpdate":true,"noteIndex":0},"citationItems":[{"id":1774,"uris":["http://zotero.org/users/local/0gsS4CIW/items/W8VDWC3M"],"itemData":{"id":1774,"type":"article-journal","abstract":"The sunk cost effect occurs when an individual persists following an initial investment, even when persisting is costly in the long run. The current study used a laboratory model of the sunk cost effect. Two response alternatives were available: Pigeons could persist by responding on a schedule key with mixed ratio requirements, or escape by responding on a second key. In Experiment 1, mean response requirements for persistence and escape were varied across conditions. Pigeons persisted (committing the sunk cost error) when persisting increased the mean response requirement only slightly but not when persisting was sufficiently nonoptimal. Experiment 2 explored more systematically combinations of ratios and probabilities assigned to the schedule key. Persistence varied with the ratio of the mean global response requirements for persistence and escape. In Experiment 3, transitions between ratios were signaled. This reduced nonoptimal persistence, and produced some instances of a reverse sunk cost error—escaping when persistence was optimal. In Experiment 4, it was optimal to escape after the second-smallest ratio ever presented. Pigeons escaped at approximately the optimal juncture, especially in conditions with added signals. Overall, this series of experiments suggests that the sunk cost error may arise in part because persistence is the default behavioral strategy in situations where the contingencies for escape and persistence are insufficiently disparate and/or it is relatively difficult to discriminate when to escape. The study also demonstrates the utility of animal models of complex decision making situations.","container-title":"Journal of the Experimental Analysis of Behavior","DOI":"10.1901/jeab.2012.97-85","ISSN":"1938-3711","issue":"1","language":"en","note":"_eprint: https://onlinelibrary.wiley.com/doi/pdf/10.1901/jeab.2012.97-85","page":"85-100","source":"Wiley Online Library","title":"The Sunk Cost Effect with Pigeons: Some Determinants of Decisions About Persistence","title-short":"The Sunk Cost Effect with Pigeons","volume":"97","author":[{"family":"Macaskill","given":"Anne C."},{"family":"Hackenberg","given":"Timothy D."}],"issued":{"date-parts":[["2012"]]},"citation-key":"macaskill_sunk_2012"}},{"id":1776,"uris":["http://zotero.org/users/local/0gsS4CIW/items/UISKYIJA"],"itemData":{"id":1776,"type":"article-journal","abstract":"The sunk cost error occurs when individuals persist with a non-optimal course of action because they have already invested time or resources in it. The current study examined the effect of specific experiences on the likelihood of the sunk cost error. Six pigeons were given repeated choices between persisting with and escaping from relatively large fixed ratios. In most conditions escaping was the choice pattern producing the smallest mean response requirement. In Experiment 1, four of six pigeons persisted, committing the sunk cost error. Some subjects continued to persist even when persistence increased the mean number of responses to reinforcement by 99. In Experiment 2, the absolute difference between the mean numbers of responses to reinforcement for persistence and escape was increased even further for these subjects, and the relative cost of persistence was increased. Once escape had been established, pigeons were less likely to commit the sunk cost error in some conditions where they had previously made the error frequently. Together, the results of both experiments show changes in the frequency of the sunk cost error caused by specific experiences, and that persistence is likely more sensitive to its relative than absolute costs.","container-title":"Behavioural Processes","DOI":"10.1016/j.beproc.2011.11.001","ISSN":"0376-6357","issue":"3","journalAbbreviation":"Behavioural Processes","language":"en","page":"212-218","source":"ScienceDirect","title":"Providing a reinforcement history that reduces the sunk cost effect","volume":"89","author":[{"family":"Macaskill","given":"Anne C."},{"family":"Hackenberg","given":"Timothy D."}],"issued":{"date-parts":[["2012",3,1]]},"citation-key":"macaskill_providing_2012"}},{"id":1778,"uris":["http://zotero.org/users/local/0gsS4CIW/items/X2NHF4CB"],"itemData":{"id":1778,"type":"article-journal","abstract":"The present experiments investigated the sunk cost error, an apparently irrational tendency to persist with an initial investment, in rats. This issue is of interest because some have argued that nonhuman animals do not commit this error. Two or three fixed-ratio (FR) response requirements were arranged on one lever, and an escape option was arranged on a second lever. The FRs were of different sizes, and escaping was the behavior of interest. Several variables that might influence the decision to persist versus escape were manipulated: the number of trials with different FR schedules in an experimental session (Exps. 1 and 2), effort to escape (Exp. 2), and the size of the larger FR (Exp. 3). The sunk cost error would result in never escaping, and the optimal strategy would be to escape from the larger FR. The main variable that determined persisting versus escaping was the size of the large FR. Rats that escaped from the large FR—apparently optimal behavior—did so at a suboptimal point, and hence committed the sunk cost error.","container-title":"Learning &amp; Behavior","DOI":"10.3758/s13420-011-0055-1","ISSN":"1543-4508","issue":"2","journalAbbreviation":"Learn Behav","language":"en","page":"195-206","source":"Springer Link","title":"Suboptimal choice in nonhuman animals: Rats commit the sunk cost error","title-short":"Suboptimal choice in nonhuman animals","volume":"40","author":[{"family":"Magalhães","given":"Paula"},{"family":"White","given":"K. Geoffrey"},{"family":"Stewart","given":"Tessa"},{"family":"Beeby","given":"Emma"},{"family":"Vliet","given":"William","non-dropping-particle":"van der"}],"issued":{"date-parts":[["2012",6,1]]},"citation-key":"magalhaes_suboptimal_2012"}},{"id":1785,"uris":["http://zotero.org/users/local/0gsS4CIW/items/JCIRXQQY"],"itemData":{"id":1785,"type":"article-journal","container-title":"Journal of Experimental Psychology: Animal Learning and Cognition","DOI":"10.1037/xan0000007","ISSN":"2329-8464, 2329-8456","issue":"1","journalAbbreviation":"Journal of Experimental Psychology: Animal Learning and Cognition","language":"en","page":"22-37","source":"DOI.org (Crossref)","title":"The effect of a prior investment on choice: The sunk cost effect.","title-short":"The effect of a prior investment on choice","volume":"40","author":[{"family":"Magalhães","given":"Paula"},{"family":"White","given":"K. Geoffrey"}],"issued":{"date-parts":[["2014"]]},"citation-key":"magalhaes_effect_2014"}},{"id":1781,"uris":["http://zotero.org/users/local/0gsS4CIW/items/P7DK8KLN"],"itemData":{"id":1781,"type":"article-journal","abstract":"The sunk cost effect is the increased tendency to persist in an endeavor once an investment of money, effort, or time has been made. To date, humans are the only animal in which this effect has been observed unambiguously. We developed a behavior-analytic model of the sunk cost effect to explore the potential for this behavior in pigeons as well as in humans. Each trial started out with a short expected ratio, but on some trials assumed a longer expected ratio part way through the trial. Subjects had the (usually preferable) option of “escaping” the trial if the longer expected ratio had come into effect in order to bring on a new trial that again had a short expected ratio. In Experiments 1 through 3, we manipulated two independent variables that we hypothesized would affect the pigeons' ability to discriminate the increase in the expected ratio within a trial: (a) the presence or absence of stimuli that signal an increase in the expected ratio, and (b) the severity of the increase in the expected ratio. We found that the pigeons were most likely to persist nonoptimally through the longer expected ratios when stimulus changes were absent and when the increase in the expected ratio was less severe. Experiment 4 employed a similar procedure with human subjects that manipulated only the severity of the increase in the expected ratio and found a result similar to that of the pigeon experiment. In Experiment 5, we tested the hypothesis that a particular history of reinforcement would induce pigeons to persist through the longer expected ratios; the results suggested instead that the history of reinforcement caused the pigeons to persist less compared to pigeons that did not have that history.","container-title":"Journal of the Experimental Analysis of Behavior","DOI":"10.1901/jeab.2005.21-04","ISSN":"1938-3711","issue":"1","language":"en","note":"_eprint: https://onlinelibrary.wiley.com/doi/pdf/10.1901/jeab.2005.21-04","page":"1-13","source":"Wiley Online Library","title":"The Sunk Cost Effect in Pigeons and Humans","volume":"83","author":[{"family":"Navarro","given":"Anton D."},{"family":"Fantino","given":"Edmund"}],"issued":{"date-parts":[["2005"]]},"citation-key":"navarro_sunk_2005"}}],"schema":"https://github.com/citation-style-language/schema/raw/master/csl-citation.json"} </w:delInstrText>
        </w:r>
        <w:r w:rsidR="00520D84" w:rsidRPr="00212489">
          <w:fldChar w:fldCharType="separate"/>
        </w:r>
        <w:r w:rsidR="76852F64" w:rsidRPr="00212489">
          <w:delText>(Macaskill &amp; Hackenberg, 2012a, 2012b; Magalhães et al., 2012; Magalhães &amp; White, 2014; Navarro &amp; Fantino, 2005</w:delText>
        </w:r>
        <w:r w:rsidR="00520D84" w:rsidRPr="00212489">
          <w:fldChar w:fldCharType="end"/>
        </w:r>
        <w:r w:rsidR="008869B0" w:rsidRPr="00212489">
          <w:delText>)</w:delText>
        </w:r>
        <w:r w:rsidR="000B6295" w:rsidRPr="00212489">
          <w:delText xml:space="preserve">, yet evidence is sometimes inconsistent with </w:delText>
        </w:r>
        <w:r w:rsidR="009A4D6C" w:rsidRPr="00212489">
          <w:delText>weak</w:delText>
        </w:r>
        <w:r w:rsidR="000B6295" w:rsidRPr="00212489">
          <w:delText xml:space="preserve"> effects</w:delText>
        </w:r>
        <w:r w:rsidR="008869B0" w:rsidRPr="00212489">
          <w:delText xml:space="preserve"> (</w:delText>
        </w:r>
        <w:r w:rsidR="00520D84" w:rsidRPr="00212489">
          <w:fldChar w:fldCharType="begin"/>
        </w:r>
        <w:r w:rsidR="00C37D0F" w:rsidRPr="00212489">
          <w:delInstrText xml:space="preserve"> ADDIN ZOTERO_ITEM CSL_CITATION {"citationID":"qq3U4ceh","properties":{"formattedCitation":"(Friedman et al., 2007)","plainCitation":"(Friedman et al., 2007)","dontUpdate":true,"noteIndex":0},"citationItems":[{"id":1784,"uris":["http://zotero.org/users/local/0gsS4CIW/items/4I7TVBUL"],"itemData":{"id":1784,"type":"article-journal","abstract":"We seek to isolate in the laboratory factors that encourage and discourage the sunk cost fallacy. Subjects play a computer game in which they decide whether to keep digging for treasure on an island or to sink a cost (which will turn out to be either high or low) to move to another island. The research hypothesis is that subjects will stay longer on islands that were more costly to ﬁnd. Eleven treatment variables are considered, e.g. alternative visual displays, whether the treasure value of an island is shown on arrival or discovered by trial and error, and alternative parameters for sunk costs. The data reveal a surprisingly small sunk cost effect that is generally insensitive to the proposed psychological drivers.","container-title":"Experimental Economics","DOI":"10.1007/s10683-006-9134-0","ISSN":"1386-4157, 1573-6938","issue":"1","journalAbbreviation":"Exp Econ","language":"en","page":"79-104","source":"DOI.org (Crossref)","title":"Searching for the sunk cost fallacy","volume":"10","author":[{"family":"Friedman","given":"Daniel"},{"family":"Pommerenke","given":"Kai"},{"family":"Lukose","given":"Rajan"},{"family":"Milam","given":"Garrett"},{"family":"Huberman","given":"Bernardo A."}],"issued":{"date-parts":[["2007",3,28]]},"citation-key":"friedman_searching_2007"}}],"schema":"https://github.com/citation-style-language/schema/raw/master/csl-citation.json"} </w:delInstrText>
        </w:r>
        <w:r w:rsidR="00520D84" w:rsidRPr="00212489">
          <w:fldChar w:fldCharType="separate"/>
        </w:r>
        <w:r w:rsidR="76852F64" w:rsidRPr="00212489">
          <w:delText>Friedman et al.</w:delText>
        </w:r>
        <w:r w:rsidR="002F2A5A" w:rsidRPr="00212489">
          <w:delText xml:space="preserve">, </w:delText>
        </w:r>
        <w:r w:rsidR="76852F64" w:rsidRPr="00212489">
          <w:delText>2007</w:delText>
        </w:r>
        <w:r w:rsidR="00520D84" w:rsidRPr="00212489">
          <w:fldChar w:fldCharType="end"/>
        </w:r>
        <w:r w:rsidR="76852F64" w:rsidRPr="00212489">
          <w:delText xml:space="preserve">), </w:delText>
        </w:r>
        <w:r w:rsidR="000B6295" w:rsidRPr="00212489">
          <w:delText xml:space="preserve">and </w:delText>
        </w:r>
        <w:r w:rsidR="76852F64" w:rsidRPr="00212489">
          <w:delText>the strength of the effect var</w:delText>
        </w:r>
        <w:r w:rsidR="004A4AA5" w:rsidRPr="00212489">
          <w:delText xml:space="preserve">ies </w:delText>
        </w:r>
        <w:r w:rsidR="76852F64" w:rsidRPr="00212489">
          <w:delText xml:space="preserve">based on </w:delText>
        </w:r>
        <w:r w:rsidR="004A4AA5" w:rsidRPr="00212489">
          <w:delText xml:space="preserve">the </w:delText>
        </w:r>
        <w:r w:rsidR="76852F64" w:rsidRPr="00212489">
          <w:delText xml:space="preserve">domain of the sunk costs. For instance, one meta-analysis reveals that sunk costs effects are stronger in IT projects than </w:delText>
        </w:r>
        <w:r w:rsidR="002F2A5A" w:rsidRPr="00212489">
          <w:delText xml:space="preserve">in </w:delText>
        </w:r>
        <w:r w:rsidR="76852F64" w:rsidRPr="00212489">
          <w:delText xml:space="preserve">non-IT projects </w:delText>
        </w:r>
        <w:r w:rsidR="00520D84" w:rsidRPr="00212489">
          <w:fldChar w:fldCharType="begin"/>
        </w:r>
        <w:r w:rsidR="00C37D0F" w:rsidRPr="00212489">
          <w:delInstrText xml:space="preserve"> ADDIN ZOTERO_ITEM CSL_CITATION {"citationID":"SYw33r31","properties":{"formattedCitation":"(Wang &amp; Keil, 2005)","plainCitation":"(Wang &amp; Keil, 2005)","noteIndex":0},"citationItems":[{"id":1789,"uris":["http://zotero.org/users/local/0gsS4CIW/items/BUI47YC3"],"itemData":{"id":1789,"type":"article-journal","abstract":"Escalation is a serious management problem and sunk costs can promote escalation behavior. While many laboratory experiments have been conducted to examine the sunk cost effect on escalation, there has been no effort to examine these studies as a group in order to determine the effect size associated with the so-called “sunk cost effect.” Using metaanalysis, we analyzed the results of 20 sunk cost experiments and found: (1) a large effect size associated with sunk costs, (2) variability of effect sizes across experiments that was larger than pure subject-level sampling error, and (3) stronger effects in experiments involving IT projects as opposed to non-IT projects. Implications of the results and future research directions are discussed.","language":"en","page":"5","source":"Zotero","title":"A Meta-Analysis of the Sunk Cost Effect on Project Escalation","author":[{"family":"Wang","given":"Jijie"},{"family":"Keil","given":"Mark"}],"issued":{"date-parts":[["2005"]]},"citation-key":"wang_meta-analysis_2005"}}],"schema":"https://github.com/citation-style-language/schema/raw/master/csl-citation.json"} </w:delInstrText>
        </w:r>
        <w:r w:rsidR="00520D84" w:rsidRPr="00212489">
          <w:fldChar w:fldCharType="separate"/>
        </w:r>
        <w:r w:rsidR="76852F64" w:rsidRPr="00212489">
          <w:delText>(Wang &amp; Keil, 2005)</w:delText>
        </w:r>
        <w:r w:rsidR="00520D84" w:rsidRPr="00212489">
          <w:fldChar w:fldCharType="end"/>
        </w:r>
        <w:r w:rsidR="76852F64" w:rsidRPr="00212489">
          <w:delText xml:space="preserve">. Another example comes from </w:delText>
        </w:r>
        <w:r w:rsidR="00520D84" w:rsidRPr="00212489">
          <w:fldChar w:fldCharType="begin"/>
        </w:r>
        <w:r w:rsidR="00C37D0F" w:rsidRPr="00212489">
          <w:delInstrText xml:space="preserve"> ADDIN ZOTERO_ITEM CSL_CITATION {"citationID":"TjpB1gaP","properties":{"formattedCitation":"(Rego et al., 2018)","plainCitation":"(Rego et al., 2018)","dontUpdate":true,"noteIndex":0},"citationItems":[{"id":1786,"uris":["http://zotero.org/users/local/0gsS4CIW/items/AFAGEYJS"],"itemData":{"id":1786,"type":"article-journal","abstract":"The sunk cost effect occurs when a prior investment in one option leads to a continuous investment in that option, despite not being the best decision. The aim of the present paper was to study the role of the sunk cost effect in committed relationships. In Experiment 1, participants (N = 902) were presented with an unhappy relationship scenario in which they needed to make a choice: to stay or end the relationship. Results showed that the likelihood of participants staying in the relationship was higher when money and effort, but not time, had been previously invested in that relationship. In Experiment 2, the time investment was manipulated and the sunk cost was evaluated using a different methodology. Specifically, instead of having a dichotomous decision, participants (N = 275) choose how much time they would be willing to invest in the relationship. Results revealed a sunk time effect, that is, participants were willing to invest more time in a relationship in which more time had already been invested.","container-title":"Current Psychology","DOI":"10.1007/s12144-016-9529-9","ISSN":"1936-4733","issue":"3","journalAbbreviation":"Curr Psychol","language":"en","page":"508-519","source":"Springer Link","title":"Is there a Sunk Cost Effect in Committed Relationships?","volume":"37","author":[{"family":"Rego","given":"Sara"},{"family":"Arantes","given":"Joana"},{"family":"Magalhães","given":"Paula"}],"issued":{"date-parts":[["2018",9,1]]},"citation-key":"rego_is_2018"}}],"schema":"https://github.com/citation-style-language/schema/raw/master/csl-citation.json"} </w:delInstrText>
        </w:r>
        <w:r w:rsidR="00520D84" w:rsidRPr="00212489">
          <w:fldChar w:fldCharType="separate"/>
        </w:r>
        <w:r w:rsidR="76852F64" w:rsidRPr="00212489">
          <w:delText>Rego et al. (2018)</w:delText>
        </w:r>
        <w:r w:rsidR="00520D84" w:rsidRPr="00212489">
          <w:fldChar w:fldCharType="end"/>
        </w:r>
        <w:r w:rsidR="76852F64" w:rsidRPr="00212489">
          <w:delText xml:space="preserve"> who found evidence for sunk </w:delText>
        </w:r>
        <w:r w:rsidR="009A4D6C" w:rsidRPr="00212489">
          <w:delText xml:space="preserve">costs for </w:delText>
        </w:r>
        <w:r w:rsidR="76852F64" w:rsidRPr="00212489">
          <w:delText xml:space="preserve">money and effort, </w:delText>
        </w:r>
        <w:r w:rsidR="00CE2DFC" w:rsidRPr="00212489">
          <w:delText xml:space="preserve">yet </w:delText>
        </w:r>
        <w:r w:rsidR="008533FF" w:rsidRPr="00212489">
          <w:delText xml:space="preserve">weaker </w:delText>
        </w:r>
        <w:r w:rsidR="00856223" w:rsidRPr="00212489">
          <w:delText xml:space="preserve">sunk time </w:delText>
        </w:r>
        <w:r w:rsidR="008533FF" w:rsidRPr="00212489">
          <w:delText xml:space="preserve">effects in </w:delText>
        </w:r>
        <w:r w:rsidR="76852F64" w:rsidRPr="00212489">
          <w:delText xml:space="preserve">binary decisions </w:delText>
        </w:r>
        <w:r w:rsidR="008533FF" w:rsidRPr="00212489">
          <w:delText xml:space="preserve">(compared to </w:delText>
        </w:r>
        <w:r w:rsidR="76852F64" w:rsidRPr="00212489">
          <w:delText>continuous scale</w:delText>
        </w:r>
        <w:r w:rsidR="008533FF" w:rsidRPr="00212489">
          <w:delText>)</w:delText>
        </w:r>
        <w:r w:rsidR="76852F64" w:rsidRPr="00212489">
          <w:delText>.</w:delText>
        </w:r>
      </w:del>
    </w:p>
    <w:p w14:paraId="73FB46AE" w14:textId="52CEA6CC" w:rsidR="00573ECF" w:rsidRDefault="00C43E33" w:rsidP="00F33462">
      <w:pPr>
        <w:rPr>
          <w:ins w:id="33" w:author="PCIRR revision" w:date="2022-08-13T12:48:00Z"/>
          <w:lang w:val="en-GB"/>
        </w:rPr>
      </w:pPr>
      <w:del w:id="34" w:author="PCIRR revision" w:date="2022-08-13T12:48:00Z">
        <w:r w:rsidRPr="00212489">
          <w:delText xml:space="preserve">In a seminal study, </w:delText>
        </w:r>
        <w:r w:rsidR="009262EA" w:rsidRPr="00212489">
          <w:fldChar w:fldCharType="begin"/>
        </w:r>
        <w:r w:rsidR="00C37D0F" w:rsidRPr="00212489">
          <w:delInstrText xml:space="preserve"> ADDIN ZOTERO_ITEM CSL_CITATION {"citationID":"uz5994Vt","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delInstrText>
        </w:r>
        <w:r w:rsidR="009262EA" w:rsidRPr="00212489">
          <w:fldChar w:fldCharType="separate"/>
        </w:r>
        <w:r w:rsidR="009262EA" w:rsidRPr="00212489">
          <w:delText>Soman (2001)</w:delText>
        </w:r>
        <w:r w:rsidR="009262EA" w:rsidRPr="00212489">
          <w:fldChar w:fldCharType="end"/>
        </w:r>
        <w:r w:rsidR="009262EA" w:rsidRPr="00212489">
          <w:delText xml:space="preserve"> </w:delText>
        </w:r>
        <w:r w:rsidR="0032522C" w:rsidRPr="00212489">
          <w:delText xml:space="preserve">examined </w:delText>
        </w:r>
        <w:r w:rsidR="00235678" w:rsidRPr="00212489">
          <w:delText>sunk cost effect</w:delText>
        </w:r>
        <w:r w:rsidR="0032522C" w:rsidRPr="00212489">
          <w:delText xml:space="preserve"> in different domains and found that </w:delText>
        </w:r>
        <w:r w:rsidRPr="00212489">
          <w:delText xml:space="preserve">the </w:delText>
        </w:r>
        <w:r w:rsidR="00235678" w:rsidRPr="00212489">
          <w:delText xml:space="preserve">strength of the </w:delText>
        </w:r>
        <w:r w:rsidRPr="00212489">
          <w:delText xml:space="preserve">sunk cost effect </w:delText>
        </w:r>
        <w:r w:rsidR="00355B95" w:rsidRPr="00212489">
          <w:delText xml:space="preserve">was weaker for </w:delText>
        </w:r>
        <w:r w:rsidR="00235678" w:rsidRPr="00212489">
          <w:delText xml:space="preserve">time </w:delText>
        </w:r>
        <w:r w:rsidR="00355B95" w:rsidRPr="00212489">
          <w:delText xml:space="preserve">than for </w:delText>
        </w:r>
        <w:r w:rsidR="00235678" w:rsidRPr="00212489">
          <w:delText>money</w:delText>
        </w:r>
        <w:r w:rsidRPr="00212489">
          <w:delText xml:space="preserve">. </w:delText>
        </w:r>
        <w:r w:rsidR="009A7EA6" w:rsidRPr="00212489">
          <w:delText>H</w:delText>
        </w:r>
        <w:r w:rsidRPr="00212489">
          <w:delText>e argued that there are</w:delText>
        </w:r>
      </w:del>
      <w:ins w:id="35" w:author="PCIRR revision" w:date="2022-08-13T12:48:00Z">
        <w:r w:rsidR="00495074">
          <w:rPr>
            <w:lang w:val="en-GB"/>
          </w:rPr>
          <w:t>The sunk cost effect has most</w:t>
        </w:r>
        <w:r w:rsidR="00BB3F1E">
          <w:rPr>
            <w:lang w:val="en-GB"/>
          </w:rPr>
          <w:t>ly</w:t>
        </w:r>
        <w:r w:rsidR="00495074">
          <w:rPr>
            <w:lang w:val="en-GB"/>
          </w:rPr>
          <w:t xml:space="preserve"> </w:t>
        </w:r>
        <w:r w:rsidR="0085606C">
          <w:rPr>
            <w:lang w:val="en-GB"/>
          </w:rPr>
          <w:t xml:space="preserve">been investigated with </w:t>
        </w:r>
        <w:r w:rsidR="00BB3F1E">
          <w:rPr>
            <w:lang w:val="en-GB"/>
          </w:rPr>
          <w:t xml:space="preserve">the </w:t>
        </w:r>
        <w:r w:rsidR="00495074">
          <w:rPr>
            <w:lang w:val="en-GB"/>
          </w:rPr>
          <w:t xml:space="preserve">invested resources </w:t>
        </w:r>
        <w:r w:rsidR="0085606C">
          <w:rPr>
            <w:lang w:val="en-GB"/>
          </w:rPr>
          <w:lastRenderedPageBreak/>
          <w:t xml:space="preserve">being </w:t>
        </w:r>
        <w:r w:rsidR="00495074">
          <w:rPr>
            <w:lang w:val="en-GB"/>
          </w:rPr>
          <w:t xml:space="preserve">either money or time </w:t>
        </w:r>
        <w:r w:rsidR="00192D3E">
          <w:rPr>
            <w:lang w:val="en-GB"/>
          </w:rPr>
          <w:t xml:space="preserve">(or both, e.g. </w:t>
        </w:r>
        <w:r w:rsidR="0054334A">
          <w:rPr>
            <w:lang w:val="en-GB"/>
          </w:rPr>
          <w:fldChar w:fldCharType="begin"/>
        </w:r>
        <w:r w:rsidR="00580DC3">
          <w:rPr>
            <w:lang w:val="en-GB"/>
          </w:rPr>
          <w:instrText xml:space="preserve"> ADDIN ZOTERO_ITEM CSL_CITATION {"citationID":"oeFealtg","properties":{"formattedCitation":"(Pandey &amp; Sharma, 2019)","plainCitation":"(Pandey &amp; Sharma, 2019)","dontUpdate":true,"noteIndex":0},"citationItems":[{"id":"hXS2tDIP/bSMROmP1","uris":["http://zotero.org/users/local/0gsS4CIW/items/KKP8JW8I"],"itemData":{"id":1924,"type":"article-journal","abstract":"Purpose The purpose of this paper is to examine the sunk-time fallacy in the context of simultaneous variations of time and money when financial expenditures are recoverable. The study compares a recoverable monetary scenario with conditions where money is either not spent or spent, but purchase and payment are decoupled. Design/methodology/approach A sample of 184 participants was utilised in three experiments. A randomised design was used, and experimental manipulations were achieved using the vignette method. Findings The results indicate that consumers are susceptible to sunk-time fallacy. Specifically, results suggest that there is no significant difference in sunk cost fallacy when a consumer spends only time vs when a consumer spends money and time both but money can be recovered. The sunk-time fallacy did not occur in credit card purchases. The sunk-time fallacy did not happen in temporal investments of less than a week but appeared in the temporal investments of two weeks. Research limitations/implications The study indicates that sunk-time fallacy occurs after a minimum threshold of time is spent on a particular activity. Practical implications Online retailers may vary the delivery period of ordered merchandise to reduce product returns. Online retailers may not deliver the merchandise too early to take advantage of the sunk-time fallacy. Bestseller products should be quickly delivered as there are lesser chances of product return. On the other hand, new products or products with mixed consumer reviews should be provided preferably with a time lag beyond a week. Managers should incentivise payments through debit card/net banking and cash-on-delivery to reduce returns by using sunk-time fallacy. Originality/value The study is perhaps the first one to study the sunk-time fallacy in a simultaneous variation of time and money where monetary costs can be recovered fully.","container-title":"Marketing Intelligence &amp; Planning","DOI":"10.1108/MIP-02-2018-0052","ISSN":"0263-4503","issue":"2","note":"publisher: Emerald Publishing Limited","page":"154-167","source":"Emerald Insight","title":"Sunk time fallacy with recoverable monetary costs","volume":"37","author":[{"family":"Pandey","given":"Shivendra Kumar"},{"family":"Sharma","given":"Dheeraj"}],"issued":{"date-parts":[["2019",1,1]]}}}],"schema":"https://github.com/citation-style-language/schema/raw/master/csl-citation.json"} </w:instrText>
        </w:r>
        <w:r w:rsidR="0054334A">
          <w:rPr>
            <w:lang w:val="en-GB"/>
          </w:rPr>
          <w:fldChar w:fldCharType="separate"/>
        </w:r>
        <w:r w:rsidR="0054334A" w:rsidRPr="0054334A">
          <w:t>Pandey &amp; Sharma, 2019)</w:t>
        </w:r>
        <w:r w:rsidR="0054334A">
          <w:rPr>
            <w:lang w:val="en-GB"/>
          </w:rPr>
          <w:fldChar w:fldCharType="end"/>
        </w:r>
        <w:r w:rsidR="00495074">
          <w:rPr>
            <w:lang w:val="en-GB"/>
          </w:rPr>
          <w:t>. In the money domain, findings have been largely consistent</w:t>
        </w:r>
        <w:r w:rsidR="00F33462">
          <w:rPr>
            <w:lang w:val="en-GB"/>
          </w:rPr>
          <w:t xml:space="preserve"> and in support of </w:t>
        </w:r>
        <w:r w:rsidR="00F33462" w:rsidRPr="00F33462">
          <w:rPr>
            <w:lang w:val="en-GB"/>
          </w:rPr>
          <w:t xml:space="preserve">sunk money effects </w:t>
        </w:r>
        <w:r w:rsidR="00F33462" w:rsidRPr="00F33462">
          <w:fldChar w:fldCharType="begin"/>
        </w:r>
        <w:r w:rsidR="00580DC3">
          <w:instrText xml:space="preserve"> ADDIN ZOTERO_ITEM CSL_CITATION {"citationID":"RsULAEFa","properties":{"formattedCitation":"(Arkes &amp; Blumer, 1985; Bornstein et al., 1999; Coleman, 2009; Navarro &amp; Fantino, 2005; Soman &amp; Cheema, 2001)","plainCitation":"(Arkes &amp; Blumer, 1985; Bornstein et al., 1999; Coleman, 2009; Navarro &amp; Fantino, 2005; Soman &amp; Cheema, 2001)","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citation-key":"arkes_psychology_1985"}},{"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citation-key":"bornstein_rationality_1999"}},{"id":1758,"uris":["http://zotero.org/users/local/0gsS4CIW/items/3KWYNKI9"],"itemData":{"id":1758,"type":"article-journal","abstract":"The influence of prior, irretrievable, investment (sunk cost) on commitment to a date arranged online was investigated. Participants were recruited from an undergraduate population. There were 145 participants (86 female) with a mean age of 19.42 years. Participants took part in a computer simulation of the process of arranging a date online. Participants invested one of five amounts of sunk cost into this process. Participants were then presented with the choice of attending the date arranged online or attending a (superior) blind date. Participants chose how much time that they wanted to commit to the (inferior) date arranged online. Results revealed a significant sunk cost effect (p = 0.003). The implications of the sunk cost effect having an influence over human relationships are discussed.","container-title":"Current Psychology","DOI":"10.1007/s12144-009-9042-5","ISSN":"1936-4733","issue":"1","journalAbbreviation":"Curr Psychol","language":"en","page":"45-54","source":"Springer Link","title":"Sunk Cost and Commitment to Dates Arranged Online","volume":"28","author":[{"family":"Coleman","given":"Martin D."}],"issued":{"date-parts":[["2009",3,1]]},"citation-key":"coleman_sunk_2009"}},{"id":1781,"uris":["http://zotero.org/users/local/0gsS4CIW/items/P7DK8KLN"],"itemData":{"id":1781,"type":"article-journal","abstract":"The sunk cost effect is the increased tendency to persist in an endeavor once an investment of money, effort, or time has been made. To date, humans are the only animal in which this effect has been observed unambiguously. We developed a behavior-analytic model of the sunk cost effect to explore the potential for this behavior in pigeons as well as in humans. Each trial started out with a short expected ratio, but on some trials assumed a longer expected ratio part way through the trial. Subjects had the (usually preferable) option of “escaping” the trial if the longer expected ratio had come into effect in order to bring on a new trial that again had a short expected ratio. In Experiments 1 through 3, we manipulated two independent variables that we hypothesized would affect the pigeons' ability to discriminate the increase in the expected ratio within a trial: (a) the presence or absence of stimuli that signal an increase in the expected ratio, and (b) the severity of the increase in the expected ratio. We found that the pigeons were most likely to persist nonoptimally through the longer expected ratios when stimulus changes were absent and when the increase in the expected ratio was less severe. Experiment 4 employed a similar procedure with human subjects that manipulated only the severity of the increase in the expected ratio and found a result similar to that of the pigeon experiment. In Experiment 5, we tested the hypothesis that a particular history of reinforcement would induce pigeons to persist through the longer expected ratios; the results suggested instead that the history of reinforcement caused the pigeons to persist less compared to pigeons that did not have that history.","container-title":"Journal of the Experimental Analysis of Behavior","DOI":"10.1901/jeab.2005.21-04","ISSN":"1938-3711","issue":"1","language":"en","note":"_eprint: https://onlinelibrary.wiley.com/doi/pdf/10.1901/jeab.2005.21-04","page":"1-13","source":"Wiley Online Library","title":"The Sunk Cost Effect in Pigeons and Humans","volume":"83","author":[{"family":"Navarro","given":"Anton D."},{"family":"Fantino","given":"Edmund"}],"issued":{"date-parts":[["2005"]]},"citation-key":"navarro_sunk_2005"}},{"id":"hXS2tDIP/xS6pqa69","uris":["http://zotero.org/users/local/0gsS4CIW/items/XFVFV7JI"],"itemData":{"id":1967,"type":"article-journal","abstract":"Prior research has extensively documented the sunk-cost effect ± an irrational attention to irrecoverable past costs while making pending investment or consumption decisions. In a series of experiments, we show that the sunkcost effect weakens and sometimes disappears when consumers receive a windfall (unexpected) income at the time of making a decision. This unbudgeted income allows consumers to write off their past losses, thereby eliminating the pressure to consume in order to satisfactorily close the account. We further show that the similarity between the nature of the windfall income and the past sunk-cost moderates this relationship. More generally, we argue that mental accounts can be ¯exible and consumers may have discretion in moving money between different mental accounts.","container-title":"Marketing Letters","issue":"1","language":"en","page":"51-62","source":"Zotero","title":"The Effect of Windfall Gains on the Sunk-Cost Effect","volume":"12","author":[{"family":"Soman","given":"Dilip"},{"family":"Cheema","given":"Amar"}],"issued":{"date-parts":[["2001"]]}}}],"schema":"https://github.com/citation-style-language/schema/raw/master/csl-citation.json"} </w:instrText>
        </w:r>
        <w:r w:rsidR="00F33462" w:rsidRPr="00F33462">
          <w:fldChar w:fldCharType="separate"/>
        </w:r>
        <w:r w:rsidR="00F33462" w:rsidRPr="00F33462">
          <w:t>(Arkes &amp; Blumer, 1985; Bornstein et al., 1999; Coleman, 2009; Navarro &amp; Fantino, 2005; Soman &amp; Cheema, 2001)</w:t>
        </w:r>
        <w:r w:rsidR="00F33462" w:rsidRPr="00F33462">
          <w:rPr>
            <w:lang w:val="en-GB"/>
          </w:rPr>
          <w:fldChar w:fldCharType="end"/>
        </w:r>
        <w:r w:rsidR="00F33462">
          <w:t xml:space="preserve">, though there were several failures, such as that of </w:t>
        </w:r>
        <w:r w:rsidR="0054334A">
          <w:rPr>
            <w:lang w:val="en-GB"/>
          </w:rPr>
          <w:fldChar w:fldCharType="begin"/>
        </w:r>
        <w:r w:rsidR="00580DC3">
          <w:rPr>
            <w:lang w:val="en-GB"/>
          </w:rPr>
          <w:instrText xml:space="preserve"> ADDIN ZOTERO_ITEM CSL_CITATION {"citationID":"rzfVN4ok","properties":{"formattedCitation":"(Friedman et al., 2007)","plainCitation":"(Friedman et al., 2007)","dontUpdate":true,"noteIndex":0},"citationItems":[{"id":1784,"uris":["http://zotero.org/users/local/0gsS4CIW/items/4I7TVBUL"],"itemData":{"id":1784,"type":"article-journal","abstract":"We seek to isolate in the laboratory factors that encourage and discourage the sunk cost fallacy. Subjects play a computer game in which they decide whether to keep digging for treasure on an island or to sink a cost (which will turn out to be either high or low) to move to another island. The research hypothesis is that subjects will stay longer on islands that were more costly to ﬁnd. Eleven treatment variables are considered, e.g. alternative visual displays, whether the treasure value of an island is shown on arrival or discovered by trial and error, and alternative parameters for sunk costs. The data reveal a surprisingly small sunk cost effect that is generally insensitive to the proposed psychological drivers.","container-title":"Experimental Economics","DOI":"10.1007/s10683-006-9134-0","ISSN":"1386-4157, 1573-6938","issue":"1","journalAbbreviation":"Exp Econ","language":"en","page":"79-104","source":"DOI.org (Crossref)","title":"Searching for the sunk cost fallacy","volume":"10","author":[{"family":"Friedman","given":"Daniel"},{"family":"Pommerenke","given":"Kai"},{"family":"Lukose","given":"Rajan"},{"family":"Milam","given":"Garrett"},{"family":"Huberman","given":"Bernardo A."}],"issued":{"date-parts":[["2007",3,28]]},"citation-key":"friedman_searching_2007"}}],"schema":"https://github.com/citation-style-language/schema/raw/master/csl-citation.json"} </w:instrText>
        </w:r>
        <w:r w:rsidR="0054334A">
          <w:rPr>
            <w:lang w:val="en-GB"/>
          </w:rPr>
          <w:fldChar w:fldCharType="separate"/>
        </w:r>
        <w:r w:rsidR="0054334A" w:rsidRPr="0054334A">
          <w:t xml:space="preserve">Friedman et al. </w:t>
        </w:r>
        <w:r w:rsidR="0054334A">
          <w:t>(</w:t>
        </w:r>
        <w:r w:rsidR="0054334A" w:rsidRPr="0054334A">
          <w:t>2007)</w:t>
        </w:r>
        <w:r w:rsidR="0054334A">
          <w:rPr>
            <w:lang w:val="en-GB"/>
          </w:rPr>
          <w:fldChar w:fldCharType="end"/>
        </w:r>
        <w:r w:rsidR="00F33462">
          <w:rPr>
            <w:lang w:val="en-GB"/>
          </w:rPr>
          <w:t>.</w:t>
        </w:r>
        <w:r w:rsidR="00204374">
          <w:rPr>
            <w:lang w:val="en-GB"/>
          </w:rPr>
          <w:t xml:space="preserve"> </w:t>
        </w:r>
      </w:ins>
    </w:p>
    <w:p w14:paraId="7BF5B2BE" w14:textId="0768A709" w:rsidR="00573ECF" w:rsidRDefault="00F33462" w:rsidP="00481331">
      <w:pPr>
        <w:rPr>
          <w:ins w:id="36" w:author="PCIRR revision" w:date="2022-08-13T12:48:00Z"/>
          <w:lang w:val="en-GB"/>
        </w:rPr>
      </w:pPr>
      <w:ins w:id="37" w:author="PCIRR revision" w:date="2022-08-13T12:48:00Z">
        <w:r>
          <w:rPr>
            <w:lang w:val="en-GB"/>
          </w:rPr>
          <w:t>C</w:t>
        </w:r>
        <w:r w:rsidR="00495074">
          <w:rPr>
            <w:lang w:val="en-GB"/>
          </w:rPr>
          <w:t xml:space="preserve">ompared to </w:t>
        </w:r>
        <w:r>
          <w:rPr>
            <w:lang w:val="en-GB"/>
          </w:rPr>
          <w:t xml:space="preserve">sunk </w:t>
        </w:r>
        <w:r w:rsidR="00495074">
          <w:rPr>
            <w:lang w:val="en-GB"/>
          </w:rPr>
          <w:t>money</w:t>
        </w:r>
        <w:r>
          <w:rPr>
            <w:lang w:val="en-GB"/>
          </w:rPr>
          <w:t xml:space="preserve"> costs</w:t>
        </w:r>
        <w:r w:rsidR="00495074">
          <w:rPr>
            <w:lang w:val="en-GB"/>
          </w:rPr>
          <w:t xml:space="preserve">, sunk time costs </w:t>
        </w:r>
        <w:r>
          <w:rPr>
            <w:lang w:val="en-GB"/>
          </w:rPr>
          <w:t xml:space="preserve">seem </w:t>
        </w:r>
        <w:r w:rsidR="00204374">
          <w:rPr>
            <w:lang w:val="en-GB"/>
          </w:rPr>
          <w:t>more volatile</w:t>
        </w:r>
        <w:r w:rsidR="00495074">
          <w:rPr>
            <w:lang w:val="en-GB"/>
          </w:rPr>
          <w:t>. For example</w:t>
        </w:r>
        <w:r w:rsidR="00204374">
          <w:rPr>
            <w:lang w:val="en-GB"/>
          </w:rPr>
          <w:t>,</w:t>
        </w:r>
        <w:r w:rsidR="007A66D4">
          <w:rPr>
            <w:lang w:val="en-GB"/>
          </w:rPr>
          <w:t xml:space="preserve"> </w:t>
        </w:r>
        <w:r w:rsidR="0054334A">
          <w:rPr>
            <w:lang w:val="en-GB"/>
          </w:rPr>
          <w:fldChar w:fldCharType="begin"/>
        </w:r>
        <w:r w:rsidR="00580DC3">
          <w:rPr>
            <w:lang w:val="en-GB"/>
          </w:rPr>
          <w:instrText xml:space="preserve"> ADDIN ZOTERO_ITEM CSL_CITATION {"citationID":"nmKmxnnH","properties":{"formattedCitation":"(Navarro &amp; Fantino, 2009)","plainCitation":"(Navarro &amp; Fantino, 2009)","dontUpdate":true,"noteIndex":0},"citationItems":[{"id":1765,"uris":["http://zotero.org/users/local/0gsS4CIW/items/ZQDAG994"],"itemData":{"id":1765,"type":"article-journal","abstract":"We explored the potential for a sunk-cost effect in the realm of time. Questionnaire studies (Experiments 1–4) obtained a sunk-time effect that was robust to manipulations of prospective value, individual versus group consequences, and the effort or enjoyment inherent in the time. Behavioral experiments (Experiments 5–7) also suggested a sunk-time effect and found support for a personal responsibility by sunk-cost interaction on choice behavior. We discuss theoretical implications and a potential connection to animal sunk-cost phenomena. Copyright © 2008 John Wiley &amp; Sons, Ltd.","container-title":"Journal of Behavioral Decision Making","DOI":"10.1002/bdm.624","ISSN":"1099-0771","issue":"3","language":"en","note":"_eprint: https://onlinelibrary.wiley.com/doi/pdf/10.1002/bdm.624","page":"252-270","source":"Wiley Online Library","title":"The sunk-time effect: An exploration","title-short":"The sunk-time effect","volume":"22","author":[{"family":"Navarro","given":"Anton D."},{"family":"Fantino","given":"Edmund"}],"issued":{"date-parts":[["2009"]]},"citation-key":"navarro_sunk-time_2009"}}],"schema":"https://github.com/citation-style-language/schema/raw/master/csl-citation.json"} </w:instrText>
        </w:r>
        <w:r w:rsidR="0054334A">
          <w:rPr>
            <w:lang w:val="en-GB"/>
          </w:rPr>
          <w:fldChar w:fldCharType="separate"/>
        </w:r>
        <w:r w:rsidR="0054334A" w:rsidRPr="0054334A">
          <w:t>Navarro &amp; Fantino</w:t>
        </w:r>
        <w:r w:rsidR="0054334A">
          <w:t xml:space="preserve"> (</w:t>
        </w:r>
        <w:r w:rsidR="0054334A" w:rsidRPr="0054334A">
          <w:t>2009)</w:t>
        </w:r>
        <w:r w:rsidR="0054334A">
          <w:rPr>
            <w:lang w:val="en-GB"/>
          </w:rPr>
          <w:fldChar w:fldCharType="end"/>
        </w:r>
        <w:r w:rsidR="00F67AEA">
          <w:rPr>
            <w:lang w:val="en-GB"/>
          </w:rPr>
          <w:t xml:space="preserve"> </w:t>
        </w:r>
        <w:r w:rsidR="00F977EA">
          <w:rPr>
            <w:lang w:val="en-GB"/>
          </w:rPr>
          <w:t xml:space="preserve">found that undergraduate students were susceptible to sunk time effects across various factors, including </w:t>
        </w:r>
        <w:r w:rsidR="00AA0726">
          <w:rPr>
            <w:lang w:val="en-GB"/>
          </w:rPr>
          <w:t xml:space="preserve">the </w:t>
        </w:r>
        <w:r w:rsidR="00BD4E65">
          <w:rPr>
            <w:lang w:val="en-GB"/>
          </w:rPr>
          <w:t>difficulty of and enjoyment from the future time investment and personality responsibility.</w:t>
        </w:r>
        <w:r w:rsidR="00F55B3A">
          <w:rPr>
            <w:lang w:val="en-GB"/>
          </w:rPr>
          <w:t xml:space="preserve"> </w:t>
        </w:r>
        <w:r w:rsidR="0054334A">
          <w:rPr>
            <w:lang w:val="en-GB"/>
          </w:rPr>
          <w:fldChar w:fldCharType="begin"/>
        </w:r>
        <w:r w:rsidR="00580DC3">
          <w:rPr>
            <w:lang w:val="en-GB"/>
          </w:rPr>
          <w:instrText xml:space="preserve"> ADDIN ZOTERO_ITEM CSL_CITATION {"citationID":"HdKwSPkm","properties":{"formattedCitation":"(Silva Castillo et al., 2020)","plainCitation":"(Silva Castillo et al., 2020)","dontUpdate":true,"noteIndex":0},"citationItems":[{"id":"hXS2tDIP/L5fKoGiV","uris":["http://zotero.org/users/local/0gsS4CIW/items/NYBMPLLL"],"itemData":{"id":1928,"type":"article-journal","abstract":"This study examines the sunk cost phenomenon in the temporal domain with human subjects. We used an adjusting procedure to quantitatively assess the effect of time on the value of an alternative. To explore whether a magnitude effect, similar to that documented in delay discounting studies, could be observed in a sunk cost scenario, we used a within-subject design with two different magnitudes. Two questionnaires were applied individually to 47 first-year psychology students. In each questionnaire, a hypothetical situation was presented in which participants were told that they had waited a certain amount of time to buy a guitar. Then, participants had to pay for the guitar and choose whether to keep it or sell it. Each questionnaire included five delay conditions (between one month and sixty months). The two questionnaires differed only in the nominal value of the guitar. In one of the questionnaires, a smaller magnitude was used (520 USD); in the other one, the value of the guitar was larger (3900 USD). The data suggest a sunk time effect and a linear increase in the subjective value of the alternatives proportional to the time invested. We found evidence of generality of the magnitude effect to the sunk cost scenario. Time investments caused a greater change in the value of outcomes of smaller magnitudes. We suggest that future research lines could evaluate the generality of these findings using different types of population, questionnaires, frames, delays, and commodities.","container-title":"Behavioural Processes","DOI":"10.1016/j.beproc.2020.104247","ISSN":"0376-6357","journalAbbreviation":"Behavioural Processes","language":"en","page":"104247","source":"ScienceDirect","title":"The sunk-time effect: effect of time invested and reward magnitude using within-subject design","title-short":"The sunk-time effect","volume":"181","author":[{"family":"Silva Castillo","given":"Luis Hernando"},{"family":"Cisneros Plazola","given":"Maria Concepción"},{"family":"Torres Ceja","given":"Carlos de Jesus"},{"family":"Hernández Rosas","given":"Enrique"}],"issued":{"date-parts":[["2020",12,1]]}}}],"schema":"https://github.com/citation-style-language/schema/raw/master/csl-citation.json"} </w:instrText>
        </w:r>
        <w:r w:rsidR="0054334A">
          <w:rPr>
            <w:lang w:val="en-GB"/>
          </w:rPr>
          <w:fldChar w:fldCharType="separate"/>
        </w:r>
        <w:r w:rsidR="0054334A" w:rsidRPr="0054334A">
          <w:t>Silva Castillo et al.</w:t>
        </w:r>
        <w:r w:rsidR="0054334A">
          <w:t xml:space="preserve"> (</w:t>
        </w:r>
        <w:r w:rsidR="0054334A" w:rsidRPr="0054334A">
          <w:t>2020)</w:t>
        </w:r>
        <w:r w:rsidR="0054334A">
          <w:rPr>
            <w:lang w:val="en-GB"/>
          </w:rPr>
          <w:fldChar w:fldCharType="end"/>
        </w:r>
        <w:r w:rsidR="00481331">
          <w:rPr>
            <w:lang w:val="en-GB"/>
          </w:rPr>
          <w:t xml:space="preserve"> also found evidence for sunk time costs in a within-subject study of </w:t>
        </w:r>
        <w:r w:rsidR="00573ECF">
          <w:rPr>
            <w:lang w:val="en-GB"/>
          </w:rPr>
          <w:t>4</w:t>
        </w:r>
        <w:r w:rsidR="00481331">
          <w:rPr>
            <w:lang w:val="en-GB"/>
          </w:rPr>
          <w:t xml:space="preserve">6 </w:t>
        </w:r>
        <w:r w:rsidR="00573ECF">
          <w:rPr>
            <w:lang w:val="en-GB"/>
          </w:rPr>
          <w:t>undergraduate</w:t>
        </w:r>
        <w:r w:rsidR="00481331">
          <w:rPr>
            <w:lang w:val="en-GB"/>
          </w:rPr>
          <w:t xml:space="preserve"> students, also showing that there is a linear relationship between </w:t>
        </w:r>
        <w:r w:rsidR="00573ECF">
          <w:rPr>
            <w:lang w:val="en-GB"/>
          </w:rPr>
          <w:t xml:space="preserve">the </w:t>
        </w:r>
        <w:r w:rsidR="00481331">
          <w:rPr>
            <w:lang w:val="en-GB"/>
          </w:rPr>
          <w:t xml:space="preserve">time investment and the subjective value placed on the </w:t>
        </w:r>
        <w:r w:rsidR="00573ECF">
          <w:rPr>
            <w:lang w:val="en-GB"/>
          </w:rPr>
          <w:t xml:space="preserve">outcome. </w:t>
        </w:r>
        <w:r w:rsidR="00F55B3A">
          <w:rPr>
            <w:lang w:val="en-GB"/>
          </w:rPr>
          <w:t xml:space="preserve">In comparing money and time for sunk costs, </w:t>
        </w:r>
        <w:r w:rsidR="0054334A">
          <w:rPr>
            <w:lang w:val="en-GB"/>
          </w:rPr>
          <w:fldChar w:fldCharType="begin"/>
        </w:r>
        <w:r w:rsidR="00580DC3">
          <w:rPr>
            <w:lang w:val="en-GB"/>
          </w:rPr>
          <w:instrText xml:space="preserve"> ADDIN ZOTERO_ITEM CSL_CITATION {"citationID":"Bo9pdBI2","properties":{"formattedCitation":"(Park &amp; Jang, 2014)","plainCitation":"(Park &amp; Jang, 2014)","dontUpdate":true,"noteIndex":0},"citationItems":[{"id":"hXS2tDIP/wPtu4vRu","uris":["http://zotero.org/users/local/0gsS4CIW/items/J352NKZR"],"itemData":{"id":1968,"type":"article-journal","abstract":"Tourism products differ from ordinary retail products in terms of the spatial and temporal separation between the purchase and experiencing the product. Despite its importance, temporal separation has not drawn much attention in tourism research. The main objective of this study is to understand the effects of temporal sunk costs on potential travelers' cancellation intentions, in addition to monetary sunk costs. The results of this study suggested the possibility that temporal costs can be converted into monetary costs, but the conversion relationship may not be linear. This study also indicated that travelers' intentions to cancel a travel product decreased as the temporal and monetary sunk costs increased. Further, prior experience moderated the relationship when temporal sunk costs were involved, suggesting that repeat visitors' intentions to cancel their reservations are more influenced by temporal sunk costs than first-time visitors. Further discussion and implications are provided in the main body of this paper.","container-title":"Tourism Management","DOI":"10.1016/j.tourman.2013.08.005","ISSN":"0261-5177","journalAbbreviation":"Tourism Management","language":"en","page":"425-435","source":"ScienceDirect","title":"Sunk costs and travel cancellation: Focusing on temporal cost","title-short":"Sunk costs and travel cancellation","volume":"40","author":[{"family":"Park","given":"Jeong-Yeol"},{"family":"Jang","given":"SooCheong (Shawn)"}],"issued":{"date-parts":[["2014",2,1]]}}}],"schema":"https://github.com/citation-style-language/schema/raw/master/csl-citation.json"} </w:instrText>
        </w:r>
        <w:r w:rsidR="0054334A">
          <w:rPr>
            <w:lang w:val="en-GB"/>
          </w:rPr>
          <w:fldChar w:fldCharType="separate"/>
        </w:r>
        <w:r w:rsidR="0054334A" w:rsidRPr="0054334A">
          <w:t xml:space="preserve">Park </w:t>
        </w:r>
        <w:r w:rsidR="009D242A">
          <w:t>and</w:t>
        </w:r>
        <w:r w:rsidR="0054334A" w:rsidRPr="0054334A">
          <w:t xml:space="preserve"> Jang</w:t>
        </w:r>
        <w:r w:rsidR="0054334A">
          <w:t xml:space="preserve"> (</w:t>
        </w:r>
        <w:r w:rsidR="0054334A" w:rsidRPr="0054334A">
          <w:t>2014)</w:t>
        </w:r>
        <w:r w:rsidR="0054334A">
          <w:rPr>
            <w:lang w:val="en-GB"/>
          </w:rPr>
          <w:fldChar w:fldCharType="end"/>
        </w:r>
        <w:r w:rsidR="00F55B3A">
          <w:rPr>
            <w:lang w:val="en-GB"/>
          </w:rPr>
          <w:t xml:space="preserve"> found that </w:t>
        </w:r>
        <w:r w:rsidR="0078526A">
          <w:rPr>
            <w:lang w:val="en-GB"/>
          </w:rPr>
          <w:t xml:space="preserve">among people from the general population </w:t>
        </w:r>
        <w:r w:rsidR="00F55B3A">
          <w:rPr>
            <w:lang w:val="en-GB"/>
          </w:rPr>
          <w:t xml:space="preserve">both sunk time and sunk money costs </w:t>
        </w:r>
        <w:r w:rsidR="001818DC">
          <w:rPr>
            <w:lang w:val="en-GB"/>
          </w:rPr>
          <w:t xml:space="preserve">independently </w:t>
        </w:r>
        <w:r w:rsidR="00F55B3A">
          <w:rPr>
            <w:lang w:val="en-GB"/>
          </w:rPr>
          <w:t>predict</w:t>
        </w:r>
        <w:r w:rsidR="009D242A">
          <w:rPr>
            <w:lang w:val="en-GB"/>
          </w:rPr>
          <w:t>ed</w:t>
        </w:r>
        <w:r w:rsidR="00F55B3A">
          <w:rPr>
            <w:lang w:val="en-GB"/>
          </w:rPr>
          <w:t xml:space="preserve"> intentions to cance</w:t>
        </w:r>
        <w:r w:rsidR="001818DC">
          <w:rPr>
            <w:lang w:val="en-GB"/>
          </w:rPr>
          <w:t xml:space="preserve">l a future hypothetical trip. In a similar vein, </w:t>
        </w:r>
        <w:proofErr w:type="gramStart"/>
        <w:r w:rsidR="007A66D4">
          <w:rPr>
            <w:lang w:val="en-GB"/>
          </w:rPr>
          <w:t>Pandey</w:t>
        </w:r>
        <w:proofErr w:type="gramEnd"/>
        <w:r w:rsidR="0054334A">
          <w:rPr>
            <w:lang w:val="en-GB"/>
          </w:rPr>
          <w:t xml:space="preserve"> </w:t>
        </w:r>
        <w:r w:rsidR="009D242A">
          <w:rPr>
            <w:lang w:val="en-GB"/>
          </w:rPr>
          <w:t>and</w:t>
        </w:r>
        <w:r w:rsidR="007A66D4">
          <w:rPr>
            <w:lang w:val="en-GB"/>
          </w:rPr>
          <w:t xml:space="preserve"> Sharma (2019)</w:t>
        </w:r>
        <w:r w:rsidR="00F67AEA">
          <w:rPr>
            <w:lang w:val="en-GB"/>
          </w:rPr>
          <w:t xml:space="preserve">, across </w:t>
        </w:r>
        <w:r w:rsidR="00F977EA">
          <w:rPr>
            <w:lang w:val="en-GB"/>
          </w:rPr>
          <w:t>three</w:t>
        </w:r>
        <w:r w:rsidR="00F67AEA">
          <w:rPr>
            <w:lang w:val="en-GB"/>
          </w:rPr>
          <w:t xml:space="preserve"> vignette</w:t>
        </w:r>
        <w:r w:rsidR="00F977EA">
          <w:rPr>
            <w:lang w:val="en-GB"/>
          </w:rPr>
          <w:t xml:space="preserve"> </w:t>
        </w:r>
        <w:r w:rsidR="00F67AEA">
          <w:rPr>
            <w:lang w:val="en-GB"/>
          </w:rPr>
          <w:t xml:space="preserve">experiments, </w:t>
        </w:r>
        <w:r w:rsidR="007A66D4">
          <w:rPr>
            <w:lang w:val="en-GB"/>
          </w:rPr>
          <w:t xml:space="preserve">found that graduate students were susceptible to sunk time costs but </w:t>
        </w:r>
        <w:r w:rsidR="009D242A">
          <w:rPr>
            <w:lang w:val="en-GB"/>
          </w:rPr>
          <w:t xml:space="preserve">found no support for </w:t>
        </w:r>
        <w:r w:rsidR="007A66D4">
          <w:rPr>
            <w:lang w:val="en-GB"/>
          </w:rPr>
          <w:t xml:space="preserve">difference between sunk time and sunk money costs when the money was recoverable. However, </w:t>
        </w:r>
        <w:r w:rsidR="0078526A">
          <w:rPr>
            <w:lang w:val="en-GB"/>
          </w:rPr>
          <w:t xml:space="preserve">in this study, </w:t>
        </w:r>
        <w:r w:rsidR="007A66D4">
          <w:rPr>
            <w:lang w:val="en-GB"/>
          </w:rPr>
          <w:t>the sunk time cost effect only appeared when the time investment exceeded a specific threshold</w:t>
        </w:r>
        <w:r w:rsidR="008A51FF">
          <w:rPr>
            <w:lang w:val="en-GB"/>
          </w:rPr>
          <w:t xml:space="preserve">, which raises the question </w:t>
        </w:r>
        <w:r w:rsidR="00AA0726">
          <w:rPr>
            <w:lang w:val="en-GB"/>
          </w:rPr>
          <w:t xml:space="preserve">of </w:t>
        </w:r>
        <w:r w:rsidR="008A51FF">
          <w:rPr>
            <w:lang w:val="en-GB"/>
          </w:rPr>
          <w:t>what other factors affect the different expression</w:t>
        </w:r>
        <w:r w:rsidR="00BB3F1E">
          <w:rPr>
            <w:lang w:val="en-GB"/>
          </w:rPr>
          <w:t>s</w:t>
        </w:r>
        <w:r w:rsidR="008A51FF">
          <w:rPr>
            <w:lang w:val="en-GB"/>
          </w:rPr>
          <w:t xml:space="preserve"> of the sunk money and sunk time effects.</w:t>
        </w:r>
      </w:ins>
    </w:p>
    <w:p w14:paraId="5CB61F60" w14:textId="7D5823C0" w:rsidR="00856A4C" w:rsidRDefault="008A51FF" w:rsidP="002A31D1">
      <w:pPr>
        <w:rPr>
          <w:ins w:id="38" w:author="PCIRR revision" w:date="2022-08-13T12:48:00Z"/>
          <w:lang w:val="en-GB"/>
        </w:rPr>
      </w:pPr>
      <w:ins w:id="39" w:author="PCIRR revision" w:date="2022-08-13T12:48:00Z">
        <w:r>
          <w:rPr>
            <w:lang w:val="en-GB"/>
          </w:rPr>
          <w:t>Some research already points to potential candidates that distinguish between sunk money and sunk time effects. For instance</w:t>
        </w:r>
        <w:r w:rsidR="008D63E2">
          <w:rPr>
            <w:lang w:val="en-GB"/>
          </w:rPr>
          <w:t xml:space="preserve">, across online and field </w:t>
        </w:r>
        <w:r w:rsidR="004622E8">
          <w:rPr>
            <w:lang w:val="en-GB"/>
          </w:rPr>
          <w:t>studies</w:t>
        </w:r>
        <w:r w:rsidR="008D63E2">
          <w:rPr>
            <w:lang w:val="en-GB"/>
          </w:rPr>
          <w:t xml:space="preserve">, </w:t>
        </w:r>
        <w:r w:rsidR="0084610E">
          <w:rPr>
            <w:lang w:val="en-GB"/>
          </w:rPr>
          <w:fldChar w:fldCharType="begin"/>
        </w:r>
        <w:r w:rsidR="00580DC3">
          <w:rPr>
            <w:lang w:val="en-GB"/>
          </w:rPr>
          <w:instrText xml:space="preserve"> ADDIN ZOTERO_ITEM CSL_CITATION {"citationID":"WXxKixhF","properties":{"formattedCitation":"(Soster et al., 2010)","plainCitation":"(Soster et al., 2010)","dontUpdate":true,"noteIndex":0},"citationItems":[{"id":"hXS2tDIP/faBe9ohX","uris":["http://zotero.org/users/local/0gsS4CIW/items/GW98UW3D"],"itemData":{"id":1969,"type":"article-journal","abstract":"After people incur costs to get future benefits, they usually track these costs in their mental accounts and are keen to receive the benefits when they become available. We introduce the notion that costs and benefits can occur either in the same accounting period (day, season, etc.) or in different periods. Our key argument is that monetary costs are tracked across accounting periods but that temporal costs are written off at the end of the period in which they are incurred. Thus, accounting periods lead to a time-money asymmetry in the tracking of costs and, consequently, in the likelihood of seeking benefits. In a laboratory study, an online-panel study, and a field study with movie-theater patrons, we demonstrate how this relationship among accounting periods, cost tracking, and benefit seeking is different for time than for money. Our findings offer insights into the sunk-cost effect, time-money differences, and mental accounting.","container-title":"Journal of Consumer Research","DOI":"10.1086/656388","ISSN":"0093-5301","issue":"4","journalAbbreviation":"Journal of Consumer Research","page":"712-721","source":"Silverchair","title":"Tracking Costs of Time and Money: How Accounting Periods Affect Mental Accounting","title-short":"Tracking Costs of Time and Money","volume":"37","author":[{"family":"Soster","given":"Robin L."},{"family":"Monga","given":"Ashwani"},{"family":"Bearden","given":"William O."}],"issued":{"date-parts":[["2010",12,1]]}}}],"schema":"https://github.com/citation-style-language/schema/raw/master/csl-citation.json"} </w:instrText>
        </w:r>
        <w:r w:rsidR="0084610E">
          <w:rPr>
            <w:lang w:val="en-GB"/>
          </w:rPr>
          <w:fldChar w:fldCharType="separate"/>
        </w:r>
        <w:r w:rsidR="0084610E" w:rsidRPr="0084610E">
          <w:t>Soster et al.</w:t>
        </w:r>
        <w:r w:rsidR="0084610E">
          <w:t xml:space="preserve"> (</w:t>
        </w:r>
        <w:r w:rsidR="0084610E" w:rsidRPr="0084610E">
          <w:t>2010)</w:t>
        </w:r>
        <w:r w:rsidR="0084610E">
          <w:rPr>
            <w:lang w:val="en-GB"/>
          </w:rPr>
          <w:fldChar w:fldCharType="end"/>
        </w:r>
        <w:r w:rsidR="008D63E2">
          <w:rPr>
            <w:lang w:val="en-GB"/>
          </w:rPr>
          <w:t xml:space="preserve"> showed that the sunk money and sunk time effects are equivalent if the accounting period is the same, but asymmetrical if the accounting periods are different. </w:t>
        </w:r>
        <w:r w:rsidR="00BB3F1E">
          <w:rPr>
            <w:lang w:val="en-GB"/>
          </w:rPr>
          <w:t xml:space="preserve">Another example comes from </w:t>
        </w:r>
        <w:r w:rsidR="0084610E">
          <w:rPr>
            <w:lang w:val="en-GB"/>
          </w:rPr>
          <w:fldChar w:fldCharType="begin"/>
        </w:r>
        <w:r w:rsidR="00580DC3">
          <w:rPr>
            <w:lang w:val="en-GB"/>
          </w:rPr>
          <w:instrText xml:space="preserve"> ADDIN ZOTERO_ITEM CSL_CITATION {"citationID":"DWJ0pawe","properties":{"formattedCitation":"(Okada &amp; Hoch, 2004)","plainCitation":"(Okada &amp; Hoch, 2004)","dontUpdate":true,"noteIndex":0},"citationItems":[{"id":"hXS2tDIP/4C6KoYy0","uris":["http://zotero.org/users/local/0gsS4CIW/items/AVX4I6LN"],"itemData":{"id":1971,"type":"article-journal","abstract":"We find systematic differences in the way that people spend time versus money. Ex post, people are able to more easily accommodate negative outcomes by adjusting the value of their temporal inputs. Ex ante, people are willing to spend more time for higher risk, higher return options whereas when spending money the pattern is reversed and the more standard pattern of increasing risk aversion is observed. Although accurate assessment of the opportunity costs of time is key to making good decisions, ambiguity in the value of time promotes accommodation and rationalization.","container-title":"Journal of Consumer Research","DOI":"10.1086/422110","ISSN":"0093-5301","issue":"2","journalAbbreviation":"Journal of Consumer Research","page":"313-323","source":"Silverchair","title":"Spending Time versus Spending Money","volume":"31","author":[{"family":"Okada","given":"Erica Mina"},{"family":"Hoch","given":"Stephen J."}],"issued":{"date-parts":[["2004",9,1]]}}}],"schema":"https://github.com/citation-style-language/schema/raw/master/csl-citation.json"} </w:instrText>
        </w:r>
        <w:r w:rsidR="0084610E">
          <w:rPr>
            <w:lang w:val="en-GB"/>
          </w:rPr>
          <w:fldChar w:fldCharType="separate"/>
        </w:r>
        <w:r w:rsidR="0084610E" w:rsidRPr="0084610E">
          <w:t xml:space="preserve">Okada </w:t>
        </w:r>
        <w:r w:rsidR="004622E8">
          <w:t>and</w:t>
        </w:r>
        <w:r w:rsidR="0084610E" w:rsidRPr="0084610E">
          <w:t xml:space="preserve"> Hoch</w:t>
        </w:r>
        <w:r w:rsidR="0084610E">
          <w:t xml:space="preserve"> (</w:t>
        </w:r>
        <w:r w:rsidR="0084610E" w:rsidRPr="0084610E">
          <w:t>2004)</w:t>
        </w:r>
        <w:r w:rsidR="0084610E">
          <w:rPr>
            <w:lang w:val="en-GB"/>
          </w:rPr>
          <w:fldChar w:fldCharType="end"/>
        </w:r>
        <w:r w:rsidR="00BB3F1E">
          <w:rPr>
            <w:lang w:val="en-GB"/>
          </w:rPr>
          <w:t xml:space="preserve"> who</w:t>
        </w:r>
        <w:r w:rsidR="003B04D3">
          <w:rPr>
            <w:lang w:val="en-GB"/>
          </w:rPr>
          <w:t xml:space="preserve"> show</w:t>
        </w:r>
        <w:r w:rsidR="00856A4C">
          <w:rPr>
            <w:lang w:val="en-GB"/>
          </w:rPr>
          <w:t>ed</w:t>
        </w:r>
        <w:r w:rsidR="003B04D3">
          <w:rPr>
            <w:lang w:val="en-GB"/>
          </w:rPr>
          <w:t xml:space="preserve"> that both risk aversion and ambiguity in the outcome produce differences in how time and money costs are accounted for. </w:t>
        </w:r>
      </w:ins>
    </w:p>
    <w:p w14:paraId="22FA9F3B" w14:textId="2564D54D" w:rsidR="00E04BD3" w:rsidRDefault="00856A4C" w:rsidP="002A31D1">
      <w:pPr>
        <w:rPr>
          <w:ins w:id="40" w:author="PCIRR revision" w:date="2022-08-13T12:48:00Z"/>
          <w:lang w:val="en-GB"/>
        </w:rPr>
      </w:pPr>
      <w:ins w:id="41" w:author="PCIRR revision" w:date="2022-08-13T12:48:00Z">
        <w:r>
          <w:rPr>
            <w:lang w:val="en-GB"/>
          </w:rPr>
          <w:lastRenderedPageBreak/>
          <w:t>A</w:t>
        </w:r>
        <w:r w:rsidR="003B04D3">
          <w:rPr>
            <w:lang w:val="en-GB"/>
          </w:rPr>
          <w:t>nother factor</w:t>
        </w:r>
        <w:r w:rsidR="00F41B6D">
          <w:rPr>
            <w:lang w:val="en-GB"/>
          </w:rPr>
          <w:t xml:space="preserve"> that </w:t>
        </w:r>
        <w:r>
          <w:rPr>
            <w:lang w:val="en-GB"/>
          </w:rPr>
          <w:t xml:space="preserve">might </w:t>
        </w:r>
        <w:r w:rsidR="00BB3F1E">
          <w:rPr>
            <w:lang w:val="en-GB"/>
          </w:rPr>
          <w:t xml:space="preserve">differentially </w:t>
        </w:r>
        <w:r w:rsidR="00F41B6D">
          <w:rPr>
            <w:lang w:val="en-GB"/>
          </w:rPr>
          <w:t xml:space="preserve">affect sunk money and sunk </w:t>
        </w:r>
        <w:r w:rsidR="002B432C">
          <w:rPr>
            <w:lang w:val="en-GB"/>
          </w:rPr>
          <w:t>time</w:t>
        </w:r>
        <w:r w:rsidR="00F41B6D">
          <w:rPr>
            <w:lang w:val="en-GB"/>
          </w:rPr>
          <w:t xml:space="preserve"> costs </w:t>
        </w:r>
        <w:r>
          <w:rPr>
            <w:lang w:val="en-GB"/>
          </w:rPr>
          <w:t xml:space="preserve">is </w:t>
        </w:r>
        <w:r w:rsidR="00F41B6D">
          <w:rPr>
            <w:lang w:val="en-GB"/>
          </w:rPr>
          <w:t xml:space="preserve">age. </w:t>
        </w:r>
        <w:r w:rsidR="0084610E">
          <w:rPr>
            <w:lang w:val="en-GB"/>
          </w:rPr>
          <w:fldChar w:fldCharType="begin"/>
        </w:r>
        <w:r w:rsidR="00580DC3">
          <w:rPr>
            <w:lang w:val="en-GB"/>
          </w:rPr>
          <w:instrText xml:space="preserve"> ADDIN ZOTERO_ITEM CSL_CITATION {"citationID":"xyOp0Ghb","properties":{"formattedCitation":"(Strough et al., 2008)","plainCitation":"(Strough et al., 2008)","dontUpdate":true,"noteIndex":0},"citationItems":[{"id":"hXS2tDIP/e2gWt2uO","uris":["http://zotero.org/users/local/0gsS4CIW/items/4AFXJA9W"],"itemData":{"id":1937,"type":"article-journal","container-title":"Psychological Science","DOI":"10.1111/j.1467-9280.2008.02138.x","ISSN":"0956-7976","issue":"7","journalAbbreviation":"Psychol Sci","note":"publisher: SAGE Publications Inc","page":"650-652","source":"SAGE Journals","title":"Are Older Adults Less Subject to the Sunk-Cost Fallacy Than Younger Adults?","volume":"19","author":[{"family":"Strough","given":"JoNell"},{"family":"Mehta","given":"Clare M."},{"family":"McFall","given":"Joseph P."},{"family":"Schuller","given":"Kelly L."}],"issued":{"date-parts":[["2008",7,1]]}}}],"schema":"https://github.com/citation-style-language/schema/raw/master/csl-citation.json"} </w:instrText>
        </w:r>
        <w:r w:rsidR="0084610E">
          <w:rPr>
            <w:lang w:val="en-GB"/>
          </w:rPr>
          <w:fldChar w:fldCharType="separate"/>
        </w:r>
        <w:r w:rsidR="0084610E" w:rsidRPr="0084610E">
          <w:t xml:space="preserve">Strough et al. </w:t>
        </w:r>
        <w:r w:rsidR="0084610E">
          <w:t>(</w:t>
        </w:r>
        <w:r w:rsidR="0084610E" w:rsidRPr="0084610E">
          <w:t>2008)</w:t>
        </w:r>
        <w:r w:rsidR="0084610E">
          <w:rPr>
            <w:lang w:val="en-GB"/>
          </w:rPr>
          <w:fldChar w:fldCharType="end"/>
        </w:r>
        <w:r w:rsidR="00F41B6D">
          <w:rPr>
            <w:lang w:val="en-GB"/>
          </w:rPr>
          <w:t xml:space="preserve"> showed that younger adults are less likely to be susceptible to sunk money costs. One way to </w:t>
        </w:r>
        <w:r w:rsidR="002A31D1">
          <w:rPr>
            <w:lang w:val="en-GB"/>
          </w:rPr>
          <w:t>contextualise</w:t>
        </w:r>
        <w:r w:rsidR="00F41B6D">
          <w:rPr>
            <w:lang w:val="en-GB"/>
          </w:rPr>
          <w:t xml:space="preserve"> this finding is </w:t>
        </w:r>
        <w:r w:rsidR="002A31D1">
          <w:rPr>
            <w:lang w:val="en-GB"/>
          </w:rPr>
          <w:t>to consider that</w:t>
        </w:r>
        <w:r w:rsidR="00F41B6D">
          <w:rPr>
            <w:lang w:val="en-GB"/>
          </w:rPr>
          <w:t xml:space="preserve"> sunk costs are not </w:t>
        </w:r>
        <w:r w:rsidR="002A31D1">
          <w:rPr>
            <w:lang w:val="en-GB"/>
          </w:rPr>
          <w:t xml:space="preserve">taken </w:t>
        </w:r>
        <w:r w:rsidR="00F41B6D">
          <w:rPr>
            <w:lang w:val="en-GB"/>
          </w:rPr>
          <w:t>in their absolute values, but relative to an individual’s total available resource</w:t>
        </w:r>
        <w:r w:rsidR="0084610E">
          <w:rPr>
            <w:lang w:val="en-GB"/>
          </w:rPr>
          <w:t xml:space="preserve"> </w:t>
        </w:r>
        <w:r w:rsidR="0084610E">
          <w:rPr>
            <w:lang w:val="en-GB"/>
          </w:rPr>
          <w:fldChar w:fldCharType="begin"/>
        </w:r>
        <w:r w:rsidR="00580DC3">
          <w:rPr>
            <w:lang w:val="en-GB"/>
          </w:rPr>
          <w:instrText xml:space="preserve"> ADDIN ZOTERO_ITEM CSL_CITATION {"citationID":"CsxRY57b","properties":{"formattedCitation":"(Garland &amp; Newport, 1991)","plainCitation":"(Garland &amp; Newport, 1991)","noteIndex":0},"citationItems":[{"id":"hXS2tDIP/OxpfuxlQ","uris":["http://zotero.org/users/local/0gsS4CIW/items/WVUK654D"],"itemData":{"id":1973,"type":"article-journal","abstract":"Two experiments were designed in order to examine how D. Kahneman and A. Tversky's (1979, 1984) assertions from prospect theory, that mental accounts are organized topically, might relate to sunk cost effects in decision-making. In each experiment, the absolute magnitude (dollars) and the relative magnitude (dollars in proportion to an overall project budget) of sunk costs were manipulated independently across four different decision problems. Subjects responded to each problem with the probability that if faced with the situation described, they would commit the remaining funds to the action that they had initiated. The subjects in Experiment 1 were undergraduate business students, fulfilling a course requirement. Those in Experiment 2 were MBA students, participating on a purely voluntary basis. Very consistent findings emerged across both experiments, where relative rather than absolute magnitude of sunk costs had a significant impact on subjects' reported likelihood of committing additional funds to some action. These findings support the idea that a topical organization of mental accounts, where existing investments are compared with a reference state in a manner consistent with that prescribed by prospect theory, underlies sunk cost effects in decision-making.","container-title":"Organizational Behavior and Human Decision Processes","DOI":"10.1016/0749-5978(91)90005-E","ISSN":"0749-5978","issue":"1","journalAbbreviation":"Organizational Behavior and Human Decision Processes","language":"en","page":"55-69","source":"ScienceDirect","title":"Effects of absolute and relative sunk costs on the decision to persist with a course of action","volume":"48","author":[{"family":"Garland","given":"Howard"},{"family":"Newport","given":"Stephanie"}],"issued":{"date-parts":[["1991",2,1]]}}}],"schema":"https://github.com/citation-style-language/schema/raw/master/csl-citation.json"} </w:instrText>
        </w:r>
        <w:r w:rsidR="0084610E">
          <w:rPr>
            <w:lang w:val="en-GB"/>
          </w:rPr>
          <w:fldChar w:fldCharType="separate"/>
        </w:r>
        <w:r w:rsidR="0084610E" w:rsidRPr="0084610E">
          <w:t>(Garland &amp; Newport, 1991)</w:t>
        </w:r>
        <w:r w:rsidR="0084610E">
          <w:rPr>
            <w:lang w:val="en-GB"/>
          </w:rPr>
          <w:fldChar w:fldCharType="end"/>
        </w:r>
        <w:r w:rsidR="00BB3F1E">
          <w:rPr>
            <w:lang w:val="en-GB"/>
          </w:rPr>
          <w:t>, and o</w:t>
        </w:r>
        <w:r w:rsidR="00F41B6D">
          <w:rPr>
            <w:lang w:val="en-GB"/>
          </w:rPr>
          <w:t xml:space="preserve">lder </w:t>
        </w:r>
        <w:r w:rsidR="001E5EC7">
          <w:rPr>
            <w:lang w:val="en-GB"/>
          </w:rPr>
          <w:t>adults</w:t>
        </w:r>
        <w:r w:rsidR="00F41B6D">
          <w:rPr>
            <w:lang w:val="en-GB"/>
          </w:rPr>
          <w:t xml:space="preserve"> are generally </w:t>
        </w:r>
        <w:r w:rsidR="002A31D1">
          <w:rPr>
            <w:lang w:val="en-GB"/>
          </w:rPr>
          <w:t>wealthier</w:t>
        </w:r>
        <w:r w:rsidR="00DB2C0F">
          <w:rPr>
            <w:lang w:val="en-GB"/>
          </w:rPr>
          <w:t xml:space="preserve"> and </w:t>
        </w:r>
        <w:r w:rsidR="001E5EC7">
          <w:rPr>
            <w:lang w:val="en-GB"/>
          </w:rPr>
          <w:t>have less available time, compared to younger adults</w:t>
        </w:r>
        <w:r w:rsidR="00BB3F1E">
          <w:rPr>
            <w:lang w:val="en-GB"/>
          </w:rPr>
          <w:t xml:space="preserve">. Another contextualising factor for the age effect is that experience accounting for both time and money has been shown to predict susceptibility to sunk costs, and younger people likely have much less experience </w:t>
        </w:r>
        <w:r w:rsidR="0084610E">
          <w:rPr>
            <w:lang w:val="en-GB"/>
          </w:rPr>
          <w:fldChar w:fldCharType="begin"/>
        </w:r>
        <w:r w:rsidR="00580DC3">
          <w:rPr>
            <w:lang w:val="en-GB"/>
          </w:rPr>
          <w:instrText xml:space="preserve"> ADDIN ZOTERO_ITEM CSL_CITATION {"citationID":"x2SUSAof","properties":{"formattedCitation":"(Bornstein et al., 1999; DeVoe &amp; Pfeffer, 2007; Ronayne et al., 2021)","plainCitation":"(Bornstein et al., 1999; DeVoe &amp; Pfeffer, 2007; Ronayne et al., 2021)","noteIndex":0},"citationItems":[{"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citation-key":"bornstein_rationality_1999"}},{"id":"hXS2tDIP/8dgyvvn8","uris":["http://zotero.org/users/local/0gsS4CIW/items/3LI4FCUQ"],"itemData":{"id":1974,"type":"article-journal","abstract":"Empirical research shows decisions about time are often made differently than decisions about money, belying the oft-quoted maxim that “time is money”. However, there are organizational practices such as payment on the basis of time that can make the equivalence of time and money salient and are associated with an economic evaluation of time. Study 1 showed that people paid by the hour applied mental accounting rules to time that are typically only applied to money. Using data from a nationally representative survey, Study 2 documented that people paid by the hour weighed economic returns more strongly in making tradeoffs between time and money. Study 3 showed that participants’ prior exposure to hourly payment was associated with a greater willingness to trade more time for money and that participants randomly assigned to calculate their hourly wage rate expressed greater willingness to trade more time for money. The interaction of prior experience with whether or not participants calculated an hourly wage in predicting participants’ willingness to trade more time for money was fully mediated by the salience of economic criteria in participants’ decision-making.","container-title":"Organizational Behavior and Human Decision Processes","DOI":"10.1016/j.obhdp.2006.05.003","ISSN":"0749-5978","issue":"1","journalAbbreviation":"Organizational Behavior and Human Decision Processes","language":"en","page":"1-13","source":"ScienceDirect","title":"When time is money: The effect of hourly payment on the evaluation of time","title-short":"When time is money","volume":"104","author":[{"family":"DeVoe","given":"Sanford E."},{"family":"Pfeffer","given":"Jeffrey"}],"issued":{"date-parts":[["2007",9,1]]}}},{"id":"hXS2tDIP/foxpmGQC","uris":["http://zotero.org/users/local/0gsS4CIW/items/YZ9AZSLZ"],"itemData":{"id":1941,"type":"article-journal","abstract":"We provide experimental evidence of behavior consistent with the sunk cost effect. Subjects who earned a lottery via a real-effort task were given an opportunity to switch to a dominant lottery; 23% chose to stick with their dominated lottery. The endowment effect accounts for roughly only one third of the effect. Subjects’ capacity for cognitive reflection is a significant determinant of sunk cost behavior. We also find stocks of knowledge or experience (crystallized intelligence) predict sunk cost behavior, rather than algorithmic thinking (fluid intelligence) or the personality trait of openness. We construct and validate a scale, the “SCE-8”, which encompasses many resources individuals can spend, and offers researchers an efficient way to measure susceptibility to the sunk cost effect.","container-title":"Journal of Economic Behavior &amp; Organization","DOI":"10.1016/j.jebo.2021.03.029","ISSN":"0167-2681","journalAbbreviation":"Journal of Economic Behavior &amp; Organization","language":"en","page":"318-327","source":"ScienceDirect","title":"Evaluating the sunk cost effect","volume":"186","author":[{"family":"Ronayne","given":"David"},{"family":"Sgroi","given":"Daniel"},{"family":"Tuckwell","given":"Anthony"}],"issued":{"date-parts":[["2021",6,1]]}}}],"schema":"https://github.com/citation-style-language/schema/raw/master/csl-citation.json"} </w:instrText>
        </w:r>
        <w:r w:rsidR="0084610E">
          <w:rPr>
            <w:lang w:val="en-GB"/>
          </w:rPr>
          <w:fldChar w:fldCharType="separate"/>
        </w:r>
        <w:r w:rsidR="0084610E" w:rsidRPr="0084610E">
          <w:t>(Bornstein et al., 1999; DeVoe &amp; Pfeffer, 2007; Ronayne et al., 2021)</w:t>
        </w:r>
        <w:r w:rsidR="0084610E">
          <w:rPr>
            <w:lang w:val="en-GB"/>
          </w:rPr>
          <w:fldChar w:fldCharType="end"/>
        </w:r>
        <w:r w:rsidR="002A31D1">
          <w:rPr>
            <w:lang w:val="en-GB"/>
          </w:rPr>
          <w:t xml:space="preserve">. </w:t>
        </w:r>
      </w:ins>
    </w:p>
    <w:p w14:paraId="21138094" w14:textId="35CD7214" w:rsidR="00E04BD3" w:rsidRDefault="00BB3F1E" w:rsidP="002A31D1">
      <w:pPr>
        <w:rPr>
          <w:ins w:id="42" w:author="PCIRR revision" w:date="2022-08-13T12:48:00Z"/>
          <w:lang w:val="en-GB"/>
        </w:rPr>
      </w:pPr>
      <w:ins w:id="43" w:author="PCIRR revision" w:date="2022-08-13T12:48:00Z">
        <w:r>
          <w:rPr>
            <w:lang w:val="en-GB"/>
          </w:rPr>
          <w:t>Methods-</w:t>
        </w:r>
        <w:r w:rsidR="00E04BD3">
          <w:rPr>
            <w:lang w:val="en-GB"/>
          </w:rPr>
          <w:t>wise</w:t>
        </w:r>
        <w:r w:rsidR="001A05D1">
          <w:rPr>
            <w:lang w:val="en-GB"/>
          </w:rPr>
          <w:t xml:space="preserve">, </w:t>
        </w:r>
        <w:r w:rsidR="0084610E">
          <w:rPr>
            <w:lang w:val="en-GB"/>
          </w:rPr>
          <w:fldChar w:fldCharType="begin"/>
        </w:r>
        <w:r w:rsidR="00580DC3">
          <w:rPr>
            <w:lang w:val="en-GB"/>
          </w:rPr>
          <w:instrText xml:space="preserve"> ADDIN ZOTERO_ITEM CSL_CITATION {"citationID":"cdVy6oXG","properties":{"formattedCitation":"(Rego et al., 2018)","plainCitation":"(Rego et al., 2018)","dontUpdate":true,"noteIndex":0},"citationItems":[{"id":1786,"uris":["http://zotero.org/users/local/0gsS4CIW/items/AFAGEYJS"],"itemData":{"id":1786,"type":"article-journal","abstract":"The sunk cost effect occurs when a prior investment in one option leads to a continuous investment in that option, despite not being the best decision. The aim of the present paper was to study the role of the sunk cost effect in committed relationships. In Experiment 1, participants (N = 902) were presented with an unhappy relationship scenario in which they needed to make a choice: to stay or end the relationship. Results showed that the likelihood of participants staying in the relationship was higher when money and effort, but not time, had been previously invested in that relationship. In Experiment 2, the time investment was manipulated and the sunk cost was evaluated using a different methodology. Specifically, instead of having a dichotomous decision, participants (N = 275) choose how much time they would be willing to invest in the relationship. Results revealed a sunk time effect, that is, participants were willing to invest more time in a relationship in which more time had already been invested.","container-title":"Current Psychology","DOI":"10.1007/s12144-016-9529-9","ISSN":"1936-4733","issue":"3","journalAbbreviation":"Curr Psychol","language":"en","page":"508-519","source":"Springer Link","title":"Is there a Sunk Cost Effect in Committed Relationships?","volume":"37","author":[{"family":"Rego","given":"Sara"},{"family":"Arantes","given":"Joana"},{"family":"Magalhães","given":"Paula"}],"issued":{"date-parts":[["2018",9,1]]},"citation-key":"rego_is_2018"}}],"schema":"https://github.com/citation-style-language/schema/raw/master/csl-citation.json"} </w:instrText>
        </w:r>
        <w:r w:rsidR="0084610E">
          <w:rPr>
            <w:lang w:val="en-GB"/>
          </w:rPr>
          <w:fldChar w:fldCharType="separate"/>
        </w:r>
        <w:r w:rsidR="0084610E" w:rsidRPr="0084610E">
          <w:t>Rego et al.</w:t>
        </w:r>
        <w:r w:rsidR="0084610E">
          <w:t xml:space="preserve"> (</w:t>
        </w:r>
        <w:r w:rsidR="0084610E" w:rsidRPr="0084610E">
          <w:t>2018)</w:t>
        </w:r>
        <w:r w:rsidR="0084610E">
          <w:rPr>
            <w:lang w:val="en-GB"/>
          </w:rPr>
          <w:fldChar w:fldCharType="end"/>
        </w:r>
        <w:r w:rsidR="001A05D1">
          <w:rPr>
            <w:lang w:val="en-GB"/>
          </w:rPr>
          <w:t xml:space="preserve"> </w:t>
        </w:r>
        <w:r w:rsidR="0054334A">
          <w:rPr>
            <w:lang w:val="en-GB"/>
          </w:rPr>
          <w:t xml:space="preserve">showed that although participants are more likely to stay in an unhealthy relationship when money, but not time, was invested, the effect of sunk time costs </w:t>
        </w:r>
        <w:r w:rsidR="00E04BD3">
          <w:rPr>
            <w:lang w:val="en-GB"/>
          </w:rPr>
          <w:t xml:space="preserve">was stronger </w:t>
        </w:r>
        <w:r w:rsidR="0054334A">
          <w:rPr>
            <w:lang w:val="en-GB"/>
          </w:rPr>
          <w:t xml:space="preserve">when the outcome was measured on a continuum scale (amount of time willing to invest in an unhappy relationship) rather than as a binary choice (whether or not to invest time). </w:t>
        </w:r>
      </w:ins>
    </w:p>
    <w:p w14:paraId="5FCA3D09" w14:textId="2E021605" w:rsidR="00495074" w:rsidRPr="00CB3D3A" w:rsidRDefault="002A31D1" w:rsidP="002A31D1">
      <w:pPr>
        <w:rPr>
          <w:ins w:id="44" w:author="PCIRR revision" w:date="2022-08-13T12:48:00Z"/>
          <w:lang w:val="en-GB"/>
        </w:rPr>
      </w:pPr>
      <w:ins w:id="45" w:author="PCIRR revision" w:date="2022-08-13T12:48:00Z">
        <w:r>
          <w:rPr>
            <w:lang w:val="en-GB"/>
          </w:rPr>
          <w:t>Overall, although these studies hint at some factors that might affect sunk money and sunk time effects differently, the underlying reasons for these differences remain unclear.</w:t>
        </w:r>
      </w:ins>
    </w:p>
    <w:p w14:paraId="5CE1B0A8" w14:textId="77777777" w:rsidR="00004312" w:rsidRPr="00212489" w:rsidRDefault="002A31D1" w:rsidP="00E93DDB">
      <w:pPr>
        <w:rPr>
          <w:del w:id="46" w:author="PCIRR revision" w:date="2022-08-13T12:48:00Z"/>
        </w:rPr>
      </w:pPr>
      <w:ins w:id="47" w:author="PCIRR revision" w:date="2022-08-13T12:48:00Z">
        <w:r>
          <w:t>To address this question, Soman (2001)</w:t>
        </w:r>
        <w:r w:rsidR="00A8311A">
          <w:t xml:space="preserve"> </w:t>
        </w:r>
        <w:r w:rsidR="00CB3D3A">
          <w:t>focused on</w:t>
        </w:r>
      </w:ins>
      <w:r w:rsidR="00CB3D3A">
        <w:t xml:space="preserve"> </w:t>
      </w:r>
      <w:r w:rsidR="00495074" w:rsidRPr="00212489">
        <w:t>th</w:t>
      </w:r>
      <w:r w:rsidR="00AA0726">
        <w:t>ree reasons</w:t>
      </w:r>
      <w:r w:rsidR="00495074" w:rsidRPr="00212489">
        <w:t xml:space="preserve"> </w:t>
      </w:r>
      <w:r w:rsidR="00CB3D3A">
        <w:t xml:space="preserve">that </w:t>
      </w:r>
      <w:r w:rsidR="00495074" w:rsidRPr="00212489">
        <w:t>make accounting for the sunk costs of time more difficult compared to those of money: 1) time cannot be inventoried or replaced, 2) time is not as easily aggregated as money, 3) accounting for money, unlike time, is a routine activity.</w:t>
      </w:r>
      <w:r w:rsidR="00495074">
        <w:t xml:space="preserve"> </w:t>
      </w:r>
      <w:del w:id="48" w:author="PCIRR revision" w:date="2022-08-13T12:48:00Z">
        <w:r w:rsidR="009262EA" w:rsidRPr="00212489">
          <w:fldChar w:fldCharType="begin"/>
        </w:r>
        <w:r w:rsidR="00C37D0F" w:rsidRPr="00212489">
          <w:delInstrText xml:space="preserve"> ADDIN ZOTERO_ITEM CSL_CITATION {"citationID":"e3NRtiwY","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delInstrText>
        </w:r>
        <w:r w:rsidR="009262EA" w:rsidRPr="00212489">
          <w:fldChar w:fldCharType="separate"/>
        </w:r>
        <w:r w:rsidR="009262EA" w:rsidRPr="00212489">
          <w:delText>Soman (2001)</w:delText>
        </w:r>
        <w:r w:rsidR="009262EA" w:rsidRPr="00212489">
          <w:fldChar w:fldCharType="end"/>
        </w:r>
        <w:r w:rsidR="009262EA" w:rsidRPr="00212489">
          <w:delText xml:space="preserve"> </w:delText>
        </w:r>
        <w:r w:rsidR="00355B95" w:rsidRPr="00212489">
          <w:delText xml:space="preserve">further </w:delText>
        </w:r>
        <w:r w:rsidR="00004312" w:rsidRPr="00212489">
          <w:delText>showed</w:delText>
        </w:r>
        <w:r w:rsidR="00355B95" w:rsidRPr="00212489">
          <w:delText xml:space="preserve"> that the </w:delText>
        </w:r>
        <w:r w:rsidR="00A34A28" w:rsidRPr="00212489">
          <w:delText xml:space="preserve">facilitation of money-like accounting for sunk time costs </w:delText>
        </w:r>
        <w:r w:rsidR="00355B95" w:rsidRPr="00212489">
          <w:delText xml:space="preserve">by </w:delText>
        </w:r>
        <w:r w:rsidR="00A34A28" w:rsidRPr="00212489">
          <w:delText xml:space="preserve">highlighting opportunity cost or educating about an economic approach to time strengthens the sunk time cost effect. </w:delText>
        </w:r>
      </w:del>
    </w:p>
    <w:p w14:paraId="5F7A368A" w14:textId="29BEA8E0" w:rsidR="00004312" w:rsidRPr="00212489" w:rsidRDefault="002366F0" w:rsidP="00495074">
      <w:del w:id="49" w:author="PCIRR revision" w:date="2022-08-13T12:48:00Z">
        <w:r w:rsidRPr="00212489">
          <w:delText>In a series of experiments</w:delText>
        </w:r>
      </w:del>
      <w:ins w:id="50" w:author="PCIRR revision" w:date="2022-08-13T12:48:00Z">
        <w:r w:rsidR="00495074" w:rsidRPr="00212489">
          <w:t xml:space="preserve">In </w:t>
        </w:r>
        <w:r w:rsidR="00A8311A">
          <w:t>t</w:t>
        </w:r>
        <w:r w:rsidR="002A31D1">
          <w:t>his seminal work</w:t>
        </w:r>
      </w:ins>
      <w:r w:rsidR="00495074" w:rsidRPr="00212489">
        <w:t xml:space="preserve">, </w:t>
      </w:r>
      <w:r w:rsidR="00495074" w:rsidRPr="00212489">
        <w:fldChar w:fldCharType="begin"/>
      </w:r>
      <w:r w:rsidR="00580DC3">
        <w:instrText xml:space="preserve"> ADDIN ZOTERO_ITEM CSL_CITATION {"citationID":"rb6K5LhI","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instrText>
      </w:r>
      <w:r w:rsidR="00495074" w:rsidRPr="00212489">
        <w:fldChar w:fldCharType="separate"/>
      </w:r>
      <w:r w:rsidR="00495074" w:rsidRPr="00212489">
        <w:t>Soman (2001)</w:t>
      </w:r>
      <w:r w:rsidR="00495074" w:rsidRPr="00212489">
        <w:fldChar w:fldCharType="end"/>
      </w:r>
      <w:r w:rsidR="00495074" w:rsidRPr="00212489">
        <w:t xml:space="preserve"> asked participants</w:t>
      </w:r>
      <w:ins w:id="51" w:author="PCIRR revision" w:date="2022-08-13T12:48:00Z">
        <w:r w:rsidR="00A8311A">
          <w:t>, across several experiments,</w:t>
        </w:r>
      </w:ins>
      <w:r w:rsidR="00495074" w:rsidRPr="00212489">
        <w:t xml:space="preserve"> to read scenarios that only differed in whether they were related </w:t>
      </w:r>
      <w:r w:rsidR="00495074" w:rsidRPr="00212489">
        <w:lastRenderedPageBreak/>
        <w:t xml:space="preserve">to time or money and whether there were any sunk costs to be accounted for. </w:t>
      </w:r>
      <w:del w:id="52" w:author="PCIRR revision" w:date="2022-08-13T12:48:00Z">
        <w:r w:rsidRPr="00212489">
          <w:delText xml:space="preserve">In line with his hypotheses, he found </w:delText>
        </w:r>
      </w:del>
      <w:ins w:id="53" w:author="PCIRR revision" w:date="2022-08-13T12:48:00Z">
        <w:r w:rsidR="00495074">
          <w:t xml:space="preserve">Soman’s (2001) core finding was </w:t>
        </w:r>
      </w:ins>
      <w:r w:rsidR="00495074">
        <w:t xml:space="preserve">that </w:t>
      </w:r>
      <w:r w:rsidR="00495074" w:rsidRPr="00212489">
        <w:t xml:space="preserve">the </w:t>
      </w:r>
      <w:ins w:id="54" w:author="PCIRR revision" w:date="2022-08-13T12:48:00Z">
        <w:r w:rsidR="00495074" w:rsidRPr="00212489">
          <w:t xml:space="preserve">strength of the </w:t>
        </w:r>
      </w:ins>
      <w:r w:rsidR="00495074" w:rsidRPr="00212489">
        <w:t xml:space="preserve">sunk cost effect was </w:t>
      </w:r>
      <w:del w:id="55" w:author="PCIRR revision" w:date="2022-08-13T12:48:00Z">
        <w:r w:rsidRPr="00212489">
          <w:delText>present</w:delText>
        </w:r>
      </w:del>
      <w:ins w:id="56" w:author="PCIRR revision" w:date="2022-08-13T12:48:00Z">
        <w:r w:rsidR="00495074" w:rsidRPr="00212489">
          <w:t>weaker for time than</w:t>
        </w:r>
      </w:ins>
      <w:r w:rsidR="00495074" w:rsidRPr="00212489">
        <w:t xml:space="preserve"> for money</w:t>
      </w:r>
      <w:del w:id="57" w:author="PCIRR revision" w:date="2022-08-13T12:48:00Z">
        <w:r w:rsidRPr="00212489">
          <w:delText xml:space="preserve">, but not for time, although the </w:delText>
        </w:r>
      </w:del>
      <w:ins w:id="58" w:author="PCIRR revision" w:date="2022-08-13T12:48:00Z">
        <w:r w:rsidR="00495074">
          <w:t xml:space="preserve">. He </w:t>
        </w:r>
        <w:r w:rsidR="00495074" w:rsidRPr="00212489">
          <w:t xml:space="preserve">further showed that the facilitation of money-like accounting for </w:t>
        </w:r>
      </w:ins>
      <w:r w:rsidR="00495074" w:rsidRPr="00212489">
        <w:t xml:space="preserve">sunk </w:t>
      </w:r>
      <w:del w:id="59" w:author="PCIRR revision" w:date="2022-08-13T12:48:00Z">
        <w:r w:rsidRPr="00212489">
          <w:delText xml:space="preserve">cost effect for </w:delText>
        </w:r>
      </w:del>
      <w:r w:rsidR="00495074" w:rsidRPr="00212489">
        <w:t xml:space="preserve">time </w:t>
      </w:r>
      <w:del w:id="60" w:author="PCIRR revision" w:date="2022-08-13T12:48:00Z">
        <w:r w:rsidRPr="00212489">
          <w:delText>re-appear</w:delText>
        </w:r>
        <w:r w:rsidR="005613C3" w:rsidRPr="00212489">
          <w:delText>ed</w:delText>
        </w:r>
        <w:r w:rsidRPr="00212489">
          <w:delText xml:space="preserve"> when participants underwent</w:delText>
        </w:r>
      </w:del>
      <w:ins w:id="61" w:author="PCIRR revision" w:date="2022-08-13T12:48:00Z">
        <w:r w:rsidR="00495074" w:rsidRPr="00212489">
          <w:t>costs by highlighting opportunity cost</w:t>
        </w:r>
        <w:r w:rsidR="00AA0726">
          <w:t>s</w:t>
        </w:r>
        <w:r w:rsidR="00495074" w:rsidRPr="00212489">
          <w:t xml:space="preserve"> or </w:t>
        </w:r>
        <w:r w:rsidR="00AA0726">
          <w:t xml:space="preserve">by </w:t>
        </w:r>
        <w:r w:rsidR="00495074" w:rsidRPr="00212489">
          <w:t>educating about</w:t>
        </w:r>
      </w:ins>
      <w:r w:rsidR="00495074" w:rsidRPr="00212489">
        <w:t xml:space="preserve"> an economic </w:t>
      </w:r>
      <w:del w:id="62" w:author="PCIRR revision" w:date="2022-08-13T12:48:00Z">
        <w:r w:rsidRPr="00212489">
          <w:delText>education intervention</w:delText>
        </w:r>
        <w:r w:rsidR="00004312" w:rsidRPr="00212489">
          <w:delText>.</w:delText>
        </w:r>
      </w:del>
      <w:ins w:id="63" w:author="PCIRR revision" w:date="2022-08-13T12:48:00Z">
        <w:r w:rsidR="00495074" w:rsidRPr="00212489">
          <w:t>approach to time strengthens the sunk time cost effect.</w:t>
        </w:r>
        <w:r w:rsidR="00A34A28" w:rsidRPr="00212489">
          <w:t xml:space="preserve"> </w:t>
        </w:r>
      </w:ins>
    </w:p>
    <w:p w14:paraId="0CA32590" w14:textId="32EC2922" w:rsidR="00140E70" w:rsidRDefault="00C00604" w:rsidP="00C00604">
      <w:r w:rsidRPr="00212489">
        <w:t>T</w:t>
      </w:r>
      <w:r w:rsidR="009A7EA6" w:rsidRPr="00212489">
        <w:t xml:space="preserve">he ubiquity of sunk costs in everyday life and the </w:t>
      </w:r>
      <w:r w:rsidR="000D7754" w:rsidRPr="00212489">
        <w:t xml:space="preserve">impact </w:t>
      </w:r>
      <w:r w:rsidR="009A7EA6" w:rsidRPr="00212489">
        <w:t>of</w:t>
      </w:r>
      <w:del w:id="64" w:author="PCIRR revision" w:date="2022-08-13T12:48:00Z">
        <w:r w:rsidR="009A7EA6" w:rsidRPr="00212489">
          <w:delText xml:space="preserve"> </w:delText>
        </w:r>
      </w:del>
      <w:r w:rsidR="00182CF6">
        <w:t xml:space="preserve"> </w:t>
      </w:r>
      <w:r w:rsidR="009262EA" w:rsidRPr="00212489">
        <w:fldChar w:fldCharType="begin"/>
      </w:r>
      <w:r w:rsidR="00580DC3">
        <w:instrText xml:space="preserve"> ADDIN ZOTERO_ITEM CSL_CITATION {"citationID":"gPm0N5XH","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instrText>
      </w:r>
      <w:r w:rsidR="009262EA" w:rsidRPr="00212489">
        <w:fldChar w:fldCharType="separate"/>
      </w:r>
      <w:r w:rsidR="009262EA" w:rsidRPr="00212489">
        <w:t>Soman's (2001)</w:t>
      </w:r>
      <w:r w:rsidR="009262EA" w:rsidRPr="00212489">
        <w:fldChar w:fldCharType="end"/>
      </w:r>
      <w:r w:rsidR="009262EA" w:rsidRPr="00212489">
        <w:t xml:space="preserve"> </w:t>
      </w:r>
      <w:r w:rsidR="009A7EA6" w:rsidRPr="00212489">
        <w:t>work (</w:t>
      </w:r>
      <w:del w:id="65" w:author="PCIRR revision" w:date="2022-08-13T12:48:00Z">
        <w:r w:rsidR="009A7EA6" w:rsidRPr="00212489">
          <w:delText>420</w:delText>
        </w:r>
      </w:del>
      <w:ins w:id="66" w:author="PCIRR revision" w:date="2022-08-13T12:48:00Z">
        <w:r w:rsidR="00BB3F1E">
          <w:t>439</w:t>
        </w:r>
      </w:ins>
      <w:r w:rsidR="00BB3F1E" w:rsidRPr="00212489">
        <w:t xml:space="preserve"> </w:t>
      </w:r>
      <w:r w:rsidR="009A7EA6" w:rsidRPr="00212489">
        <w:t xml:space="preserve">citations on Google Scholar as of </w:t>
      </w:r>
      <w:del w:id="67" w:author="PCIRR revision" w:date="2022-08-13T12:48:00Z">
        <w:r w:rsidR="009A7EA6" w:rsidRPr="00212489">
          <w:delText>April,</w:delText>
        </w:r>
      </w:del>
      <w:ins w:id="68" w:author="PCIRR revision" w:date="2022-08-13T12:48:00Z">
        <w:r w:rsidR="00BB3F1E">
          <w:t>August</w:t>
        </w:r>
      </w:ins>
      <w:r w:rsidR="00BB3F1E" w:rsidRPr="00212489">
        <w:t xml:space="preserve"> </w:t>
      </w:r>
      <w:r w:rsidR="009A7EA6" w:rsidRPr="00212489">
        <w:t>2022)</w:t>
      </w:r>
      <w:r w:rsidRPr="00212489">
        <w:t xml:space="preserve"> suggests the value of revisiting and expanding on this work. To the best of our knowledge, </w:t>
      </w:r>
      <w:r w:rsidRPr="00212489">
        <w:fldChar w:fldCharType="begin"/>
      </w:r>
      <w:r w:rsidR="00580DC3">
        <w:instrText xml:space="preserve"> ADDIN ZOTERO_ITEM CSL_CITATION {"citationID":"ii91WMpx","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instrText>
      </w:r>
      <w:r w:rsidRPr="00212489">
        <w:fldChar w:fldCharType="separate"/>
      </w:r>
      <w:r w:rsidRPr="00212489">
        <w:t>Soman's (2001)</w:t>
      </w:r>
      <w:r w:rsidRPr="00212489">
        <w:fldChar w:fldCharType="end"/>
      </w:r>
      <w:r w:rsidRPr="00212489">
        <w:t xml:space="preserve"> research has not been directly replicated</w:t>
      </w:r>
      <w:del w:id="69" w:author="PCIRR revision" w:date="2022-08-13T12:48:00Z">
        <w:r w:rsidRPr="00212489">
          <w:delText xml:space="preserve">, and so </w:delText>
        </w:r>
        <w:r w:rsidR="009A7EA6" w:rsidRPr="00212489">
          <w:delText xml:space="preserve">we </w:delText>
        </w:r>
        <w:r w:rsidR="004A4096" w:rsidRPr="00212489">
          <w:delText xml:space="preserve">embarked on </w:delText>
        </w:r>
        <w:r w:rsidR="00FC066D" w:rsidRPr="00212489">
          <w:delText xml:space="preserve">a </w:delText>
        </w:r>
        <w:r w:rsidRPr="00212489">
          <w:delText>direct,</w:delText>
        </w:r>
        <w:r w:rsidR="00FC066D" w:rsidRPr="00212489">
          <w:delText xml:space="preserve"> high-powered, pre-registered </w:delText>
        </w:r>
        <w:r w:rsidR="009A7EA6" w:rsidRPr="00212489">
          <w:delText xml:space="preserve">replication of </w:delText>
        </w:r>
        <w:r w:rsidR="004A4096" w:rsidRPr="00212489">
          <w:delText>Soman (2001)</w:delText>
        </w:r>
        <w:r w:rsidR="009A7EA6" w:rsidRPr="00212489">
          <w:delText>.</w:delText>
        </w:r>
      </w:del>
      <w:ins w:id="70" w:author="PCIRR revision" w:date="2022-08-13T12:48:00Z">
        <w:r w:rsidR="009A7EA6" w:rsidRPr="00212489">
          <w:t>.</w:t>
        </w:r>
      </w:ins>
      <w:r w:rsidR="009A7EA6" w:rsidRPr="00212489">
        <w:t xml:space="preserve"> </w:t>
      </w:r>
    </w:p>
    <w:p w14:paraId="208DBCFF" w14:textId="7BCD5A4F" w:rsidR="00CD49D5" w:rsidRPr="00212489" w:rsidRDefault="00CD49D5" w:rsidP="00C350E2">
      <w:pPr>
        <w:rPr>
          <w:ins w:id="71" w:author="PCIRR revision" w:date="2022-08-13T12:48:00Z"/>
        </w:rPr>
      </w:pPr>
      <w:ins w:id="72" w:author="PCIRR revision" w:date="2022-08-13T12:48:00Z">
        <w:r w:rsidRPr="00CD49D5">
          <w:t>We aimed to revisit the classic phenomenon and examine the reproducibility and replicability of the classic findings by replicating the studies and improving the design with extensions. Following the recent growing recognition of reproducibility and replicability in psychological science (</w:t>
        </w:r>
        <w:r w:rsidR="00C350E2" w:rsidRPr="00C350E2">
          <w:t xml:space="preserve">Brandt et al., 2014; </w:t>
        </w:r>
        <w:r w:rsidRPr="00CD49D5">
          <w:t xml:space="preserve">Open Science Collaboration, 2015; </w:t>
        </w:r>
        <w:r w:rsidR="00524B8D">
          <w:t xml:space="preserve">Nosek et al., 2022; </w:t>
        </w:r>
        <w:r w:rsidRPr="00CD49D5">
          <w:t>Zwaan et al., 2018), we embarked on a well-powered pre-registered replication and extensions of</w:t>
        </w:r>
        <w:r>
          <w:t xml:space="preserve"> Soman (2001).</w:t>
        </w:r>
      </w:ins>
    </w:p>
    <w:p w14:paraId="3FC5419B" w14:textId="6633E7EC" w:rsidR="00004312" w:rsidRPr="00212489" w:rsidRDefault="00D771B2" w:rsidP="006B4056">
      <w:r w:rsidRPr="00212489">
        <w:t xml:space="preserve">We </w:t>
      </w:r>
      <w:r w:rsidR="00140E70" w:rsidRPr="00212489">
        <w:t xml:space="preserve">focused our replication on </w:t>
      </w:r>
      <w:r w:rsidR="00836682" w:rsidRPr="00212489">
        <w:t xml:space="preserve">Studies 1 and 2 as they </w:t>
      </w:r>
      <w:r w:rsidR="00C47D0B" w:rsidRPr="00212489">
        <w:t xml:space="preserve">provided the </w:t>
      </w:r>
      <w:r w:rsidR="00462113" w:rsidRPr="00212489">
        <w:t xml:space="preserve">baseline </w:t>
      </w:r>
      <w:r w:rsidR="00C47D0B" w:rsidRPr="00212489">
        <w:t xml:space="preserve">test of the core hypothesis to </w:t>
      </w:r>
      <w:r w:rsidR="00836682" w:rsidRPr="00212489">
        <w:t xml:space="preserve">elucidate whether people account for both the magnitude (Study 1) and the presence (Study 2) of sunk costs in each domain. </w:t>
      </w:r>
      <w:r w:rsidR="00CC4CFD" w:rsidRPr="00212489">
        <w:t xml:space="preserve">We </w:t>
      </w:r>
      <w:r w:rsidR="003625A5" w:rsidRPr="00212489">
        <w:t xml:space="preserve">also targeted </w:t>
      </w:r>
      <w:r w:rsidR="00CC44CC" w:rsidRPr="00212489">
        <w:t>Study 5</w:t>
      </w:r>
      <w:r w:rsidR="001A2876" w:rsidRPr="00212489">
        <w:t xml:space="preserve"> as </w:t>
      </w:r>
      <w:r w:rsidR="00C27D1A" w:rsidRPr="00212489">
        <w:t xml:space="preserve">it </w:t>
      </w:r>
      <w:r w:rsidR="008065D3" w:rsidRPr="00212489">
        <w:t xml:space="preserve">suggested </w:t>
      </w:r>
      <w:r w:rsidR="00C27D1A" w:rsidRPr="00212489">
        <w:t xml:space="preserve">a method for </w:t>
      </w:r>
      <w:r w:rsidR="001A2876" w:rsidRPr="00212489">
        <w:t>potential mitigation of the effect</w:t>
      </w:r>
      <w:r w:rsidR="000B5327" w:rsidRPr="00212489">
        <w:t xml:space="preserve">. </w:t>
      </w:r>
      <w:r w:rsidR="00004312" w:rsidRPr="00212489">
        <w:t xml:space="preserve">We summarized the hypotheses </w:t>
      </w:r>
      <w:r w:rsidR="00002ACE">
        <w:t xml:space="preserve">and effects </w:t>
      </w:r>
      <w:r w:rsidR="00004312" w:rsidRPr="00212489">
        <w:t xml:space="preserve">for Studies 1, 2, and 5 </w:t>
      </w:r>
      <w:r w:rsidR="006B4056" w:rsidRPr="00212489">
        <w:t xml:space="preserve">in </w:t>
      </w:r>
      <w:r w:rsidR="00004312" w:rsidRPr="00212489">
        <w:t xml:space="preserve">Table </w:t>
      </w:r>
      <w:r w:rsidR="00241D8C" w:rsidRPr="00212489">
        <w:t>1</w:t>
      </w:r>
      <w:r w:rsidR="006B4056" w:rsidRPr="00212489">
        <w:t>.</w:t>
      </w:r>
    </w:p>
    <w:p w14:paraId="6A2728FA" w14:textId="77777777" w:rsidR="008065D3" w:rsidRPr="00212489" w:rsidRDefault="008065D3">
      <w:pPr>
        <w:spacing w:before="0" w:after="160" w:line="259" w:lineRule="auto"/>
        <w:ind w:firstLine="0"/>
      </w:pPr>
      <w:r w:rsidRPr="00212489">
        <w:br w:type="page"/>
      </w:r>
    </w:p>
    <w:p w14:paraId="62C71E32" w14:textId="77777777" w:rsidR="008A41F3" w:rsidRPr="00212489" w:rsidRDefault="008A41F3" w:rsidP="00E2192C">
      <w:pPr>
        <w:pStyle w:val="Table"/>
        <w:sectPr w:rsidR="008A41F3" w:rsidRPr="00212489">
          <w:pgSz w:w="11906" w:h="16838"/>
          <w:pgMar w:top="1440" w:right="1440" w:bottom="1440" w:left="1440" w:header="708" w:footer="708" w:gutter="0"/>
          <w:cols w:space="708"/>
          <w:docGrid w:linePitch="360"/>
        </w:sectPr>
      </w:pPr>
    </w:p>
    <w:p w14:paraId="0EAE7FD8" w14:textId="77B998FE" w:rsidR="00A27A5B" w:rsidRPr="00212489" w:rsidRDefault="00036F88" w:rsidP="00AA6B1D">
      <w:pPr>
        <w:pStyle w:val="Table"/>
        <w:spacing w:before="0" w:after="0" w:line="240" w:lineRule="auto"/>
        <w:rPr>
          <w:sz w:val="22"/>
          <w:szCs w:val="22"/>
        </w:rPr>
      </w:pPr>
      <w:r w:rsidRPr="00212489">
        <w:rPr>
          <w:sz w:val="22"/>
          <w:szCs w:val="22"/>
        </w:rPr>
        <w:lastRenderedPageBreak/>
        <w:t>Table 1</w:t>
      </w:r>
    </w:p>
    <w:p w14:paraId="45CB2191" w14:textId="39606928" w:rsidR="000B402A" w:rsidRPr="00212489" w:rsidRDefault="000B402A" w:rsidP="00AA6B1D">
      <w:pPr>
        <w:spacing w:before="0" w:after="0" w:line="240" w:lineRule="auto"/>
        <w:ind w:firstLine="0"/>
        <w:rPr>
          <w:i/>
          <w:sz w:val="22"/>
          <w:szCs w:val="22"/>
        </w:rPr>
      </w:pPr>
      <w:r w:rsidRPr="00212489">
        <w:rPr>
          <w:i/>
          <w:sz w:val="22"/>
          <w:szCs w:val="22"/>
        </w:rPr>
        <w:t xml:space="preserve">Soman (2001): </w:t>
      </w:r>
      <w:r w:rsidR="00036F88" w:rsidRPr="00212489">
        <w:rPr>
          <w:i/>
          <w:sz w:val="22"/>
          <w:szCs w:val="22"/>
        </w:rPr>
        <w:t xml:space="preserve">Summary of </w:t>
      </w:r>
      <w:r w:rsidR="003432ED" w:rsidRPr="00212489">
        <w:rPr>
          <w:i/>
          <w:sz w:val="22"/>
          <w:szCs w:val="22"/>
        </w:rPr>
        <w:t xml:space="preserve">studies and </w:t>
      </w:r>
      <w:r w:rsidR="00036F88" w:rsidRPr="00212489">
        <w:rPr>
          <w:i/>
          <w:sz w:val="22"/>
          <w:szCs w:val="22"/>
        </w:rPr>
        <w:t>hypotheses</w:t>
      </w:r>
      <w:r w:rsidR="0000039B" w:rsidRPr="00212489">
        <w:rPr>
          <w:i/>
          <w:sz w:val="22"/>
          <w:szCs w:val="22"/>
        </w:rPr>
        <w:t xml:space="preserve"> </w:t>
      </w:r>
      <w:r w:rsidR="00AA6B1D" w:rsidRPr="00212489">
        <w:rPr>
          <w:i/>
          <w:sz w:val="22"/>
          <w:szCs w:val="22"/>
        </w:rPr>
        <w:t xml:space="preserve">and </w:t>
      </w:r>
      <w:r w:rsidR="003432ED" w:rsidRPr="00212489">
        <w:rPr>
          <w:i/>
          <w:sz w:val="22"/>
          <w:szCs w:val="22"/>
        </w:rPr>
        <w:t xml:space="preserve">a </w:t>
      </w:r>
      <w:r w:rsidR="00AA6B1D" w:rsidRPr="00212489">
        <w:rPr>
          <w:i/>
          <w:sz w:val="22"/>
          <w:szCs w:val="22"/>
        </w:rPr>
        <w:t xml:space="preserve">comparison of original and </w:t>
      </w:r>
      <w:r w:rsidR="00E64718" w:rsidRPr="00212489">
        <w:rPr>
          <w:i/>
          <w:sz w:val="22"/>
          <w:szCs w:val="22"/>
        </w:rPr>
        <w:t>replication</w:t>
      </w:r>
      <w:r w:rsidR="00AA6B1D" w:rsidRPr="00212489">
        <w:rPr>
          <w:i/>
          <w:sz w:val="22"/>
          <w:szCs w:val="22"/>
        </w:rPr>
        <w:t xml:space="preserve"> effects</w:t>
      </w:r>
    </w:p>
    <w:tbl>
      <w:tblPr>
        <w:tblW w:w="16302" w:type="dxa"/>
        <w:jc w:val="center"/>
        <w:tblBorders>
          <w:top w:val="single" w:sz="4" w:space="0" w:color="auto"/>
          <w:bottom w:val="single" w:sz="4" w:space="0" w:color="auto"/>
        </w:tblBorders>
        <w:tblLayout w:type="fixed"/>
        <w:tblLook w:val="0600" w:firstRow="0" w:lastRow="0" w:firstColumn="0" w:lastColumn="0" w:noHBand="1" w:noVBand="1"/>
      </w:tblPr>
      <w:tblGrid>
        <w:gridCol w:w="3828"/>
        <w:gridCol w:w="1418"/>
        <w:gridCol w:w="3543"/>
        <w:gridCol w:w="2693"/>
        <w:gridCol w:w="1559"/>
        <w:gridCol w:w="1909"/>
        <w:gridCol w:w="1352"/>
      </w:tblGrid>
      <w:tr w:rsidR="00317239" w:rsidRPr="00212489" w14:paraId="65E94042" w14:textId="2AE40D77" w:rsidTr="0017553A">
        <w:trPr>
          <w:jc w:val="center"/>
        </w:trPr>
        <w:tc>
          <w:tcPr>
            <w:tcW w:w="3828" w:type="dxa"/>
            <w:tcBorders>
              <w:top w:val="single" w:sz="4" w:space="0" w:color="auto"/>
              <w:bottom w:val="single" w:sz="4" w:space="0" w:color="auto"/>
            </w:tcBorders>
            <w:vAlign w:val="center"/>
          </w:tcPr>
          <w:p w14:paraId="5D685B07" w14:textId="65AF6479" w:rsidR="00317239" w:rsidRPr="00212489" w:rsidRDefault="00317239" w:rsidP="00BB3F1E">
            <w:pPr>
              <w:spacing w:before="0" w:after="0" w:line="240" w:lineRule="auto"/>
              <w:ind w:firstLine="0"/>
              <w:rPr>
                <w:sz w:val="22"/>
                <w:szCs w:val="22"/>
              </w:rPr>
            </w:pPr>
            <w:r w:rsidRPr="00212489">
              <w:rPr>
                <w:sz w:val="22"/>
                <w:szCs w:val="22"/>
              </w:rPr>
              <w:t>Hypotheses</w:t>
            </w:r>
          </w:p>
        </w:tc>
        <w:tc>
          <w:tcPr>
            <w:tcW w:w="1418" w:type="dxa"/>
            <w:tcBorders>
              <w:top w:val="single" w:sz="4" w:space="0" w:color="auto"/>
              <w:bottom w:val="single" w:sz="4" w:space="0" w:color="auto"/>
            </w:tcBorders>
            <w:vAlign w:val="center"/>
          </w:tcPr>
          <w:p w14:paraId="4B7D0E4B" w14:textId="760D55AF" w:rsidR="00317239" w:rsidRPr="00212489" w:rsidRDefault="00317239" w:rsidP="004E2631">
            <w:pPr>
              <w:spacing w:before="0" w:after="0" w:line="240" w:lineRule="auto"/>
              <w:ind w:left="36" w:firstLine="0"/>
              <w:rPr>
                <w:sz w:val="22"/>
                <w:szCs w:val="22"/>
              </w:rPr>
            </w:pPr>
            <w:r w:rsidRPr="00212489">
              <w:rPr>
                <w:sz w:val="22"/>
                <w:szCs w:val="22"/>
              </w:rPr>
              <w:t>Study</w:t>
            </w:r>
          </w:p>
        </w:tc>
        <w:tc>
          <w:tcPr>
            <w:tcW w:w="3543" w:type="dxa"/>
            <w:tcBorders>
              <w:top w:val="single" w:sz="4" w:space="0" w:color="auto"/>
              <w:bottom w:val="single" w:sz="4" w:space="0" w:color="auto"/>
            </w:tcBorders>
            <w:vAlign w:val="center"/>
          </w:tcPr>
          <w:p w14:paraId="179A31CF" w14:textId="77777777" w:rsidR="00317239" w:rsidRPr="00212489" w:rsidRDefault="00317239" w:rsidP="004E2631">
            <w:pPr>
              <w:spacing w:before="0" w:after="0" w:line="240" w:lineRule="auto"/>
              <w:ind w:firstLine="0"/>
              <w:rPr>
                <w:sz w:val="22"/>
                <w:szCs w:val="22"/>
              </w:rPr>
            </w:pPr>
            <w:r w:rsidRPr="00212489">
              <w:rPr>
                <w:sz w:val="22"/>
                <w:szCs w:val="22"/>
              </w:rPr>
              <w:t>Description</w:t>
            </w:r>
          </w:p>
        </w:tc>
        <w:tc>
          <w:tcPr>
            <w:tcW w:w="2693" w:type="dxa"/>
            <w:tcBorders>
              <w:top w:val="single" w:sz="4" w:space="0" w:color="auto"/>
              <w:bottom w:val="single" w:sz="4" w:space="0" w:color="auto"/>
            </w:tcBorders>
            <w:vAlign w:val="center"/>
          </w:tcPr>
          <w:p w14:paraId="6411FD6D" w14:textId="42168D10" w:rsidR="00317239" w:rsidRPr="00212489" w:rsidRDefault="00317239" w:rsidP="004E2631">
            <w:pPr>
              <w:spacing w:before="0" w:after="0" w:line="240" w:lineRule="auto"/>
              <w:ind w:firstLine="0"/>
              <w:rPr>
                <w:sz w:val="22"/>
                <w:szCs w:val="22"/>
              </w:rPr>
            </w:pPr>
            <w:r w:rsidRPr="00212489">
              <w:rPr>
                <w:sz w:val="22"/>
                <w:szCs w:val="22"/>
              </w:rPr>
              <w:t>Statistical test</w:t>
            </w:r>
          </w:p>
        </w:tc>
        <w:tc>
          <w:tcPr>
            <w:tcW w:w="1559" w:type="dxa"/>
            <w:tcBorders>
              <w:top w:val="single" w:sz="4" w:space="0" w:color="auto"/>
              <w:bottom w:val="single" w:sz="4" w:space="0" w:color="auto"/>
            </w:tcBorders>
            <w:vAlign w:val="center"/>
          </w:tcPr>
          <w:p w14:paraId="55346D1B" w14:textId="5D1ECBD6" w:rsidR="00317239" w:rsidRPr="00212489" w:rsidRDefault="00317239" w:rsidP="004E2631">
            <w:pPr>
              <w:spacing w:before="0" w:after="0" w:line="240" w:lineRule="auto"/>
              <w:ind w:firstLine="0"/>
              <w:rPr>
                <w:sz w:val="22"/>
                <w:szCs w:val="22"/>
              </w:rPr>
            </w:pPr>
            <w:r w:rsidRPr="00212489">
              <w:rPr>
                <w:sz w:val="22"/>
                <w:szCs w:val="22"/>
              </w:rPr>
              <w:t>Original</w:t>
            </w:r>
            <w:r w:rsidR="00DA63A2" w:rsidRPr="00212489">
              <w:rPr>
                <w:sz w:val="22"/>
                <w:szCs w:val="22"/>
              </w:rPr>
              <w:t xml:space="preserve"> or </w:t>
            </w:r>
            <w:r w:rsidRPr="00212489">
              <w:rPr>
                <w:sz w:val="22"/>
                <w:szCs w:val="22"/>
              </w:rPr>
              <w:t>Replication</w:t>
            </w:r>
          </w:p>
        </w:tc>
        <w:tc>
          <w:tcPr>
            <w:tcW w:w="1909" w:type="dxa"/>
            <w:tcBorders>
              <w:top w:val="single" w:sz="4" w:space="0" w:color="auto"/>
              <w:bottom w:val="single" w:sz="4" w:space="0" w:color="auto"/>
            </w:tcBorders>
            <w:vAlign w:val="center"/>
          </w:tcPr>
          <w:p w14:paraId="0A7997B2" w14:textId="2EFD0645" w:rsidR="00317239" w:rsidRPr="00212489" w:rsidRDefault="00317239" w:rsidP="004E2631">
            <w:pPr>
              <w:spacing w:before="0" w:after="0" w:line="240" w:lineRule="auto"/>
              <w:ind w:firstLine="0"/>
              <w:rPr>
                <w:sz w:val="22"/>
                <w:szCs w:val="22"/>
              </w:rPr>
            </w:pPr>
            <w:r w:rsidRPr="00212489">
              <w:rPr>
                <w:sz w:val="22"/>
                <w:szCs w:val="22"/>
              </w:rPr>
              <w:t>Effect Size</w:t>
            </w:r>
            <w:r w:rsidR="00FC1448" w:rsidRPr="00212489">
              <w:rPr>
                <w:sz w:val="22"/>
                <w:szCs w:val="22"/>
                <w:vertAlign w:val="superscript"/>
              </w:rPr>
              <w:t>a</w:t>
            </w:r>
            <w:r w:rsidRPr="00212489">
              <w:rPr>
                <w:sz w:val="22"/>
                <w:szCs w:val="22"/>
              </w:rPr>
              <w:t xml:space="preserve"> </w:t>
            </w:r>
            <w:r w:rsidR="00A27A5B" w:rsidRPr="00212489">
              <w:rPr>
                <w:sz w:val="22"/>
                <w:szCs w:val="22"/>
              </w:rPr>
              <w:br/>
            </w:r>
            <w:r w:rsidRPr="00212489">
              <w:rPr>
                <w:sz w:val="22"/>
                <w:szCs w:val="22"/>
              </w:rPr>
              <w:t>[95% CI]</w:t>
            </w:r>
          </w:p>
        </w:tc>
        <w:tc>
          <w:tcPr>
            <w:tcW w:w="1352" w:type="dxa"/>
            <w:tcBorders>
              <w:top w:val="single" w:sz="4" w:space="0" w:color="auto"/>
              <w:bottom w:val="single" w:sz="4" w:space="0" w:color="auto"/>
            </w:tcBorders>
            <w:vAlign w:val="center"/>
          </w:tcPr>
          <w:p w14:paraId="09E54BAD" w14:textId="0EF665EA" w:rsidR="00317239" w:rsidRPr="00212489" w:rsidRDefault="00317239" w:rsidP="004E2631">
            <w:pPr>
              <w:spacing w:before="0" w:after="0" w:line="240" w:lineRule="auto"/>
              <w:ind w:firstLine="0"/>
              <w:rPr>
                <w:sz w:val="22"/>
                <w:szCs w:val="22"/>
              </w:rPr>
            </w:pPr>
            <w:r w:rsidRPr="00212489">
              <w:rPr>
                <w:sz w:val="22"/>
                <w:szCs w:val="22"/>
              </w:rPr>
              <w:t>Replication outcome</w:t>
            </w:r>
            <w:r w:rsidR="00FC1448" w:rsidRPr="00212489">
              <w:rPr>
                <w:sz w:val="22"/>
                <w:szCs w:val="22"/>
                <w:vertAlign w:val="superscript"/>
              </w:rPr>
              <w:t>b</w:t>
            </w:r>
          </w:p>
        </w:tc>
      </w:tr>
      <w:tr w:rsidR="00DA63A2" w:rsidRPr="00212489" w14:paraId="38B79A3E" w14:textId="3C94DD3A" w:rsidTr="0017553A">
        <w:trPr>
          <w:jc w:val="center"/>
        </w:trPr>
        <w:tc>
          <w:tcPr>
            <w:tcW w:w="3828" w:type="dxa"/>
            <w:vMerge w:val="restart"/>
            <w:tcBorders>
              <w:top w:val="single" w:sz="4" w:space="0" w:color="auto"/>
            </w:tcBorders>
            <w:vAlign w:val="center"/>
          </w:tcPr>
          <w:p w14:paraId="7FB8037B" w14:textId="77777777" w:rsidR="00DA63A2" w:rsidRPr="00212489" w:rsidRDefault="00DA63A2" w:rsidP="00BB3F1E">
            <w:pPr>
              <w:spacing w:before="0" w:after="0" w:line="240" w:lineRule="auto"/>
              <w:ind w:firstLine="0"/>
              <w:rPr>
                <w:b/>
                <w:sz w:val="22"/>
                <w:szCs w:val="22"/>
              </w:rPr>
            </w:pPr>
            <w:r w:rsidRPr="00212489">
              <w:rPr>
                <w:b/>
                <w:sz w:val="22"/>
                <w:szCs w:val="22"/>
              </w:rPr>
              <w:t>Hypothesis 1:</w:t>
            </w:r>
          </w:p>
          <w:p w14:paraId="49364212" w14:textId="03CC6BCB" w:rsidR="00DA63A2" w:rsidRPr="00212489" w:rsidRDefault="00DA63A2" w:rsidP="00BB3F1E">
            <w:pPr>
              <w:spacing w:before="0" w:after="0" w:line="240" w:lineRule="auto"/>
              <w:ind w:firstLine="0"/>
              <w:rPr>
                <w:sz w:val="22"/>
                <w:szCs w:val="22"/>
              </w:rPr>
            </w:pPr>
            <w:del w:id="73" w:author="PCIRR revision" w:date="2022-08-13T12:48:00Z">
              <w:r w:rsidRPr="00212489">
                <w:rPr>
                  <w:sz w:val="22"/>
                  <w:szCs w:val="22"/>
                </w:rPr>
                <w:delText>Since duration does not seem to be an important predictor of the evaluation of sunk time costs, the</w:delText>
              </w:r>
            </w:del>
            <w:ins w:id="74" w:author="PCIRR revision" w:date="2022-08-13T12:48:00Z">
              <w:r w:rsidR="00446BB9">
                <w:rPr>
                  <w:sz w:val="22"/>
                  <w:szCs w:val="22"/>
                </w:rPr>
                <w:t>T</w:t>
              </w:r>
              <w:r w:rsidRPr="00212489">
                <w:rPr>
                  <w:sz w:val="22"/>
                  <w:szCs w:val="22"/>
                </w:rPr>
                <w:t>he</w:t>
              </w:r>
            </w:ins>
            <w:r w:rsidRPr="00212489">
              <w:rPr>
                <w:sz w:val="22"/>
                <w:szCs w:val="22"/>
              </w:rPr>
              <w:t xml:space="preserve"> sunk-cost effect </w:t>
            </w:r>
            <w:del w:id="75" w:author="PCIRR revision" w:date="2022-08-13T12:48:00Z">
              <w:r w:rsidRPr="00212489">
                <w:rPr>
                  <w:sz w:val="22"/>
                  <w:szCs w:val="22"/>
                </w:rPr>
                <w:delText>will not vary greatly as a function of the size of the sunk-cost. More generally, the sunk-cost effect will be</w:delText>
              </w:r>
            </w:del>
            <w:ins w:id="76" w:author="PCIRR revision" w:date="2022-08-13T12:48:00Z">
              <w:r w:rsidR="00D158AA">
                <w:rPr>
                  <w:sz w:val="22"/>
                  <w:szCs w:val="22"/>
                </w:rPr>
                <w:t>is</w:t>
              </w:r>
            </w:ins>
            <w:r w:rsidRPr="00212489">
              <w:rPr>
                <w:sz w:val="22"/>
                <w:szCs w:val="22"/>
              </w:rPr>
              <w:t xml:space="preserve"> weaker in the domain of temporal costs than in the domain of monetary costs.</w:t>
            </w:r>
          </w:p>
        </w:tc>
        <w:tc>
          <w:tcPr>
            <w:tcW w:w="1418" w:type="dxa"/>
            <w:vMerge w:val="restart"/>
            <w:tcBorders>
              <w:top w:val="single" w:sz="4" w:space="0" w:color="auto"/>
            </w:tcBorders>
            <w:vAlign w:val="center"/>
          </w:tcPr>
          <w:p w14:paraId="405309CE" w14:textId="656001C9" w:rsidR="00DA63A2" w:rsidRPr="00212489" w:rsidRDefault="00DA63A2" w:rsidP="004E2631">
            <w:pPr>
              <w:spacing w:before="0" w:after="0" w:line="240" w:lineRule="auto"/>
              <w:ind w:left="36" w:firstLine="0"/>
              <w:rPr>
                <w:b/>
                <w:sz w:val="22"/>
                <w:szCs w:val="22"/>
              </w:rPr>
            </w:pPr>
            <w:r w:rsidRPr="00212489">
              <w:rPr>
                <w:sz w:val="22"/>
                <w:szCs w:val="22"/>
              </w:rPr>
              <w:t>1</w:t>
            </w:r>
            <w:r w:rsidRPr="00212489">
              <w:rPr>
                <w:sz w:val="22"/>
                <w:szCs w:val="22"/>
              </w:rPr>
              <w:br/>
            </w:r>
            <w:r w:rsidRPr="00212489">
              <w:rPr>
                <w:b/>
                <w:sz w:val="22"/>
                <w:szCs w:val="22"/>
              </w:rPr>
              <w:t>(Theatre and concert tickets)</w:t>
            </w:r>
          </w:p>
        </w:tc>
        <w:tc>
          <w:tcPr>
            <w:tcW w:w="3543" w:type="dxa"/>
            <w:vMerge w:val="restart"/>
            <w:tcBorders>
              <w:top w:val="single" w:sz="4" w:space="0" w:color="auto"/>
            </w:tcBorders>
            <w:vAlign w:val="center"/>
          </w:tcPr>
          <w:p w14:paraId="7D0C991F" w14:textId="7D88B710" w:rsidR="00DA63A2" w:rsidRPr="00212489" w:rsidRDefault="00DA63A2" w:rsidP="004E2631">
            <w:pPr>
              <w:spacing w:before="0" w:after="0" w:line="240" w:lineRule="auto"/>
              <w:ind w:firstLine="0"/>
              <w:rPr>
                <w:sz w:val="22"/>
                <w:szCs w:val="22"/>
              </w:rPr>
            </w:pPr>
            <w:r w:rsidRPr="00212489">
              <w:rPr>
                <w:sz w:val="22"/>
                <w:szCs w:val="22"/>
              </w:rPr>
              <w:t>Two types of tickets are expressed in two different types of sunk cost domains – either time or money to investigate the relative strength of each domain.</w:t>
            </w:r>
          </w:p>
        </w:tc>
        <w:tc>
          <w:tcPr>
            <w:tcW w:w="2693" w:type="dxa"/>
            <w:vMerge w:val="restart"/>
            <w:tcBorders>
              <w:top w:val="single" w:sz="4" w:space="0" w:color="auto"/>
            </w:tcBorders>
            <w:vAlign w:val="center"/>
          </w:tcPr>
          <w:p w14:paraId="6769490C" w14:textId="56FB4D19" w:rsidR="00DA63A2" w:rsidRPr="00212489" w:rsidRDefault="00DA63A2" w:rsidP="004E2631">
            <w:pPr>
              <w:spacing w:before="0" w:after="0" w:line="240" w:lineRule="auto"/>
              <w:ind w:firstLine="0"/>
              <w:rPr>
                <w:sz w:val="22"/>
                <w:szCs w:val="22"/>
              </w:rPr>
            </w:pPr>
            <w:r w:rsidRPr="00212489">
              <w:rPr>
                <w:sz w:val="22"/>
                <w:szCs w:val="22"/>
                <w:lang w:eastAsia="zh-CN"/>
              </w:rPr>
              <w:t>Chi-square; difference between sunk time and sunk money conditions in rate of choosing a ticket</w:t>
            </w:r>
          </w:p>
        </w:tc>
        <w:tc>
          <w:tcPr>
            <w:tcW w:w="1559" w:type="dxa"/>
            <w:tcBorders>
              <w:top w:val="single" w:sz="4" w:space="0" w:color="auto"/>
              <w:bottom w:val="nil"/>
            </w:tcBorders>
            <w:vAlign w:val="center"/>
          </w:tcPr>
          <w:p w14:paraId="6205DFA9" w14:textId="386C613A" w:rsidR="00DA63A2" w:rsidRPr="00212489" w:rsidRDefault="00DA63A2" w:rsidP="004E2631">
            <w:pPr>
              <w:spacing w:before="0" w:after="0" w:line="240" w:lineRule="auto"/>
              <w:ind w:firstLine="0"/>
              <w:rPr>
                <w:sz w:val="22"/>
                <w:szCs w:val="22"/>
              </w:rPr>
            </w:pPr>
            <w:r w:rsidRPr="00212489">
              <w:rPr>
                <w:sz w:val="22"/>
                <w:szCs w:val="22"/>
              </w:rPr>
              <w:t>Original</w:t>
            </w:r>
          </w:p>
        </w:tc>
        <w:tc>
          <w:tcPr>
            <w:tcW w:w="1909" w:type="dxa"/>
            <w:tcBorders>
              <w:top w:val="single" w:sz="4" w:space="0" w:color="auto"/>
            </w:tcBorders>
            <w:vAlign w:val="center"/>
          </w:tcPr>
          <w:p w14:paraId="7A922337" w14:textId="0D9470A0" w:rsidR="00DA63A2"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61 [.43, .78]</w:t>
            </w:r>
          </w:p>
        </w:tc>
        <w:tc>
          <w:tcPr>
            <w:tcW w:w="1352" w:type="dxa"/>
            <w:vMerge w:val="restart"/>
            <w:tcBorders>
              <w:top w:val="single" w:sz="4" w:space="0" w:color="auto"/>
            </w:tcBorders>
            <w:vAlign w:val="center"/>
          </w:tcPr>
          <w:p w14:paraId="35F7C872" w14:textId="58268402" w:rsidR="00DA63A2" w:rsidRPr="00212489" w:rsidRDefault="00957AA9" w:rsidP="004E2631">
            <w:pPr>
              <w:spacing w:before="0" w:after="0" w:line="240" w:lineRule="auto"/>
              <w:ind w:firstLine="0"/>
              <w:rPr>
                <w:sz w:val="22"/>
                <w:szCs w:val="22"/>
              </w:rPr>
            </w:pPr>
            <w:r w:rsidRPr="00212489">
              <w:rPr>
                <w:sz w:val="22"/>
                <w:szCs w:val="22"/>
                <w:lang w:eastAsia="zh-CN"/>
              </w:rPr>
              <w:t>no signal – inconsistent</w:t>
            </w:r>
          </w:p>
        </w:tc>
      </w:tr>
      <w:tr w:rsidR="00A27A5B" w:rsidRPr="00212489" w14:paraId="5CCC9F30" w14:textId="7DD1971A" w:rsidTr="0017553A">
        <w:trPr>
          <w:jc w:val="center"/>
        </w:trPr>
        <w:tc>
          <w:tcPr>
            <w:tcW w:w="3828" w:type="dxa"/>
            <w:vMerge/>
            <w:vAlign w:val="center"/>
          </w:tcPr>
          <w:p w14:paraId="6FB054A0" w14:textId="77777777" w:rsidR="00A27A5B" w:rsidRPr="00212489" w:rsidRDefault="00A27A5B" w:rsidP="00BB3F1E">
            <w:pPr>
              <w:spacing w:before="0" w:after="0" w:line="240" w:lineRule="auto"/>
              <w:ind w:firstLine="0"/>
              <w:rPr>
                <w:b/>
                <w:sz w:val="22"/>
                <w:szCs w:val="22"/>
              </w:rPr>
            </w:pPr>
          </w:p>
        </w:tc>
        <w:tc>
          <w:tcPr>
            <w:tcW w:w="1418" w:type="dxa"/>
            <w:vMerge/>
            <w:vAlign w:val="center"/>
          </w:tcPr>
          <w:p w14:paraId="5AAB6261" w14:textId="77777777" w:rsidR="00A27A5B" w:rsidRPr="00212489" w:rsidRDefault="00A27A5B" w:rsidP="004E2631">
            <w:pPr>
              <w:spacing w:before="0" w:after="0" w:line="240" w:lineRule="auto"/>
              <w:ind w:left="36" w:firstLine="0"/>
              <w:rPr>
                <w:sz w:val="22"/>
                <w:szCs w:val="22"/>
              </w:rPr>
            </w:pPr>
          </w:p>
        </w:tc>
        <w:tc>
          <w:tcPr>
            <w:tcW w:w="3543" w:type="dxa"/>
            <w:vMerge/>
            <w:vAlign w:val="center"/>
          </w:tcPr>
          <w:p w14:paraId="7BE9FE93" w14:textId="77777777" w:rsidR="00A27A5B" w:rsidRPr="00212489" w:rsidRDefault="00A27A5B" w:rsidP="004E2631">
            <w:pPr>
              <w:spacing w:before="0" w:after="0" w:line="240" w:lineRule="auto"/>
              <w:ind w:firstLine="0"/>
              <w:rPr>
                <w:sz w:val="22"/>
                <w:szCs w:val="22"/>
              </w:rPr>
            </w:pPr>
          </w:p>
        </w:tc>
        <w:tc>
          <w:tcPr>
            <w:tcW w:w="2693" w:type="dxa"/>
            <w:vMerge/>
            <w:vAlign w:val="center"/>
          </w:tcPr>
          <w:p w14:paraId="5AD8375A" w14:textId="77777777" w:rsidR="00A27A5B" w:rsidRPr="00212489" w:rsidRDefault="00A27A5B" w:rsidP="004E2631">
            <w:pPr>
              <w:spacing w:before="0" w:after="0" w:line="240" w:lineRule="auto"/>
              <w:ind w:firstLine="0"/>
              <w:rPr>
                <w:sz w:val="22"/>
                <w:szCs w:val="22"/>
                <w:lang w:eastAsia="zh-CN"/>
              </w:rPr>
            </w:pPr>
          </w:p>
        </w:tc>
        <w:tc>
          <w:tcPr>
            <w:tcW w:w="1559" w:type="dxa"/>
            <w:tcBorders>
              <w:top w:val="nil"/>
              <w:bottom w:val="nil"/>
            </w:tcBorders>
            <w:vAlign w:val="center"/>
          </w:tcPr>
          <w:p w14:paraId="33D04B8B" w14:textId="18770545"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58EED0C9" w14:textId="3874F939" w:rsidR="00A27A5B"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7B039E" w:rsidRPr="00212489">
              <w:rPr>
                <w:sz w:val="22"/>
                <w:szCs w:val="22"/>
              </w:rPr>
              <w:t>01</w:t>
            </w:r>
            <w:r w:rsidR="006F3C21" w:rsidRPr="00212489">
              <w:rPr>
                <w:sz w:val="22"/>
                <w:szCs w:val="22"/>
              </w:rPr>
              <w:t xml:space="preserve"> </w:t>
            </w:r>
            <w:r w:rsidRPr="00212489">
              <w:rPr>
                <w:sz w:val="22"/>
                <w:szCs w:val="22"/>
              </w:rPr>
              <w:t>[.</w:t>
            </w:r>
            <w:r w:rsidR="00957AA9" w:rsidRPr="00212489">
              <w:rPr>
                <w:sz w:val="22"/>
                <w:szCs w:val="22"/>
              </w:rPr>
              <w:t>00</w:t>
            </w:r>
            <w:r w:rsidRPr="00212489">
              <w:rPr>
                <w:sz w:val="22"/>
                <w:szCs w:val="22"/>
              </w:rPr>
              <w:t>, .</w:t>
            </w:r>
            <w:r w:rsidR="00957AA9" w:rsidRPr="00212489">
              <w:rPr>
                <w:sz w:val="22"/>
                <w:szCs w:val="22"/>
              </w:rPr>
              <w:t>10</w:t>
            </w:r>
            <w:r w:rsidRPr="00212489">
              <w:rPr>
                <w:sz w:val="22"/>
                <w:szCs w:val="22"/>
              </w:rPr>
              <w:t>]</w:t>
            </w:r>
          </w:p>
        </w:tc>
        <w:tc>
          <w:tcPr>
            <w:tcW w:w="1352" w:type="dxa"/>
            <w:vMerge/>
            <w:vAlign w:val="center"/>
          </w:tcPr>
          <w:p w14:paraId="6C9EAA8B" w14:textId="77777777" w:rsidR="00A27A5B" w:rsidRPr="00212489" w:rsidRDefault="00A27A5B" w:rsidP="00BB3F1E">
            <w:pPr>
              <w:spacing w:before="0" w:after="0" w:line="240" w:lineRule="auto"/>
              <w:ind w:firstLine="0"/>
              <w:rPr>
                <w:sz w:val="22"/>
                <w:szCs w:val="22"/>
              </w:rPr>
            </w:pPr>
          </w:p>
        </w:tc>
      </w:tr>
      <w:tr w:rsidR="00A30B99" w:rsidRPr="00212489" w14:paraId="1ADF8FE5" w14:textId="77777777" w:rsidTr="0017553A">
        <w:trPr>
          <w:jc w:val="center"/>
        </w:trPr>
        <w:tc>
          <w:tcPr>
            <w:tcW w:w="3828" w:type="dxa"/>
            <w:vMerge/>
            <w:vAlign w:val="center"/>
          </w:tcPr>
          <w:p w14:paraId="0768C584" w14:textId="77777777" w:rsidR="00A30B99" w:rsidRPr="00212489" w:rsidRDefault="00A30B99" w:rsidP="00BB3F1E">
            <w:pPr>
              <w:spacing w:before="0" w:after="0" w:line="240" w:lineRule="auto"/>
              <w:ind w:firstLine="0"/>
              <w:rPr>
                <w:sz w:val="22"/>
                <w:szCs w:val="22"/>
              </w:rPr>
            </w:pPr>
          </w:p>
        </w:tc>
        <w:tc>
          <w:tcPr>
            <w:tcW w:w="1418" w:type="dxa"/>
            <w:vAlign w:val="center"/>
          </w:tcPr>
          <w:p w14:paraId="596E1F16" w14:textId="77777777" w:rsidR="00A30B99" w:rsidRPr="00212489" w:rsidRDefault="00A30B99" w:rsidP="004E2631">
            <w:pPr>
              <w:spacing w:before="0" w:after="0" w:line="240" w:lineRule="auto"/>
              <w:ind w:firstLine="0"/>
              <w:rPr>
                <w:sz w:val="22"/>
                <w:szCs w:val="22"/>
              </w:rPr>
            </w:pPr>
          </w:p>
        </w:tc>
        <w:tc>
          <w:tcPr>
            <w:tcW w:w="3543" w:type="dxa"/>
            <w:vAlign w:val="center"/>
          </w:tcPr>
          <w:p w14:paraId="70AB696E" w14:textId="77777777" w:rsidR="00A30B99" w:rsidRPr="00212489" w:rsidRDefault="00A30B99" w:rsidP="004E2631">
            <w:pPr>
              <w:spacing w:before="0" w:after="0" w:line="240" w:lineRule="auto"/>
              <w:ind w:firstLine="0"/>
              <w:rPr>
                <w:sz w:val="22"/>
                <w:szCs w:val="22"/>
              </w:rPr>
            </w:pPr>
          </w:p>
        </w:tc>
        <w:tc>
          <w:tcPr>
            <w:tcW w:w="2693" w:type="dxa"/>
            <w:vAlign w:val="center"/>
          </w:tcPr>
          <w:p w14:paraId="7AF88403" w14:textId="77777777" w:rsidR="00A30B99" w:rsidRPr="00212489" w:rsidRDefault="00A30B99" w:rsidP="004E2631">
            <w:pPr>
              <w:spacing w:before="0" w:after="0" w:line="240" w:lineRule="auto"/>
              <w:ind w:firstLine="0"/>
              <w:rPr>
                <w:sz w:val="22"/>
                <w:szCs w:val="22"/>
                <w:lang w:eastAsia="zh-CN"/>
              </w:rPr>
            </w:pPr>
          </w:p>
        </w:tc>
        <w:tc>
          <w:tcPr>
            <w:tcW w:w="1559" w:type="dxa"/>
            <w:vAlign w:val="center"/>
          </w:tcPr>
          <w:p w14:paraId="2AED6C64" w14:textId="77777777" w:rsidR="00A30B99" w:rsidRPr="00212489" w:rsidRDefault="00A30B99" w:rsidP="004E2631">
            <w:pPr>
              <w:spacing w:before="0" w:after="0" w:line="240" w:lineRule="auto"/>
              <w:ind w:firstLine="0"/>
              <w:rPr>
                <w:sz w:val="22"/>
                <w:szCs w:val="22"/>
              </w:rPr>
            </w:pPr>
          </w:p>
        </w:tc>
        <w:tc>
          <w:tcPr>
            <w:tcW w:w="1909" w:type="dxa"/>
            <w:vAlign w:val="center"/>
          </w:tcPr>
          <w:p w14:paraId="7163F132" w14:textId="77777777" w:rsidR="00A30B99" w:rsidRPr="00212489" w:rsidRDefault="00A30B99" w:rsidP="004E2631">
            <w:pPr>
              <w:spacing w:before="0" w:after="0" w:line="240" w:lineRule="auto"/>
              <w:ind w:firstLine="0"/>
              <w:rPr>
                <w:rFonts w:cstheme="minorHAnsi"/>
                <w:bCs/>
                <w:sz w:val="22"/>
                <w:szCs w:val="22"/>
                <w:lang w:eastAsia="zh-CN"/>
              </w:rPr>
            </w:pPr>
          </w:p>
        </w:tc>
        <w:tc>
          <w:tcPr>
            <w:tcW w:w="1352" w:type="dxa"/>
            <w:vAlign w:val="center"/>
          </w:tcPr>
          <w:p w14:paraId="22290633" w14:textId="77777777" w:rsidR="00A30B99" w:rsidRPr="00212489" w:rsidRDefault="00A30B99" w:rsidP="004E2631">
            <w:pPr>
              <w:spacing w:before="0" w:after="0" w:line="240" w:lineRule="auto"/>
              <w:ind w:firstLine="0"/>
              <w:rPr>
                <w:sz w:val="22"/>
                <w:szCs w:val="22"/>
                <w:lang w:eastAsia="zh-CN"/>
              </w:rPr>
            </w:pPr>
          </w:p>
        </w:tc>
      </w:tr>
      <w:tr w:rsidR="00A27A5B" w:rsidRPr="00212489" w14:paraId="45047BD9" w14:textId="3FAD22E6" w:rsidTr="0017553A">
        <w:trPr>
          <w:jc w:val="center"/>
        </w:trPr>
        <w:tc>
          <w:tcPr>
            <w:tcW w:w="3828" w:type="dxa"/>
            <w:vMerge/>
            <w:vAlign w:val="center"/>
          </w:tcPr>
          <w:p w14:paraId="083E9902" w14:textId="77777777" w:rsidR="00A27A5B" w:rsidRPr="00212489" w:rsidRDefault="00A27A5B" w:rsidP="00BB3F1E">
            <w:pPr>
              <w:spacing w:before="0" w:after="0" w:line="240" w:lineRule="auto"/>
              <w:ind w:firstLine="0"/>
              <w:rPr>
                <w:sz w:val="22"/>
                <w:szCs w:val="22"/>
              </w:rPr>
            </w:pPr>
          </w:p>
        </w:tc>
        <w:tc>
          <w:tcPr>
            <w:tcW w:w="1418" w:type="dxa"/>
            <w:vMerge w:val="restart"/>
            <w:vAlign w:val="center"/>
          </w:tcPr>
          <w:p w14:paraId="76A4FC22" w14:textId="2F315975" w:rsidR="00A27A5B" w:rsidRPr="00212489" w:rsidRDefault="00A27A5B" w:rsidP="004E2631">
            <w:pPr>
              <w:spacing w:before="0" w:after="0" w:line="240" w:lineRule="auto"/>
              <w:ind w:firstLine="0"/>
              <w:rPr>
                <w:b/>
                <w:sz w:val="22"/>
                <w:szCs w:val="22"/>
              </w:rPr>
            </w:pPr>
            <w:r w:rsidRPr="00212489">
              <w:rPr>
                <w:sz w:val="22"/>
                <w:szCs w:val="22"/>
              </w:rPr>
              <w:t>2</w:t>
            </w:r>
            <w:r w:rsidRPr="00212489">
              <w:rPr>
                <w:sz w:val="22"/>
                <w:szCs w:val="22"/>
              </w:rPr>
              <w:br/>
            </w:r>
            <w:r w:rsidRPr="00212489">
              <w:rPr>
                <w:b/>
                <w:sz w:val="22"/>
                <w:szCs w:val="22"/>
              </w:rPr>
              <w:t>(Choosing a project)</w:t>
            </w:r>
          </w:p>
        </w:tc>
        <w:tc>
          <w:tcPr>
            <w:tcW w:w="3543" w:type="dxa"/>
            <w:vMerge w:val="restart"/>
            <w:vAlign w:val="center"/>
          </w:tcPr>
          <w:p w14:paraId="6930AC72" w14:textId="73CEF705" w:rsidR="00A27A5B" w:rsidRPr="00212489" w:rsidRDefault="00A27A5B" w:rsidP="004E2631">
            <w:pPr>
              <w:spacing w:before="0" w:after="0" w:line="240" w:lineRule="auto"/>
              <w:ind w:firstLine="0"/>
              <w:rPr>
                <w:sz w:val="22"/>
                <w:szCs w:val="22"/>
              </w:rPr>
            </w:pPr>
            <w:r w:rsidRPr="00212489">
              <w:rPr>
                <w:sz w:val="22"/>
                <w:szCs w:val="22"/>
              </w:rPr>
              <w:t>The domain (time/money) and the existence of sunk cost (present/absent) are manipulated within a scenario, describing potential projects to work on to test the strength of the sunk cost effects across domains.</w:t>
            </w:r>
          </w:p>
        </w:tc>
        <w:tc>
          <w:tcPr>
            <w:tcW w:w="2693" w:type="dxa"/>
            <w:vMerge w:val="restart"/>
            <w:vAlign w:val="center"/>
          </w:tcPr>
          <w:p w14:paraId="010FC464" w14:textId="310AEC7D" w:rsidR="00A27A5B" w:rsidRPr="00212489" w:rsidRDefault="00A27A5B" w:rsidP="004E2631">
            <w:pPr>
              <w:spacing w:before="0" w:after="0" w:line="240" w:lineRule="auto"/>
              <w:ind w:firstLine="0"/>
              <w:rPr>
                <w:sz w:val="22"/>
                <w:szCs w:val="22"/>
              </w:rPr>
            </w:pPr>
            <w:r w:rsidRPr="00212489">
              <w:rPr>
                <w:sz w:val="22"/>
                <w:szCs w:val="22"/>
                <w:lang w:eastAsia="zh-CN"/>
              </w:rPr>
              <w:t>Chi-square; difference between sunk time and no sunk time conditions in rate of choosing a project</w:t>
            </w:r>
          </w:p>
        </w:tc>
        <w:tc>
          <w:tcPr>
            <w:tcW w:w="1559" w:type="dxa"/>
            <w:vAlign w:val="center"/>
          </w:tcPr>
          <w:p w14:paraId="54704AF6" w14:textId="6AD994CF" w:rsidR="00A27A5B" w:rsidRPr="00212489" w:rsidRDefault="00A27A5B" w:rsidP="004E2631">
            <w:pPr>
              <w:spacing w:before="0" w:after="0" w:line="240" w:lineRule="auto"/>
              <w:ind w:firstLine="0"/>
              <w:rPr>
                <w:sz w:val="22"/>
                <w:szCs w:val="22"/>
              </w:rPr>
            </w:pPr>
            <w:r w:rsidRPr="00212489">
              <w:rPr>
                <w:sz w:val="22"/>
                <w:szCs w:val="22"/>
              </w:rPr>
              <w:t>Original</w:t>
            </w:r>
          </w:p>
        </w:tc>
        <w:tc>
          <w:tcPr>
            <w:tcW w:w="1909" w:type="dxa"/>
            <w:vAlign w:val="center"/>
          </w:tcPr>
          <w:p w14:paraId="585A0963" w14:textId="1440AEFC" w:rsidR="00A27A5B"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02</w:t>
            </w:r>
            <w:r w:rsidR="006F3C21" w:rsidRPr="00212489">
              <w:rPr>
                <w:sz w:val="22"/>
                <w:szCs w:val="22"/>
              </w:rPr>
              <w:t xml:space="preserve"> </w:t>
            </w:r>
            <w:r w:rsidRPr="00212489">
              <w:rPr>
                <w:sz w:val="22"/>
                <w:szCs w:val="22"/>
              </w:rPr>
              <w:t>[.00, .18]</w:t>
            </w:r>
          </w:p>
        </w:tc>
        <w:tc>
          <w:tcPr>
            <w:tcW w:w="1352" w:type="dxa"/>
            <w:vMerge w:val="restart"/>
            <w:vAlign w:val="center"/>
          </w:tcPr>
          <w:p w14:paraId="70209C41" w14:textId="1CA19181" w:rsidR="00A27A5B" w:rsidRPr="00212489" w:rsidRDefault="00957AA9" w:rsidP="004E2631">
            <w:pPr>
              <w:spacing w:before="0" w:after="0" w:line="240" w:lineRule="auto"/>
              <w:ind w:firstLine="0"/>
              <w:rPr>
                <w:sz w:val="22"/>
                <w:szCs w:val="22"/>
              </w:rPr>
            </w:pPr>
            <w:r w:rsidRPr="00212489">
              <w:rPr>
                <w:sz w:val="22"/>
                <w:szCs w:val="22"/>
                <w:lang w:eastAsia="zh-CN"/>
              </w:rPr>
              <w:t>no signal – consistent</w:t>
            </w:r>
          </w:p>
        </w:tc>
      </w:tr>
      <w:tr w:rsidR="00A27A5B" w:rsidRPr="00212489" w14:paraId="707E360B" w14:textId="77777777" w:rsidTr="0017553A">
        <w:trPr>
          <w:jc w:val="center"/>
        </w:trPr>
        <w:tc>
          <w:tcPr>
            <w:tcW w:w="3828" w:type="dxa"/>
            <w:vMerge/>
            <w:vAlign w:val="center"/>
          </w:tcPr>
          <w:p w14:paraId="0A28C33E"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58D6C5DD" w14:textId="77777777" w:rsidR="00A27A5B" w:rsidRPr="00212489" w:rsidRDefault="00A27A5B" w:rsidP="004E2631">
            <w:pPr>
              <w:spacing w:before="0" w:after="0" w:line="240" w:lineRule="auto"/>
              <w:ind w:left="36" w:firstLine="0"/>
              <w:rPr>
                <w:sz w:val="22"/>
                <w:szCs w:val="22"/>
              </w:rPr>
            </w:pPr>
          </w:p>
        </w:tc>
        <w:tc>
          <w:tcPr>
            <w:tcW w:w="3543" w:type="dxa"/>
            <w:vMerge/>
            <w:vAlign w:val="center"/>
          </w:tcPr>
          <w:p w14:paraId="42718CCC" w14:textId="77777777" w:rsidR="00A27A5B" w:rsidRPr="00212489" w:rsidRDefault="00A27A5B" w:rsidP="00BB3F1E">
            <w:pPr>
              <w:spacing w:before="0" w:after="0" w:line="240" w:lineRule="auto"/>
              <w:ind w:firstLine="0"/>
              <w:rPr>
                <w:sz w:val="22"/>
                <w:szCs w:val="22"/>
              </w:rPr>
            </w:pPr>
          </w:p>
        </w:tc>
        <w:tc>
          <w:tcPr>
            <w:tcW w:w="2693" w:type="dxa"/>
            <w:vMerge/>
            <w:vAlign w:val="center"/>
          </w:tcPr>
          <w:p w14:paraId="19333BF6" w14:textId="77777777" w:rsidR="00A27A5B" w:rsidRPr="00212489" w:rsidRDefault="00A27A5B" w:rsidP="004E2631">
            <w:pPr>
              <w:spacing w:before="0" w:after="0" w:line="240" w:lineRule="auto"/>
              <w:ind w:firstLine="0"/>
              <w:rPr>
                <w:sz w:val="22"/>
                <w:szCs w:val="22"/>
                <w:lang w:eastAsia="zh-CN"/>
              </w:rPr>
            </w:pPr>
          </w:p>
        </w:tc>
        <w:tc>
          <w:tcPr>
            <w:tcW w:w="1559" w:type="dxa"/>
            <w:vAlign w:val="center"/>
          </w:tcPr>
          <w:p w14:paraId="5D901BA4" w14:textId="382ECAD3"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7C814328" w14:textId="77AF2B01" w:rsidR="00A27A5B"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957AA9" w:rsidRPr="00212489">
              <w:rPr>
                <w:sz w:val="22"/>
                <w:szCs w:val="22"/>
              </w:rPr>
              <w:t>00</w:t>
            </w:r>
            <w:r w:rsidRPr="00212489">
              <w:rPr>
                <w:sz w:val="22"/>
                <w:szCs w:val="22"/>
              </w:rPr>
              <w:t xml:space="preserve"> [.</w:t>
            </w:r>
            <w:r w:rsidR="00957AA9" w:rsidRPr="00212489">
              <w:rPr>
                <w:sz w:val="22"/>
                <w:szCs w:val="22"/>
              </w:rPr>
              <w:t>00</w:t>
            </w:r>
            <w:r w:rsidRPr="00212489">
              <w:rPr>
                <w:sz w:val="22"/>
                <w:szCs w:val="22"/>
              </w:rPr>
              <w:t>, .</w:t>
            </w:r>
            <w:r w:rsidR="00957AA9" w:rsidRPr="00212489">
              <w:rPr>
                <w:sz w:val="22"/>
                <w:szCs w:val="22"/>
              </w:rPr>
              <w:t>04</w:t>
            </w:r>
            <w:r w:rsidRPr="00212489">
              <w:rPr>
                <w:sz w:val="22"/>
                <w:szCs w:val="22"/>
              </w:rPr>
              <w:t>]</w:t>
            </w:r>
          </w:p>
        </w:tc>
        <w:tc>
          <w:tcPr>
            <w:tcW w:w="1352" w:type="dxa"/>
            <w:vMerge/>
            <w:vAlign w:val="center"/>
          </w:tcPr>
          <w:p w14:paraId="05FA5AE8" w14:textId="77777777" w:rsidR="00A27A5B" w:rsidRPr="00212489" w:rsidRDefault="00A27A5B" w:rsidP="00BB3F1E">
            <w:pPr>
              <w:spacing w:before="0" w:after="0" w:line="240" w:lineRule="auto"/>
              <w:ind w:firstLine="0"/>
              <w:rPr>
                <w:sz w:val="22"/>
                <w:szCs w:val="22"/>
              </w:rPr>
            </w:pPr>
          </w:p>
        </w:tc>
      </w:tr>
      <w:tr w:rsidR="00A27A5B" w:rsidRPr="00212489" w14:paraId="1B3585B5" w14:textId="77777777" w:rsidTr="0017553A">
        <w:trPr>
          <w:jc w:val="center"/>
        </w:trPr>
        <w:tc>
          <w:tcPr>
            <w:tcW w:w="3828" w:type="dxa"/>
            <w:vMerge/>
            <w:vAlign w:val="center"/>
          </w:tcPr>
          <w:p w14:paraId="4C99EBCB"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47F7B96A" w14:textId="77777777" w:rsidR="00A27A5B" w:rsidRPr="00212489" w:rsidRDefault="00A27A5B" w:rsidP="004E2631">
            <w:pPr>
              <w:spacing w:before="0" w:after="0" w:line="240" w:lineRule="auto"/>
              <w:ind w:left="36" w:firstLine="0"/>
              <w:rPr>
                <w:sz w:val="22"/>
                <w:szCs w:val="22"/>
              </w:rPr>
            </w:pPr>
          </w:p>
        </w:tc>
        <w:tc>
          <w:tcPr>
            <w:tcW w:w="3543" w:type="dxa"/>
            <w:vMerge/>
            <w:vAlign w:val="center"/>
          </w:tcPr>
          <w:p w14:paraId="0590FC37" w14:textId="77777777" w:rsidR="00A27A5B" w:rsidRPr="00212489" w:rsidRDefault="00A27A5B" w:rsidP="00BB3F1E">
            <w:pPr>
              <w:spacing w:before="0" w:after="0" w:line="240" w:lineRule="auto"/>
              <w:ind w:firstLine="0"/>
              <w:rPr>
                <w:sz w:val="22"/>
                <w:szCs w:val="22"/>
              </w:rPr>
            </w:pPr>
          </w:p>
        </w:tc>
        <w:tc>
          <w:tcPr>
            <w:tcW w:w="2693" w:type="dxa"/>
            <w:vMerge w:val="restart"/>
            <w:vAlign w:val="center"/>
          </w:tcPr>
          <w:p w14:paraId="26288241" w14:textId="71CB774E" w:rsidR="00A27A5B" w:rsidRPr="00212489" w:rsidRDefault="00A27A5B" w:rsidP="004E2631">
            <w:pPr>
              <w:spacing w:before="0" w:after="0" w:line="240" w:lineRule="auto"/>
              <w:ind w:firstLine="0"/>
              <w:rPr>
                <w:sz w:val="22"/>
                <w:szCs w:val="22"/>
              </w:rPr>
            </w:pPr>
            <w:r w:rsidRPr="00212489">
              <w:rPr>
                <w:sz w:val="22"/>
                <w:szCs w:val="22"/>
                <w:lang w:eastAsia="zh-CN"/>
              </w:rPr>
              <w:t>Chi-square; difference between sunk money and no sunk money conditions in rate of choosing a project</w:t>
            </w:r>
          </w:p>
        </w:tc>
        <w:tc>
          <w:tcPr>
            <w:tcW w:w="1559" w:type="dxa"/>
            <w:vAlign w:val="center"/>
          </w:tcPr>
          <w:p w14:paraId="7B19BAE5" w14:textId="10FE670D" w:rsidR="00A27A5B" w:rsidRPr="00212489" w:rsidRDefault="00A27A5B" w:rsidP="004E2631">
            <w:pPr>
              <w:spacing w:before="0" w:after="0" w:line="240" w:lineRule="auto"/>
              <w:ind w:firstLine="0"/>
              <w:rPr>
                <w:sz w:val="22"/>
                <w:szCs w:val="22"/>
              </w:rPr>
            </w:pPr>
            <w:r w:rsidRPr="00212489">
              <w:rPr>
                <w:sz w:val="22"/>
                <w:szCs w:val="22"/>
              </w:rPr>
              <w:t>Original</w:t>
            </w:r>
          </w:p>
        </w:tc>
        <w:tc>
          <w:tcPr>
            <w:tcW w:w="1909" w:type="dxa"/>
            <w:vAlign w:val="center"/>
          </w:tcPr>
          <w:p w14:paraId="2523E7BE" w14:textId="1611CDD0" w:rsidR="00A27A5B"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32</w:t>
            </w:r>
            <w:r w:rsidR="006F3C21" w:rsidRPr="00212489">
              <w:rPr>
                <w:sz w:val="22"/>
                <w:szCs w:val="22"/>
              </w:rPr>
              <w:t xml:space="preserve"> </w:t>
            </w:r>
            <w:r w:rsidRPr="00212489">
              <w:rPr>
                <w:sz w:val="22"/>
                <w:szCs w:val="22"/>
              </w:rPr>
              <w:t>[.12, .52]</w:t>
            </w:r>
          </w:p>
        </w:tc>
        <w:tc>
          <w:tcPr>
            <w:tcW w:w="1352" w:type="dxa"/>
            <w:vMerge w:val="restart"/>
            <w:vAlign w:val="center"/>
          </w:tcPr>
          <w:p w14:paraId="6D7E23EF" w14:textId="7D57B8A2" w:rsidR="00A27A5B" w:rsidRPr="00212489" w:rsidRDefault="00957AA9" w:rsidP="004E2631">
            <w:pPr>
              <w:spacing w:before="0" w:after="0" w:line="240" w:lineRule="auto"/>
              <w:ind w:firstLine="0"/>
              <w:rPr>
                <w:sz w:val="22"/>
                <w:szCs w:val="22"/>
              </w:rPr>
            </w:pPr>
            <w:r w:rsidRPr="00212489">
              <w:rPr>
                <w:sz w:val="22"/>
                <w:szCs w:val="22"/>
                <w:lang w:eastAsia="zh-CN"/>
              </w:rPr>
              <w:t>no signal – inconsistent</w:t>
            </w:r>
          </w:p>
        </w:tc>
      </w:tr>
      <w:tr w:rsidR="00A27A5B" w:rsidRPr="00212489" w14:paraId="38E56E35" w14:textId="77777777" w:rsidTr="0017553A">
        <w:trPr>
          <w:jc w:val="center"/>
        </w:trPr>
        <w:tc>
          <w:tcPr>
            <w:tcW w:w="3828" w:type="dxa"/>
            <w:vMerge/>
            <w:vAlign w:val="center"/>
          </w:tcPr>
          <w:p w14:paraId="50D81FD9"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0E4A9FE0" w14:textId="77777777" w:rsidR="00A27A5B" w:rsidRPr="00212489" w:rsidRDefault="00A27A5B" w:rsidP="004E2631">
            <w:pPr>
              <w:spacing w:before="0" w:after="0" w:line="240" w:lineRule="auto"/>
              <w:ind w:left="36" w:firstLine="0"/>
              <w:rPr>
                <w:sz w:val="22"/>
                <w:szCs w:val="22"/>
              </w:rPr>
            </w:pPr>
          </w:p>
        </w:tc>
        <w:tc>
          <w:tcPr>
            <w:tcW w:w="3543" w:type="dxa"/>
            <w:vMerge/>
            <w:vAlign w:val="center"/>
          </w:tcPr>
          <w:p w14:paraId="5FE41842" w14:textId="77777777" w:rsidR="00A27A5B" w:rsidRPr="00212489" w:rsidRDefault="00A27A5B" w:rsidP="00BB3F1E">
            <w:pPr>
              <w:spacing w:before="0" w:after="0" w:line="240" w:lineRule="auto"/>
              <w:ind w:firstLine="0"/>
              <w:rPr>
                <w:sz w:val="22"/>
                <w:szCs w:val="22"/>
              </w:rPr>
            </w:pPr>
          </w:p>
        </w:tc>
        <w:tc>
          <w:tcPr>
            <w:tcW w:w="2693" w:type="dxa"/>
            <w:vMerge/>
            <w:vAlign w:val="center"/>
          </w:tcPr>
          <w:p w14:paraId="4C838B8B" w14:textId="77777777" w:rsidR="00A27A5B" w:rsidRPr="00212489" w:rsidRDefault="00A27A5B" w:rsidP="00BB3F1E">
            <w:pPr>
              <w:spacing w:before="0" w:after="0" w:line="240" w:lineRule="auto"/>
              <w:ind w:firstLine="0"/>
              <w:rPr>
                <w:sz w:val="22"/>
                <w:szCs w:val="22"/>
                <w:lang w:eastAsia="zh-CN"/>
              </w:rPr>
            </w:pPr>
          </w:p>
        </w:tc>
        <w:tc>
          <w:tcPr>
            <w:tcW w:w="1559" w:type="dxa"/>
            <w:vAlign w:val="center"/>
          </w:tcPr>
          <w:p w14:paraId="6D8D3F17" w14:textId="0AC41639"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5EBA4F43" w14:textId="44114F32" w:rsidR="00A27A5B" w:rsidRPr="00212489" w:rsidRDefault="00A27A5B" w:rsidP="004E2631">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957AA9" w:rsidRPr="00212489">
              <w:rPr>
                <w:sz w:val="22"/>
                <w:szCs w:val="22"/>
              </w:rPr>
              <w:t>03</w:t>
            </w:r>
            <w:r w:rsidR="006F3C21" w:rsidRPr="00212489">
              <w:rPr>
                <w:sz w:val="22"/>
                <w:szCs w:val="22"/>
              </w:rPr>
              <w:t xml:space="preserve"> </w:t>
            </w:r>
            <w:r w:rsidRPr="00212489">
              <w:rPr>
                <w:sz w:val="22"/>
                <w:szCs w:val="22"/>
              </w:rPr>
              <w:t>[.</w:t>
            </w:r>
            <w:r w:rsidR="00957AA9" w:rsidRPr="00212489">
              <w:rPr>
                <w:sz w:val="22"/>
                <w:szCs w:val="22"/>
              </w:rPr>
              <w:t xml:space="preserve">00 </w:t>
            </w:r>
            <w:r w:rsidRPr="00212489">
              <w:rPr>
                <w:sz w:val="22"/>
                <w:szCs w:val="22"/>
              </w:rPr>
              <w:t>- .</w:t>
            </w:r>
            <w:r w:rsidR="00957AA9" w:rsidRPr="00212489">
              <w:rPr>
                <w:sz w:val="22"/>
                <w:szCs w:val="22"/>
              </w:rPr>
              <w:t>15</w:t>
            </w:r>
            <w:r w:rsidRPr="00212489">
              <w:rPr>
                <w:sz w:val="22"/>
                <w:szCs w:val="22"/>
              </w:rPr>
              <w:t>]</w:t>
            </w:r>
          </w:p>
        </w:tc>
        <w:tc>
          <w:tcPr>
            <w:tcW w:w="1352" w:type="dxa"/>
            <w:vMerge/>
            <w:vAlign w:val="center"/>
          </w:tcPr>
          <w:p w14:paraId="2C7FAB90" w14:textId="77777777" w:rsidR="00A27A5B" w:rsidRPr="00212489" w:rsidRDefault="00A27A5B" w:rsidP="00BB3F1E">
            <w:pPr>
              <w:spacing w:before="0" w:after="0" w:line="240" w:lineRule="auto"/>
              <w:ind w:firstLine="0"/>
              <w:rPr>
                <w:sz w:val="22"/>
                <w:szCs w:val="22"/>
              </w:rPr>
            </w:pPr>
          </w:p>
        </w:tc>
      </w:tr>
      <w:tr w:rsidR="00A30B99" w:rsidRPr="00212489" w14:paraId="7D40DD60" w14:textId="77777777" w:rsidTr="0017553A">
        <w:trPr>
          <w:jc w:val="center"/>
        </w:trPr>
        <w:tc>
          <w:tcPr>
            <w:tcW w:w="3828" w:type="dxa"/>
            <w:vAlign w:val="center"/>
          </w:tcPr>
          <w:p w14:paraId="2CDBFE66" w14:textId="77777777" w:rsidR="00A30B99" w:rsidRPr="00212489" w:rsidRDefault="00A30B99" w:rsidP="00BB3F1E">
            <w:pPr>
              <w:spacing w:before="0" w:after="0" w:line="240" w:lineRule="auto"/>
              <w:ind w:firstLine="0"/>
              <w:rPr>
                <w:b/>
                <w:sz w:val="22"/>
                <w:szCs w:val="22"/>
              </w:rPr>
            </w:pPr>
          </w:p>
        </w:tc>
        <w:tc>
          <w:tcPr>
            <w:tcW w:w="1418" w:type="dxa"/>
            <w:vAlign w:val="center"/>
          </w:tcPr>
          <w:p w14:paraId="0EBB4D19" w14:textId="77777777" w:rsidR="00A30B99" w:rsidRPr="00212489" w:rsidRDefault="00A30B99" w:rsidP="004E2631">
            <w:pPr>
              <w:spacing w:before="0" w:after="0" w:line="240" w:lineRule="auto"/>
              <w:ind w:firstLine="0"/>
              <w:rPr>
                <w:bCs/>
                <w:sz w:val="22"/>
                <w:szCs w:val="22"/>
              </w:rPr>
            </w:pPr>
          </w:p>
        </w:tc>
        <w:tc>
          <w:tcPr>
            <w:tcW w:w="3543" w:type="dxa"/>
            <w:vAlign w:val="center"/>
          </w:tcPr>
          <w:p w14:paraId="42897AD8" w14:textId="77777777" w:rsidR="00A30B99" w:rsidRPr="00212489" w:rsidRDefault="00A30B99" w:rsidP="004E2631">
            <w:pPr>
              <w:spacing w:before="0" w:after="0" w:line="240" w:lineRule="auto"/>
              <w:ind w:firstLine="0"/>
              <w:rPr>
                <w:sz w:val="22"/>
                <w:szCs w:val="22"/>
              </w:rPr>
            </w:pPr>
          </w:p>
        </w:tc>
        <w:tc>
          <w:tcPr>
            <w:tcW w:w="2693" w:type="dxa"/>
            <w:vAlign w:val="center"/>
          </w:tcPr>
          <w:p w14:paraId="2F3A843D" w14:textId="77777777" w:rsidR="00A30B99" w:rsidRPr="00212489" w:rsidRDefault="00A30B99" w:rsidP="004E2631">
            <w:pPr>
              <w:spacing w:before="0" w:after="0" w:line="240" w:lineRule="auto"/>
              <w:ind w:firstLine="0"/>
              <w:rPr>
                <w:sz w:val="22"/>
                <w:szCs w:val="22"/>
                <w:lang w:eastAsia="zh-CN"/>
              </w:rPr>
            </w:pPr>
          </w:p>
        </w:tc>
        <w:tc>
          <w:tcPr>
            <w:tcW w:w="1559" w:type="dxa"/>
            <w:vAlign w:val="center"/>
          </w:tcPr>
          <w:p w14:paraId="72EFF4D8" w14:textId="77777777" w:rsidR="00A30B99" w:rsidRPr="00212489" w:rsidRDefault="00A30B99" w:rsidP="004E2631">
            <w:pPr>
              <w:spacing w:before="0" w:after="0" w:line="240" w:lineRule="auto"/>
              <w:ind w:firstLine="0"/>
              <w:rPr>
                <w:sz w:val="22"/>
                <w:szCs w:val="22"/>
              </w:rPr>
            </w:pPr>
          </w:p>
        </w:tc>
        <w:tc>
          <w:tcPr>
            <w:tcW w:w="1909" w:type="dxa"/>
            <w:vAlign w:val="center"/>
          </w:tcPr>
          <w:p w14:paraId="7A90F6C1" w14:textId="77777777" w:rsidR="00A30B99" w:rsidRPr="00212489" w:rsidRDefault="00A30B99" w:rsidP="004E2631">
            <w:pPr>
              <w:spacing w:before="0" w:after="0" w:line="240" w:lineRule="auto"/>
              <w:ind w:firstLine="0"/>
              <w:rPr>
                <w:sz w:val="22"/>
                <w:szCs w:val="22"/>
              </w:rPr>
            </w:pPr>
          </w:p>
        </w:tc>
        <w:tc>
          <w:tcPr>
            <w:tcW w:w="1352" w:type="dxa"/>
            <w:vAlign w:val="center"/>
          </w:tcPr>
          <w:p w14:paraId="265746B9" w14:textId="77777777" w:rsidR="00A30B99" w:rsidRPr="00212489" w:rsidRDefault="00A30B99" w:rsidP="004E2631">
            <w:pPr>
              <w:spacing w:before="0" w:after="0" w:line="240" w:lineRule="auto"/>
              <w:ind w:firstLine="0"/>
              <w:rPr>
                <w:sz w:val="22"/>
                <w:szCs w:val="22"/>
                <w:lang w:eastAsia="zh-CN"/>
              </w:rPr>
            </w:pPr>
          </w:p>
        </w:tc>
      </w:tr>
      <w:tr w:rsidR="00A27A5B" w:rsidRPr="00212489" w14:paraId="0DC238A4" w14:textId="72BF339C" w:rsidTr="0017553A">
        <w:trPr>
          <w:jc w:val="center"/>
        </w:trPr>
        <w:tc>
          <w:tcPr>
            <w:tcW w:w="3828" w:type="dxa"/>
            <w:vMerge w:val="restart"/>
            <w:vAlign w:val="center"/>
          </w:tcPr>
          <w:p w14:paraId="769B28C1" w14:textId="544FF095" w:rsidR="00A27A5B" w:rsidRPr="00212489" w:rsidRDefault="00A27A5B" w:rsidP="00BB3F1E">
            <w:pPr>
              <w:spacing w:before="0" w:after="0" w:line="240" w:lineRule="auto"/>
              <w:ind w:firstLine="0"/>
              <w:rPr>
                <w:b/>
                <w:sz w:val="22"/>
                <w:szCs w:val="22"/>
              </w:rPr>
            </w:pPr>
            <w:r w:rsidRPr="00212489">
              <w:rPr>
                <w:b/>
                <w:sz w:val="22"/>
                <w:szCs w:val="22"/>
              </w:rPr>
              <w:t>Hypothesis 2a</w:t>
            </w:r>
            <w:del w:id="77" w:author="PCIRR revision" w:date="2022-08-13T12:48:00Z">
              <w:r w:rsidRPr="00212489">
                <w:rPr>
                  <w:b/>
                  <w:sz w:val="22"/>
                  <w:szCs w:val="22"/>
                </w:rPr>
                <w:delText xml:space="preserve"> (Difficulty):</w:delText>
              </w:r>
            </w:del>
            <w:ins w:id="78" w:author="PCIRR revision" w:date="2022-08-13T12:48:00Z">
              <w:r w:rsidRPr="00212489">
                <w:rPr>
                  <w:b/>
                  <w:sz w:val="22"/>
                  <w:szCs w:val="22"/>
                </w:rPr>
                <w:t>:</w:t>
              </w:r>
            </w:ins>
          </w:p>
          <w:p w14:paraId="39777CC9" w14:textId="0DA014F8" w:rsidR="00A27A5B" w:rsidRPr="00212489" w:rsidRDefault="00A27A5B" w:rsidP="00BB3F1E">
            <w:pPr>
              <w:spacing w:before="0" w:after="0" w:line="240" w:lineRule="auto"/>
              <w:ind w:firstLine="0"/>
              <w:rPr>
                <w:sz w:val="22"/>
                <w:szCs w:val="22"/>
              </w:rPr>
            </w:pPr>
            <w:r w:rsidRPr="00212489">
              <w:rPr>
                <w:sz w:val="22"/>
                <w:szCs w:val="22"/>
              </w:rPr>
              <w:t>If the absence of a sunk time cost effect is due to difficulties associated with the accounting of time, then the facilitation of accounting should cause the effect to reappear. [Alternative hypothesis]</w:t>
            </w:r>
          </w:p>
          <w:p w14:paraId="51511A3A" w14:textId="77777777" w:rsidR="00A30B99" w:rsidRPr="00212489" w:rsidRDefault="00A30B99" w:rsidP="00BB3F1E">
            <w:pPr>
              <w:spacing w:before="0" w:after="0" w:line="240" w:lineRule="auto"/>
              <w:ind w:firstLine="0"/>
              <w:rPr>
                <w:sz w:val="22"/>
                <w:szCs w:val="22"/>
              </w:rPr>
            </w:pPr>
          </w:p>
          <w:p w14:paraId="30026B1E" w14:textId="19CD79EB" w:rsidR="00A27A5B" w:rsidRPr="00212489" w:rsidRDefault="00A27A5B" w:rsidP="00BB3F1E">
            <w:pPr>
              <w:spacing w:before="0" w:after="0" w:line="240" w:lineRule="auto"/>
              <w:ind w:firstLine="0"/>
              <w:rPr>
                <w:b/>
                <w:sz w:val="22"/>
                <w:szCs w:val="22"/>
              </w:rPr>
            </w:pPr>
            <w:r w:rsidRPr="00212489">
              <w:rPr>
                <w:b/>
                <w:sz w:val="22"/>
                <w:szCs w:val="22"/>
              </w:rPr>
              <w:t>Hypothesis 2b</w:t>
            </w:r>
            <w:del w:id="79" w:author="PCIRR revision" w:date="2022-08-13T12:48:00Z">
              <w:r w:rsidRPr="00212489">
                <w:rPr>
                  <w:b/>
                  <w:sz w:val="22"/>
                  <w:szCs w:val="22"/>
                </w:rPr>
                <w:delText xml:space="preserve"> (Rational):</w:delText>
              </w:r>
            </w:del>
            <w:ins w:id="80" w:author="PCIRR revision" w:date="2022-08-13T12:48:00Z">
              <w:r w:rsidRPr="00212489">
                <w:rPr>
                  <w:b/>
                  <w:sz w:val="22"/>
                  <w:szCs w:val="22"/>
                </w:rPr>
                <w:t>:</w:t>
              </w:r>
            </w:ins>
          </w:p>
          <w:p w14:paraId="329E2C70" w14:textId="67D43018" w:rsidR="00A27A5B" w:rsidRPr="00212489" w:rsidRDefault="00A27A5B" w:rsidP="00BB3F1E">
            <w:pPr>
              <w:spacing w:before="0" w:after="0" w:line="240" w:lineRule="auto"/>
              <w:ind w:firstLine="0"/>
              <w:rPr>
                <w:sz w:val="22"/>
                <w:szCs w:val="22"/>
              </w:rPr>
            </w:pPr>
            <w:r w:rsidRPr="00212489">
              <w:rPr>
                <w:sz w:val="22"/>
                <w:szCs w:val="22"/>
              </w:rPr>
              <w:t xml:space="preserve">If the absence of a sunk time cost effect is </w:t>
            </w:r>
            <w:proofErr w:type="gramStart"/>
            <w:r w:rsidRPr="00212489">
              <w:rPr>
                <w:sz w:val="22"/>
                <w:szCs w:val="22"/>
              </w:rPr>
              <w:t>due to the fact that</w:t>
            </w:r>
            <w:proofErr w:type="gramEnd"/>
            <w:r w:rsidRPr="00212489">
              <w:rPr>
                <w:sz w:val="22"/>
                <w:szCs w:val="22"/>
              </w:rPr>
              <w:t xml:space="preserve"> individuals behave rationally when evaluating past time investments, then the facilitation of accounting should not cause the effect to reappear. [Null hypothesis]</w:t>
            </w:r>
          </w:p>
        </w:tc>
        <w:tc>
          <w:tcPr>
            <w:tcW w:w="1418" w:type="dxa"/>
            <w:vMerge w:val="restart"/>
            <w:vAlign w:val="center"/>
          </w:tcPr>
          <w:p w14:paraId="58101144" w14:textId="1490E289" w:rsidR="00A27A5B" w:rsidRPr="00212489" w:rsidRDefault="00A27A5B" w:rsidP="004E2631">
            <w:pPr>
              <w:spacing w:before="0" w:after="0" w:line="240" w:lineRule="auto"/>
              <w:ind w:firstLine="0"/>
              <w:rPr>
                <w:sz w:val="22"/>
                <w:szCs w:val="22"/>
              </w:rPr>
            </w:pPr>
            <w:r w:rsidRPr="00212489">
              <w:rPr>
                <w:bCs/>
                <w:sz w:val="22"/>
                <w:szCs w:val="22"/>
              </w:rPr>
              <w:t>5</w:t>
            </w:r>
            <w:r w:rsidRPr="00212489">
              <w:rPr>
                <w:bCs/>
                <w:sz w:val="22"/>
                <w:szCs w:val="22"/>
              </w:rPr>
              <w:br/>
            </w:r>
            <w:r w:rsidRPr="00212489">
              <w:rPr>
                <w:b/>
                <w:sz w:val="22"/>
                <w:szCs w:val="22"/>
              </w:rPr>
              <w:t>(Education and opportunity costs)</w:t>
            </w:r>
          </w:p>
        </w:tc>
        <w:tc>
          <w:tcPr>
            <w:tcW w:w="3543" w:type="dxa"/>
            <w:vMerge w:val="restart"/>
            <w:vAlign w:val="center"/>
          </w:tcPr>
          <w:p w14:paraId="0C3EE9C5" w14:textId="7CA6930F" w:rsidR="00A27A5B" w:rsidRPr="00212489" w:rsidRDefault="00A27A5B" w:rsidP="004E2631">
            <w:pPr>
              <w:spacing w:before="0" w:after="0" w:line="240" w:lineRule="auto"/>
              <w:ind w:firstLine="0"/>
              <w:rPr>
                <w:sz w:val="22"/>
                <w:szCs w:val="22"/>
              </w:rPr>
            </w:pPr>
            <w:r w:rsidRPr="00212489">
              <w:rPr>
                <w:sz w:val="22"/>
                <w:szCs w:val="22"/>
              </w:rPr>
              <w:t>The level of opportunity cost (high/low) and education (present/absent) were manipulated to evaluate the strength of sunk cost effects.</w:t>
            </w:r>
          </w:p>
        </w:tc>
        <w:tc>
          <w:tcPr>
            <w:tcW w:w="2693" w:type="dxa"/>
            <w:vMerge w:val="restart"/>
            <w:vAlign w:val="center"/>
          </w:tcPr>
          <w:p w14:paraId="456BA5F5" w14:textId="00FBCEA6" w:rsidR="00A27A5B" w:rsidRPr="00212489" w:rsidRDefault="00A27A5B" w:rsidP="004E2631">
            <w:pPr>
              <w:spacing w:before="0" w:after="0" w:line="240" w:lineRule="auto"/>
              <w:ind w:firstLine="0"/>
              <w:rPr>
                <w:sz w:val="22"/>
                <w:szCs w:val="22"/>
              </w:rPr>
            </w:pPr>
            <w:r w:rsidRPr="00212489">
              <w:rPr>
                <w:sz w:val="22"/>
                <w:szCs w:val="22"/>
                <w:lang w:eastAsia="zh-CN"/>
              </w:rPr>
              <w:t>ANOVA; opportunity cost main effect</w:t>
            </w:r>
          </w:p>
        </w:tc>
        <w:tc>
          <w:tcPr>
            <w:tcW w:w="1559" w:type="dxa"/>
            <w:vAlign w:val="center"/>
          </w:tcPr>
          <w:p w14:paraId="48423F18" w14:textId="61A0F343" w:rsidR="00A27A5B" w:rsidRPr="00212489" w:rsidRDefault="00A27A5B" w:rsidP="004E2631">
            <w:pPr>
              <w:spacing w:before="0" w:after="0" w:line="240" w:lineRule="auto"/>
              <w:ind w:firstLine="0"/>
              <w:rPr>
                <w:sz w:val="22"/>
                <w:szCs w:val="22"/>
              </w:rPr>
            </w:pPr>
            <w:r w:rsidRPr="00212489">
              <w:rPr>
                <w:sz w:val="22"/>
                <w:szCs w:val="22"/>
              </w:rPr>
              <w:t>Original</w:t>
            </w:r>
          </w:p>
        </w:tc>
        <w:tc>
          <w:tcPr>
            <w:tcW w:w="1909" w:type="dxa"/>
            <w:vAlign w:val="center"/>
          </w:tcPr>
          <w:p w14:paraId="1FACA773" w14:textId="701B01D6"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09</w:t>
            </w:r>
            <w:r w:rsidR="00BA62AD" w:rsidRPr="00212489">
              <w:rPr>
                <w:sz w:val="22"/>
                <w:szCs w:val="22"/>
              </w:rPr>
              <w:t xml:space="preserve"> </w:t>
            </w:r>
            <w:r w:rsidR="00A27A5B" w:rsidRPr="00212489">
              <w:rPr>
                <w:sz w:val="22"/>
                <w:szCs w:val="22"/>
              </w:rPr>
              <w:t>[.00, .23]</w:t>
            </w:r>
          </w:p>
        </w:tc>
        <w:tc>
          <w:tcPr>
            <w:tcW w:w="1352" w:type="dxa"/>
            <w:vMerge w:val="restart"/>
            <w:vAlign w:val="center"/>
          </w:tcPr>
          <w:p w14:paraId="2C2BEE9F" w14:textId="3DC9BE71" w:rsidR="00A27A5B" w:rsidRPr="00212489" w:rsidRDefault="00957AA9" w:rsidP="004E2631">
            <w:pPr>
              <w:spacing w:before="0" w:after="0" w:line="240" w:lineRule="auto"/>
              <w:ind w:firstLine="0"/>
              <w:rPr>
                <w:sz w:val="22"/>
                <w:szCs w:val="22"/>
              </w:rPr>
            </w:pPr>
            <w:r w:rsidRPr="00212489">
              <w:rPr>
                <w:sz w:val="22"/>
                <w:szCs w:val="22"/>
                <w:lang w:eastAsia="zh-CN"/>
              </w:rPr>
              <w:t>no signal – inconsistent</w:t>
            </w:r>
          </w:p>
        </w:tc>
      </w:tr>
      <w:tr w:rsidR="00A27A5B" w:rsidRPr="00212489" w14:paraId="688597EC" w14:textId="77777777" w:rsidTr="0017553A">
        <w:trPr>
          <w:jc w:val="center"/>
        </w:trPr>
        <w:tc>
          <w:tcPr>
            <w:tcW w:w="3828" w:type="dxa"/>
            <w:vMerge/>
            <w:vAlign w:val="center"/>
          </w:tcPr>
          <w:p w14:paraId="735EBC34" w14:textId="77777777" w:rsidR="00A27A5B" w:rsidRPr="00212489" w:rsidRDefault="00A27A5B" w:rsidP="004E2631">
            <w:pPr>
              <w:spacing w:before="0" w:after="0" w:line="240" w:lineRule="auto"/>
              <w:ind w:firstLine="0"/>
              <w:rPr>
                <w:b/>
                <w:sz w:val="22"/>
                <w:szCs w:val="22"/>
              </w:rPr>
            </w:pPr>
          </w:p>
        </w:tc>
        <w:tc>
          <w:tcPr>
            <w:tcW w:w="1418" w:type="dxa"/>
            <w:vMerge/>
            <w:vAlign w:val="center"/>
          </w:tcPr>
          <w:p w14:paraId="14671CA4" w14:textId="77777777" w:rsidR="00A27A5B" w:rsidRPr="00212489" w:rsidRDefault="00A27A5B" w:rsidP="004E2631">
            <w:pPr>
              <w:spacing w:before="0" w:after="0" w:line="240" w:lineRule="auto"/>
              <w:ind w:firstLine="0"/>
              <w:rPr>
                <w:sz w:val="22"/>
                <w:szCs w:val="22"/>
              </w:rPr>
            </w:pPr>
          </w:p>
        </w:tc>
        <w:tc>
          <w:tcPr>
            <w:tcW w:w="3543" w:type="dxa"/>
            <w:vMerge/>
            <w:vAlign w:val="center"/>
          </w:tcPr>
          <w:p w14:paraId="52C27BE5" w14:textId="77777777" w:rsidR="00A27A5B" w:rsidRPr="00212489" w:rsidRDefault="00A27A5B" w:rsidP="004E2631">
            <w:pPr>
              <w:spacing w:before="0" w:after="0" w:line="240" w:lineRule="auto"/>
              <w:ind w:firstLine="0"/>
              <w:rPr>
                <w:sz w:val="22"/>
                <w:szCs w:val="22"/>
              </w:rPr>
            </w:pPr>
          </w:p>
        </w:tc>
        <w:tc>
          <w:tcPr>
            <w:tcW w:w="2693" w:type="dxa"/>
            <w:vMerge/>
            <w:vAlign w:val="center"/>
          </w:tcPr>
          <w:p w14:paraId="0A17E280" w14:textId="77777777" w:rsidR="00A27A5B" w:rsidRPr="00212489" w:rsidRDefault="00A27A5B" w:rsidP="004E2631">
            <w:pPr>
              <w:spacing w:before="0" w:after="0" w:line="240" w:lineRule="auto"/>
              <w:ind w:firstLine="0"/>
              <w:rPr>
                <w:sz w:val="22"/>
                <w:szCs w:val="22"/>
                <w:lang w:eastAsia="zh-CN"/>
              </w:rPr>
            </w:pPr>
          </w:p>
        </w:tc>
        <w:tc>
          <w:tcPr>
            <w:tcW w:w="1559" w:type="dxa"/>
            <w:vAlign w:val="center"/>
          </w:tcPr>
          <w:p w14:paraId="515907F7" w14:textId="76A14BEB"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5F9362CC" w14:textId="5EB3AF7C"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0</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2</w:t>
            </w:r>
            <w:r w:rsidR="00031FAC" w:rsidRPr="00212489">
              <w:rPr>
                <w:sz w:val="22"/>
                <w:szCs w:val="22"/>
              </w:rPr>
              <w:t>]</w:t>
            </w:r>
          </w:p>
        </w:tc>
        <w:tc>
          <w:tcPr>
            <w:tcW w:w="1352" w:type="dxa"/>
            <w:vMerge/>
            <w:vAlign w:val="center"/>
          </w:tcPr>
          <w:p w14:paraId="344224AC" w14:textId="77777777" w:rsidR="00A27A5B" w:rsidRPr="00212489" w:rsidRDefault="00A27A5B" w:rsidP="00BB3F1E">
            <w:pPr>
              <w:spacing w:before="0" w:after="0" w:line="240" w:lineRule="auto"/>
              <w:ind w:firstLine="0"/>
              <w:rPr>
                <w:sz w:val="22"/>
                <w:szCs w:val="22"/>
              </w:rPr>
            </w:pPr>
          </w:p>
        </w:tc>
      </w:tr>
      <w:tr w:rsidR="00A27A5B" w:rsidRPr="00212489" w14:paraId="5A4F0629" w14:textId="77777777" w:rsidTr="0017553A">
        <w:trPr>
          <w:jc w:val="center"/>
        </w:trPr>
        <w:tc>
          <w:tcPr>
            <w:tcW w:w="3828" w:type="dxa"/>
            <w:vMerge/>
            <w:vAlign w:val="center"/>
          </w:tcPr>
          <w:p w14:paraId="2071BB00" w14:textId="77777777" w:rsidR="00A27A5B" w:rsidRPr="00212489" w:rsidRDefault="00A27A5B" w:rsidP="004E2631">
            <w:pPr>
              <w:spacing w:before="0" w:after="0" w:line="240" w:lineRule="auto"/>
              <w:ind w:firstLine="0"/>
              <w:rPr>
                <w:b/>
                <w:sz w:val="22"/>
                <w:szCs w:val="22"/>
              </w:rPr>
            </w:pPr>
          </w:p>
        </w:tc>
        <w:tc>
          <w:tcPr>
            <w:tcW w:w="1418" w:type="dxa"/>
            <w:vMerge/>
            <w:vAlign w:val="center"/>
          </w:tcPr>
          <w:p w14:paraId="461FA27A" w14:textId="77777777" w:rsidR="00A27A5B" w:rsidRPr="00212489" w:rsidRDefault="00A27A5B" w:rsidP="004E2631">
            <w:pPr>
              <w:spacing w:before="0" w:after="0" w:line="240" w:lineRule="auto"/>
              <w:ind w:firstLine="0"/>
              <w:rPr>
                <w:sz w:val="22"/>
                <w:szCs w:val="22"/>
              </w:rPr>
            </w:pPr>
          </w:p>
        </w:tc>
        <w:tc>
          <w:tcPr>
            <w:tcW w:w="3543" w:type="dxa"/>
            <w:vMerge/>
            <w:vAlign w:val="center"/>
          </w:tcPr>
          <w:p w14:paraId="46A8F3FE" w14:textId="77777777" w:rsidR="00A27A5B" w:rsidRPr="00212489" w:rsidRDefault="00A27A5B" w:rsidP="004E2631">
            <w:pPr>
              <w:spacing w:before="0" w:after="0" w:line="240" w:lineRule="auto"/>
              <w:ind w:firstLine="0"/>
              <w:rPr>
                <w:sz w:val="22"/>
                <w:szCs w:val="22"/>
              </w:rPr>
            </w:pPr>
          </w:p>
        </w:tc>
        <w:tc>
          <w:tcPr>
            <w:tcW w:w="2693" w:type="dxa"/>
            <w:vMerge w:val="restart"/>
            <w:vAlign w:val="center"/>
          </w:tcPr>
          <w:p w14:paraId="5AA530A9" w14:textId="3F04A74D" w:rsidR="00A27A5B" w:rsidRPr="00212489" w:rsidRDefault="00A27A5B" w:rsidP="004E2631">
            <w:pPr>
              <w:spacing w:before="0" w:after="0" w:line="240" w:lineRule="auto"/>
              <w:ind w:firstLine="0"/>
              <w:rPr>
                <w:sz w:val="22"/>
                <w:szCs w:val="22"/>
              </w:rPr>
            </w:pPr>
            <w:r w:rsidRPr="00212489">
              <w:rPr>
                <w:sz w:val="22"/>
                <w:szCs w:val="22"/>
                <w:lang w:eastAsia="zh-CN"/>
              </w:rPr>
              <w:t>ANOVA; education main effect</w:t>
            </w:r>
          </w:p>
        </w:tc>
        <w:tc>
          <w:tcPr>
            <w:tcW w:w="1559" w:type="dxa"/>
            <w:vAlign w:val="center"/>
          </w:tcPr>
          <w:p w14:paraId="0E48B7FC" w14:textId="2D673CFC" w:rsidR="00A27A5B" w:rsidRPr="00212489" w:rsidRDefault="00A27A5B" w:rsidP="004E2631">
            <w:pPr>
              <w:spacing w:before="0" w:after="0" w:line="240" w:lineRule="auto"/>
              <w:ind w:firstLine="0"/>
              <w:rPr>
                <w:sz w:val="22"/>
                <w:szCs w:val="22"/>
              </w:rPr>
            </w:pPr>
            <w:r w:rsidRPr="00212489">
              <w:rPr>
                <w:sz w:val="22"/>
                <w:szCs w:val="22"/>
              </w:rPr>
              <w:t>Original</w:t>
            </w:r>
          </w:p>
        </w:tc>
        <w:tc>
          <w:tcPr>
            <w:tcW w:w="1909" w:type="dxa"/>
            <w:vAlign w:val="center"/>
          </w:tcPr>
          <w:p w14:paraId="16C70A4D" w14:textId="36E4343B"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17</w:t>
            </w:r>
            <w:r w:rsidR="00BA62AD" w:rsidRPr="00212489">
              <w:rPr>
                <w:sz w:val="22"/>
                <w:szCs w:val="22"/>
              </w:rPr>
              <w:t xml:space="preserve"> </w:t>
            </w:r>
            <w:r w:rsidR="00A27A5B" w:rsidRPr="00212489">
              <w:rPr>
                <w:sz w:val="22"/>
                <w:szCs w:val="22"/>
              </w:rPr>
              <w:t>[.04, .32]</w:t>
            </w:r>
          </w:p>
        </w:tc>
        <w:tc>
          <w:tcPr>
            <w:tcW w:w="1352" w:type="dxa"/>
            <w:vMerge w:val="restart"/>
            <w:vAlign w:val="center"/>
          </w:tcPr>
          <w:p w14:paraId="6CE2F7F3" w14:textId="30EC604E" w:rsidR="00A27A5B" w:rsidRPr="00212489" w:rsidRDefault="00957AA9" w:rsidP="004E2631">
            <w:pPr>
              <w:spacing w:before="0" w:after="0" w:line="240" w:lineRule="auto"/>
              <w:ind w:firstLine="0"/>
              <w:rPr>
                <w:sz w:val="22"/>
                <w:szCs w:val="22"/>
              </w:rPr>
            </w:pPr>
            <w:r w:rsidRPr="00212489">
              <w:rPr>
                <w:sz w:val="22"/>
                <w:szCs w:val="22"/>
                <w:lang w:eastAsia="zh-CN"/>
              </w:rPr>
              <w:t>no signal – inconsistent</w:t>
            </w:r>
          </w:p>
        </w:tc>
      </w:tr>
      <w:tr w:rsidR="00A27A5B" w:rsidRPr="00212489" w14:paraId="64338926" w14:textId="77777777" w:rsidTr="0017553A">
        <w:trPr>
          <w:jc w:val="center"/>
        </w:trPr>
        <w:tc>
          <w:tcPr>
            <w:tcW w:w="3828" w:type="dxa"/>
            <w:vMerge/>
            <w:vAlign w:val="center"/>
          </w:tcPr>
          <w:p w14:paraId="62374130" w14:textId="77777777" w:rsidR="00A27A5B" w:rsidRPr="00212489" w:rsidRDefault="00A27A5B" w:rsidP="004E2631">
            <w:pPr>
              <w:spacing w:before="0" w:after="0" w:line="240" w:lineRule="auto"/>
              <w:ind w:firstLine="0"/>
              <w:rPr>
                <w:b/>
                <w:sz w:val="22"/>
                <w:szCs w:val="22"/>
              </w:rPr>
            </w:pPr>
          </w:p>
        </w:tc>
        <w:tc>
          <w:tcPr>
            <w:tcW w:w="1418" w:type="dxa"/>
            <w:vMerge/>
            <w:vAlign w:val="center"/>
          </w:tcPr>
          <w:p w14:paraId="7CCCCC77" w14:textId="77777777" w:rsidR="00A27A5B" w:rsidRPr="00212489" w:rsidRDefault="00A27A5B" w:rsidP="004E2631">
            <w:pPr>
              <w:spacing w:before="0" w:after="0" w:line="240" w:lineRule="auto"/>
              <w:ind w:firstLine="0"/>
              <w:rPr>
                <w:sz w:val="22"/>
                <w:szCs w:val="22"/>
              </w:rPr>
            </w:pPr>
          </w:p>
        </w:tc>
        <w:tc>
          <w:tcPr>
            <w:tcW w:w="3543" w:type="dxa"/>
            <w:vMerge/>
            <w:vAlign w:val="center"/>
          </w:tcPr>
          <w:p w14:paraId="57CCDF00" w14:textId="77777777" w:rsidR="00A27A5B" w:rsidRPr="00212489" w:rsidRDefault="00A27A5B" w:rsidP="004E2631">
            <w:pPr>
              <w:spacing w:before="0" w:after="0" w:line="240" w:lineRule="auto"/>
              <w:ind w:firstLine="0"/>
              <w:rPr>
                <w:sz w:val="22"/>
                <w:szCs w:val="22"/>
              </w:rPr>
            </w:pPr>
          </w:p>
        </w:tc>
        <w:tc>
          <w:tcPr>
            <w:tcW w:w="2693" w:type="dxa"/>
            <w:vMerge/>
            <w:vAlign w:val="center"/>
          </w:tcPr>
          <w:p w14:paraId="6993E0E2" w14:textId="77777777" w:rsidR="00A27A5B" w:rsidRPr="00212489" w:rsidRDefault="00A27A5B" w:rsidP="004E2631">
            <w:pPr>
              <w:spacing w:before="0" w:after="0" w:line="240" w:lineRule="auto"/>
              <w:ind w:firstLine="0"/>
              <w:rPr>
                <w:sz w:val="22"/>
                <w:szCs w:val="22"/>
                <w:lang w:eastAsia="zh-CN"/>
              </w:rPr>
            </w:pPr>
          </w:p>
        </w:tc>
        <w:tc>
          <w:tcPr>
            <w:tcW w:w="1559" w:type="dxa"/>
            <w:vAlign w:val="center"/>
          </w:tcPr>
          <w:p w14:paraId="69272ECB" w14:textId="6C9B5A79"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1F3B02C8" w14:textId="05DE7D80"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1</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2</w:t>
            </w:r>
            <w:r w:rsidR="00031FAC" w:rsidRPr="00212489">
              <w:rPr>
                <w:sz w:val="22"/>
                <w:szCs w:val="22"/>
              </w:rPr>
              <w:t>]</w:t>
            </w:r>
          </w:p>
        </w:tc>
        <w:tc>
          <w:tcPr>
            <w:tcW w:w="1352" w:type="dxa"/>
            <w:vMerge/>
            <w:vAlign w:val="center"/>
          </w:tcPr>
          <w:p w14:paraId="35E66EC0" w14:textId="77777777" w:rsidR="00A27A5B" w:rsidRPr="00212489" w:rsidRDefault="00A27A5B" w:rsidP="00BB3F1E">
            <w:pPr>
              <w:spacing w:before="0" w:after="0" w:line="240" w:lineRule="auto"/>
              <w:ind w:firstLine="0"/>
              <w:rPr>
                <w:sz w:val="22"/>
                <w:szCs w:val="22"/>
              </w:rPr>
            </w:pPr>
          </w:p>
        </w:tc>
      </w:tr>
      <w:tr w:rsidR="00A27A5B" w:rsidRPr="00212489" w14:paraId="78356B94" w14:textId="77777777" w:rsidTr="0017553A">
        <w:trPr>
          <w:jc w:val="center"/>
        </w:trPr>
        <w:tc>
          <w:tcPr>
            <w:tcW w:w="3828" w:type="dxa"/>
            <w:vMerge/>
            <w:vAlign w:val="center"/>
          </w:tcPr>
          <w:p w14:paraId="24AC277E" w14:textId="77777777" w:rsidR="00A27A5B" w:rsidRPr="00212489" w:rsidRDefault="00A27A5B" w:rsidP="004E2631">
            <w:pPr>
              <w:spacing w:before="0" w:after="0" w:line="240" w:lineRule="auto"/>
              <w:ind w:firstLine="0"/>
              <w:rPr>
                <w:b/>
                <w:sz w:val="22"/>
                <w:szCs w:val="22"/>
              </w:rPr>
            </w:pPr>
          </w:p>
        </w:tc>
        <w:tc>
          <w:tcPr>
            <w:tcW w:w="1418" w:type="dxa"/>
            <w:vMerge/>
            <w:vAlign w:val="center"/>
          </w:tcPr>
          <w:p w14:paraId="7B73C305" w14:textId="77777777" w:rsidR="00A27A5B" w:rsidRPr="00212489" w:rsidRDefault="00A27A5B" w:rsidP="004E2631">
            <w:pPr>
              <w:spacing w:before="0" w:after="0" w:line="240" w:lineRule="auto"/>
              <w:ind w:firstLine="0"/>
              <w:rPr>
                <w:sz w:val="22"/>
                <w:szCs w:val="22"/>
              </w:rPr>
            </w:pPr>
          </w:p>
        </w:tc>
        <w:tc>
          <w:tcPr>
            <w:tcW w:w="3543" w:type="dxa"/>
            <w:vMerge/>
            <w:vAlign w:val="center"/>
          </w:tcPr>
          <w:p w14:paraId="230D8424" w14:textId="77777777" w:rsidR="00A27A5B" w:rsidRPr="00212489" w:rsidRDefault="00A27A5B" w:rsidP="004E2631">
            <w:pPr>
              <w:spacing w:before="0" w:after="0" w:line="240" w:lineRule="auto"/>
              <w:ind w:firstLine="0"/>
              <w:rPr>
                <w:sz w:val="22"/>
                <w:szCs w:val="22"/>
              </w:rPr>
            </w:pPr>
          </w:p>
        </w:tc>
        <w:tc>
          <w:tcPr>
            <w:tcW w:w="2693" w:type="dxa"/>
            <w:vMerge w:val="restart"/>
            <w:vAlign w:val="center"/>
          </w:tcPr>
          <w:p w14:paraId="58930D27" w14:textId="2263FBE0" w:rsidR="00A27A5B" w:rsidRPr="00212489" w:rsidRDefault="00A27A5B" w:rsidP="004E2631">
            <w:pPr>
              <w:spacing w:before="0" w:after="0" w:line="240" w:lineRule="auto"/>
              <w:ind w:firstLine="0"/>
              <w:rPr>
                <w:sz w:val="22"/>
                <w:szCs w:val="22"/>
              </w:rPr>
            </w:pPr>
            <w:r w:rsidRPr="00212489">
              <w:rPr>
                <w:sz w:val="22"/>
                <w:szCs w:val="22"/>
                <w:lang w:eastAsia="zh-CN"/>
              </w:rPr>
              <w:t>ANOVA; opportunity cost by education interaction</w:t>
            </w:r>
          </w:p>
        </w:tc>
        <w:tc>
          <w:tcPr>
            <w:tcW w:w="1559" w:type="dxa"/>
            <w:vAlign w:val="center"/>
          </w:tcPr>
          <w:p w14:paraId="1C6C743A" w14:textId="0AB9877B" w:rsidR="00A27A5B" w:rsidRPr="00212489" w:rsidRDefault="00A27A5B" w:rsidP="004E2631">
            <w:pPr>
              <w:spacing w:before="0" w:after="0" w:line="240" w:lineRule="auto"/>
              <w:ind w:firstLine="0"/>
              <w:rPr>
                <w:sz w:val="22"/>
                <w:szCs w:val="22"/>
              </w:rPr>
            </w:pPr>
            <w:r w:rsidRPr="00212489">
              <w:rPr>
                <w:sz w:val="22"/>
                <w:szCs w:val="22"/>
              </w:rPr>
              <w:t>Original</w:t>
            </w:r>
          </w:p>
        </w:tc>
        <w:tc>
          <w:tcPr>
            <w:tcW w:w="1909" w:type="dxa"/>
            <w:vAlign w:val="center"/>
          </w:tcPr>
          <w:p w14:paraId="07B38D7F" w14:textId="5065BEAB"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w:t>
            </w:r>
            <w:r w:rsidR="00031FAC" w:rsidRPr="00212489">
              <w:rPr>
                <w:sz w:val="22"/>
                <w:szCs w:val="22"/>
              </w:rPr>
              <w:t>.00</w:t>
            </w:r>
            <w:r w:rsidR="00BA62AD" w:rsidRPr="00212489">
              <w:rPr>
                <w:sz w:val="22"/>
                <w:szCs w:val="22"/>
              </w:rPr>
              <w:t xml:space="preserve"> </w:t>
            </w:r>
            <w:r w:rsidR="00031FAC" w:rsidRPr="00212489">
              <w:rPr>
                <w:sz w:val="22"/>
                <w:szCs w:val="22"/>
              </w:rPr>
              <w:t>[.00, .02]</w:t>
            </w:r>
          </w:p>
        </w:tc>
        <w:tc>
          <w:tcPr>
            <w:tcW w:w="1352" w:type="dxa"/>
            <w:vMerge w:val="restart"/>
            <w:vAlign w:val="center"/>
          </w:tcPr>
          <w:p w14:paraId="0E47EC00" w14:textId="141347C8" w:rsidR="00A27A5B" w:rsidRPr="00212489" w:rsidRDefault="00957AA9" w:rsidP="004E2631">
            <w:pPr>
              <w:spacing w:before="0" w:after="0" w:line="240" w:lineRule="auto"/>
              <w:ind w:firstLine="0"/>
              <w:rPr>
                <w:sz w:val="22"/>
                <w:szCs w:val="22"/>
              </w:rPr>
            </w:pPr>
            <w:r w:rsidRPr="00212489">
              <w:rPr>
                <w:sz w:val="22"/>
                <w:szCs w:val="22"/>
                <w:lang w:eastAsia="zh-CN"/>
              </w:rPr>
              <w:t>no signal – consistent</w:t>
            </w:r>
          </w:p>
        </w:tc>
      </w:tr>
      <w:tr w:rsidR="00A27A5B" w:rsidRPr="00212489" w14:paraId="1B212A93" w14:textId="77777777" w:rsidTr="0017553A">
        <w:trPr>
          <w:jc w:val="center"/>
        </w:trPr>
        <w:tc>
          <w:tcPr>
            <w:tcW w:w="3828" w:type="dxa"/>
            <w:vMerge/>
            <w:vAlign w:val="center"/>
          </w:tcPr>
          <w:p w14:paraId="49CCC0CC" w14:textId="77777777" w:rsidR="00A27A5B" w:rsidRPr="00212489" w:rsidRDefault="00A27A5B" w:rsidP="004E2631">
            <w:pPr>
              <w:spacing w:before="0" w:after="0" w:line="240" w:lineRule="auto"/>
              <w:ind w:firstLine="0"/>
              <w:rPr>
                <w:b/>
                <w:sz w:val="22"/>
                <w:szCs w:val="22"/>
              </w:rPr>
            </w:pPr>
          </w:p>
        </w:tc>
        <w:tc>
          <w:tcPr>
            <w:tcW w:w="1418" w:type="dxa"/>
            <w:vMerge/>
            <w:vAlign w:val="center"/>
          </w:tcPr>
          <w:p w14:paraId="4F0D2FB2" w14:textId="77777777" w:rsidR="00A27A5B" w:rsidRPr="00212489" w:rsidRDefault="00A27A5B" w:rsidP="004E2631">
            <w:pPr>
              <w:spacing w:before="0" w:after="0" w:line="240" w:lineRule="auto"/>
              <w:ind w:firstLine="0"/>
              <w:rPr>
                <w:sz w:val="22"/>
                <w:szCs w:val="22"/>
              </w:rPr>
            </w:pPr>
          </w:p>
        </w:tc>
        <w:tc>
          <w:tcPr>
            <w:tcW w:w="3543" w:type="dxa"/>
            <w:vMerge/>
            <w:vAlign w:val="center"/>
          </w:tcPr>
          <w:p w14:paraId="47EB947C" w14:textId="77777777" w:rsidR="00A27A5B" w:rsidRPr="00212489" w:rsidRDefault="00A27A5B" w:rsidP="004E2631">
            <w:pPr>
              <w:spacing w:before="0" w:after="0" w:line="240" w:lineRule="auto"/>
              <w:ind w:firstLine="0"/>
              <w:rPr>
                <w:sz w:val="22"/>
                <w:szCs w:val="22"/>
              </w:rPr>
            </w:pPr>
          </w:p>
        </w:tc>
        <w:tc>
          <w:tcPr>
            <w:tcW w:w="2693" w:type="dxa"/>
            <w:vMerge/>
            <w:vAlign w:val="center"/>
          </w:tcPr>
          <w:p w14:paraId="33AC2433" w14:textId="77777777" w:rsidR="00A27A5B" w:rsidRPr="00212489" w:rsidRDefault="00A27A5B" w:rsidP="004E2631">
            <w:pPr>
              <w:spacing w:before="0" w:after="0" w:line="240" w:lineRule="auto"/>
              <w:ind w:firstLine="0"/>
              <w:rPr>
                <w:sz w:val="22"/>
                <w:szCs w:val="22"/>
                <w:lang w:eastAsia="zh-CN"/>
              </w:rPr>
            </w:pPr>
          </w:p>
        </w:tc>
        <w:tc>
          <w:tcPr>
            <w:tcW w:w="1559" w:type="dxa"/>
            <w:vAlign w:val="center"/>
          </w:tcPr>
          <w:p w14:paraId="6DF5997B" w14:textId="0A8F3B8D" w:rsidR="00A27A5B" w:rsidRPr="00212489" w:rsidRDefault="00A27A5B" w:rsidP="004E2631">
            <w:pPr>
              <w:spacing w:before="0" w:after="0" w:line="240" w:lineRule="auto"/>
              <w:ind w:firstLine="0"/>
              <w:rPr>
                <w:sz w:val="22"/>
                <w:szCs w:val="22"/>
              </w:rPr>
            </w:pPr>
            <w:r w:rsidRPr="00212489">
              <w:rPr>
                <w:sz w:val="22"/>
                <w:szCs w:val="22"/>
              </w:rPr>
              <w:t>Replication</w:t>
            </w:r>
          </w:p>
        </w:tc>
        <w:tc>
          <w:tcPr>
            <w:tcW w:w="1909" w:type="dxa"/>
            <w:vAlign w:val="center"/>
          </w:tcPr>
          <w:p w14:paraId="020E058A" w14:textId="2BD422DA" w:rsidR="00A27A5B" w:rsidRPr="00212489" w:rsidRDefault="00000000" w:rsidP="004E2631">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0</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2</w:t>
            </w:r>
            <w:r w:rsidR="00031FAC" w:rsidRPr="00212489">
              <w:rPr>
                <w:sz w:val="22"/>
                <w:szCs w:val="22"/>
              </w:rPr>
              <w:t>]</w:t>
            </w:r>
          </w:p>
        </w:tc>
        <w:tc>
          <w:tcPr>
            <w:tcW w:w="1352" w:type="dxa"/>
            <w:vMerge/>
            <w:vAlign w:val="center"/>
          </w:tcPr>
          <w:p w14:paraId="6EF72A5D" w14:textId="77777777" w:rsidR="00A27A5B" w:rsidRPr="00212489" w:rsidRDefault="00A27A5B" w:rsidP="00BB3F1E">
            <w:pPr>
              <w:spacing w:before="0" w:after="0" w:line="240" w:lineRule="auto"/>
              <w:ind w:firstLine="0"/>
              <w:rPr>
                <w:sz w:val="22"/>
                <w:szCs w:val="22"/>
              </w:rPr>
            </w:pPr>
          </w:p>
        </w:tc>
      </w:tr>
    </w:tbl>
    <w:p w14:paraId="0BDE3E4E" w14:textId="7ACAF486" w:rsidR="008A41F3" w:rsidRPr="00212489" w:rsidRDefault="00FC1448" w:rsidP="002A595A">
      <w:pPr>
        <w:spacing w:before="0" w:after="0" w:line="240" w:lineRule="auto"/>
        <w:ind w:firstLine="0"/>
        <w:rPr>
          <w:sz w:val="22"/>
          <w:szCs w:val="22"/>
        </w:rPr>
        <w:sectPr w:rsidR="008A41F3" w:rsidRPr="00212489" w:rsidSect="008A41F3">
          <w:pgSz w:w="16838" w:h="11906" w:orient="landscape"/>
          <w:pgMar w:top="1440" w:right="1440" w:bottom="1440" w:left="1440" w:header="708" w:footer="708" w:gutter="0"/>
          <w:cols w:space="708"/>
          <w:docGrid w:linePitch="360"/>
        </w:sectPr>
      </w:pPr>
      <w:r w:rsidRPr="00212489">
        <w:rPr>
          <w:sz w:val="22"/>
          <w:szCs w:val="22"/>
          <w:vertAlign w:val="superscript"/>
        </w:rPr>
        <w:lastRenderedPageBreak/>
        <w:t>a</w:t>
      </w:r>
      <w:r w:rsidRPr="00212489">
        <w:rPr>
          <w:sz w:val="22"/>
          <w:szCs w:val="22"/>
        </w:rPr>
        <w:t xml:space="preserve"> We provide additional detail regarding the calculation of effect sizes in the supplementary materials </w:t>
      </w:r>
      <w:del w:id="81" w:author="PCIRR revision" w:date="2022-08-13T12:48:00Z">
        <w:r w:rsidRPr="00212489">
          <w:rPr>
            <w:sz w:val="22"/>
            <w:szCs w:val="22"/>
          </w:rPr>
          <w:delText>Appendix A (p. 2).</w:delText>
        </w:r>
      </w:del>
      <w:ins w:id="82" w:author="PCIRR revision" w:date="2022-08-13T12:48:00Z">
        <w:r w:rsidR="002A595A">
          <w:rPr>
            <w:sz w:val="22"/>
            <w:szCs w:val="22"/>
          </w:rPr>
          <w:t>“</w:t>
        </w:r>
        <w:r w:rsidR="002A595A" w:rsidRPr="002A595A">
          <w:rPr>
            <w:sz w:val="22"/>
            <w:szCs w:val="22"/>
          </w:rPr>
          <w:t>Effect sizes calculation and power analysis</w:t>
        </w:r>
        <w:r w:rsidR="002A595A">
          <w:rPr>
            <w:sz w:val="22"/>
            <w:szCs w:val="22"/>
          </w:rPr>
          <w:t>”</w:t>
        </w:r>
        <w:r w:rsidRPr="00212489">
          <w:rPr>
            <w:sz w:val="22"/>
            <w:szCs w:val="22"/>
          </w:rPr>
          <w:t>.</w:t>
        </w:r>
      </w:ins>
      <w:r w:rsidRPr="00212489">
        <w:rPr>
          <w:sz w:val="22"/>
          <w:szCs w:val="22"/>
        </w:rPr>
        <w:br/>
      </w:r>
      <w:r w:rsidRPr="00212489">
        <w:rPr>
          <w:iCs/>
          <w:sz w:val="22"/>
          <w:szCs w:val="22"/>
          <w:vertAlign w:val="superscript"/>
        </w:rPr>
        <w:t>b</w:t>
      </w:r>
      <w:r w:rsidR="00FD4E2E" w:rsidRPr="00212489">
        <w:rPr>
          <w:iCs/>
          <w:sz w:val="22"/>
          <w:szCs w:val="22"/>
        </w:rPr>
        <w:t xml:space="preserve"> We classified each effect using the criteria set out by LeBel et al. (201</w:t>
      </w:r>
      <w:r w:rsidR="00580DC3">
        <w:rPr>
          <w:iCs/>
          <w:sz w:val="22"/>
          <w:szCs w:val="22"/>
        </w:rPr>
        <w:t>8</w:t>
      </w:r>
      <w:r w:rsidR="00BA62AD" w:rsidRPr="00212489">
        <w:rPr>
          <w:iCs/>
          <w:sz w:val="22"/>
          <w:szCs w:val="22"/>
        </w:rPr>
        <w:t>)</w:t>
      </w:r>
    </w:p>
    <w:p w14:paraId="04A92B03" w14:textId="0478970B" w:rsidR="004C54FF" w:rsidRPr="00212489" w:rsidRDefault="004C54FF" w:rsidP="00BA62AD">
      <w:pPr>
        <w:pStyle w:val="Heading1"/>
        <w:spacing w:before="0"/>
      </w:pPr>
      <w:r w:rsidRPr="00212489">
        <w:lastRenderedPageBreak/>
        <w:t>Studies overview: Replications of Studies 1, 2, and 5</w:t>
      </w:r>
    </w:p>
    <w:p w14:paraId="68E3B228" w14:textId="29DDEBD6" w:rsidR="004C54FF" w:rsidRPr="007226F5" w:rsidRDefault="004C54FF" w:rsidP="004C54FF">
      <w:pPr>
        <w:spacing w:before="0" w:after="200" w:line="240" w:lineRule="auto"/>
        <w:ind w:firstLine="0"/>
        <w:rPr>
          <w:iCs/>
        </w:rPr>
      </w:pPr>
      <w:r w:rsidRPr="004E2631">
        <w:rPr>
          <w:color w:val="FF0000"/>
          <w:u w:val="single"/>
        </w:rPr>
        <w:t xml:space="preserve">[IMPORTANT: </w:t>
      </w:r>
      <w:r w:rsidRPr="004E2631">
        <w:rPr>
          <w:color w:val="FF0000"/>
          <w:u w:val="single"/>
        </w:rPr>
        <w:br/>
        <w:t>Method and results sections were written using a randomized dataset produced by Qualtrics to simulate what these sections will look like after data collection. These will be updated following the data collection. This is written in</w:t>
      </w:r>
      <w:ins w:id="83" w:author="PCIRR revision" w:date="2022-08-13T12:48:00Z">
        <w:r w:rsidRPr="007226F5">
          <w:rPr>
            <w:iCs/>
            <w:color w:val="FF0000"/>
            <w:u w:val="single"/>
          </w:rPr>
          <w:t xml:space="preserve"> </w:t>
        </w:r>
        <w:r w:rsidR="00AA0726" w:rsidRPr="007226F5">
          <w:rPr>
            <w:iCs/>
            <w:color w:val="FF0000"/>
            <w:u w:val="single"/>
          </w:rPr>
          <w:t>the</w:t>
        </w:r>
      </w:ins>
      <w:r w:rsidR="00AA0726" w:rsidRPr="004E2631">
        <w:rPr>
          <w:color w:val="FF0000"/>
          <w:u w:val="single"/>
        </w:rPr>
        <w:t xml:space="preserve"> </w:t>
      </w:r>
      <w:r w:rsidRPr="004E2631">
        <w:rPr>
          <w:color w:val="FF0000"/>
          <w:u w:val="single"/>
        </w:rPr>
        <w:t>past tense, yet no pre-registration or data collection have been conducted.]</w:t>
      </w:r>
    </w:p>
    <w:p w14:paraId="7A683D4C" w14:textId="77777777" w:rsidR="00864082" w:rsidRPr="004E2631" w:rsidRDefault="00864082" w:rsidP="004E2631">
      <w:pPr>
        <w:pStyle w:val="Heading2"/>
      </w:pPr>
      <w:r w:rsidRPr="004E2631">
        <w:t>Open Science Declaration</w:t>
      </w:r>
    </w:p>
    <w:p w14:paraId="62896E5A" w14:textId="5713B5CF" w:rsidR="00735D77" w:rsidRDefault="00C61A21" w:rsidP="00FD20DE">
      <w:r w:rsidRPr="00212489">
        <w:t xml:space="preserve">This replication is submitted </w:t>
      </w:r>
      <w:r w:rsidR="00864082" w:rsidRPr="00212489">
        <w:t xml:space="preserve">as a Registered Report </w:t>
      </w:r>
      <w:r w:rsidR="00864082" w:rsidRPr="00212489">
        <w:fldChar w:fldCharType="begin"/>
      </w:r>
      <w:r w:rsidR="00580DC3">
        <w:instrText xml:space="preserve"> ADDIN ZOTERO_ITEM CSL_CITATION {"citationID":"FAOqfqkX","properties":{"formattedCitation":"(Chambers &amp; Tzavella, 2022; Nosek &amp; Lakens, 2014; Scheel et al., 2021; Wiseman et al., 2019)","plainCitation":"(Chambers &amp; Tzavella, 2022; Nosek &amp; Lakens, 2014; Scheel et al., 2021; Wiseman et al., 2019)","noteIndex":0},"citationItems":[{"id":1792,"uris":["http://zotero.org/users/local/0gsS4CIW/items/46PRSWST"],"itemData":{"id":1792,"type":"article-journal","abstract":"Registered Reports are a form of empirical publication in which study proposals are peer reviewed and pre-accepted before research is undertaken. By deciding which articles are published based on the question, theory and methods, Registered Reports offer a remedy for a range of reporting and publication biases. Here, we reflect on the history, progress and future prospects of the Registered Reports initiative and offer practical guidance for authors, reviewers and editors. We review early evidence that Registered Reports are working as intended, while at the same time acknowledging that they are not a universal solution for irreproducibility. We also consider how the policies and practices surrounding Registered Reports are changing, or must change in the future, to address limitations and adapt to new challenges. We conclude that Registered Reports are promoting reproducibility, transparency and self-correction across disciplines and may help reshape how society evaluates research and researchers.","container-title":"Nature Human Behaviour","DOI":"10.1038/s41562-021-01193-7","ISSN":"2397-3374","issue":"1","journalAbbreviation":"Nat Hum Behav","language":"en","note":"number: 1\npublisher: Nature Publishing Group","page":"29-42","source":"www.nature.com","title":"The past, present and future of Registered Reports","volume":"6","author":[{"family":"Chambers","given":"Christopher D."},{"family":"Tzavella","given":"Loukia"}],"issued":{"date-parts":[["2022",1]]},"citation-key":"chambers_past_2022"}},{"id":1794,"uris":["http://zotero.org/users/local/0gsS4CIW/items/L4Q83AF6"],"itemData":{"id":1794,"type":"article-journal","container-title":"Social Psychology","DOI":"10.1027/1864-9335/a000192","ISSN":"1864-9335","issue":"3","note":"publisher: Hogrefe Publishing","page":"137-141","source":"econtent.hogrefe.com (Atypon)","title":"Registered Reports","volume":"45","author":[{"family":"Nosek","given":"Brian A."},{"family":"Lakens","given":"Daniël"}],"issued":{"date-parts":[["2014",5]]},"citation-key":"nosek_registered_2014"}},{"id":1796,"uris":["http://zotero.org/users/local/0gsS4CIW/items/6D7KU9JI"],"itemData":{"id":1796,"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journalAbbreviation":"Advances in Methods and Practices in Psychological Science","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citation-key":"scheel_excess_2021"}},{"id":1798,"uris":["http://zotero.org/users/local/0gsS4CIW/items/36BR5CI5"],"itemData":{"id":1798,"type":"article-journal","abstract":"The recent ‘replication crisis’ in psychology has focused attention on ways of increasing methodological rigor within the behavioral sciences. Part of this work has involved promoting ‘Registered Reports’, wherein journals peer review papers prior to data collection and publication. Although this approach is usually seen as a relatively recent development, we note that a prototype of this publishing model was initiated in the mid-1970s by parapsychologist Martin Johnson in the European Journal of Parapsychology (EJP). A retrospective and observational comparison of Registered and non-Registered Reports published in the EJP during a seventeen-year period provides circumstantial evidence to suggest that the approach helped to reduce questionable research practices. This paper aims both to bring Johnson’s pioneering work to a wider audience, and to investigate the positive role that Registered Reports may play in helping to promote higher methodological and statistical standards.","container-title":"PeerJ","DOI":"10.7717/peerj.6232","ISSN":"2167-8359","journalAbbreviation":"PeerJ","language":"en","note":"publisher: PeerJ Inc.","page":"e6232","source":"peerj.com","title":"Registered reports: an early example and analysis","title-short":"Registered reports","volume":"7","author":[{"family":"Wiseman","given":"Richard"},{"family":"Watt","given":"Caroline"},{"family":"Kornbrot","given":"Diana"}],"issued":{"date-parts":[["2019",1,16]]},"citation-key":"wiseman_registered_2019"}}],"schema":"https://github.com/citation-style-language/schema/raw/master/csl-citation.json"} </w:instrText>
      </w:r>
      <w:r w:rsidR="00864082" w:rsidRPr="00212489">
        <w:fldChar w:fldCharType="separate"/>
      </w:r>
      <w:r w:rsidR="00864082" w:rsidRPr="00212489">
        <w:t>(Chambers &amp; Tzavella, 2022; Nosek &amp; Lakens, 2014; Scheel et al., 2021; Wiseman et al., 2019)</w:t>
      </w:r>
      <w:r w:rsidR="00864082" w:rsidRPr="00212489">
        <w:fldChar w:fldCharType="end"/>
      </w:r>
      <w:r w:rsidR="00864082" w:rsidRPr="00212489">
        <w:t xml:space="preserve">. </w:t>
      </w:r>
      <w:del w:id="84" w:author="PCIRR revision" w:date="2022-08-13T12:48:00Z">
        <w:r w:rsidRPr="00212489">
          <w:delText xml:space="preserve">Materials, </w:delText>
        </w:r>
        <w:r w:rsidR="00864082" w:rsidRPr="00212489">
          <w:delText xml:space="preserve">data, </w:delText>
        </w:r>
        <w:r w:rsidRPr="00212489">
          <w:delText xml:space="preserve">and code are </w:delText>
        </w:r>
        <w:r w:rsidR="00864082" w:rsidRPr="00212489">
          <w:delText>available on the Open Science Framework (</w:delText>
        </w:r>
        <w:r w:rsidRPr="00212489">
          <w:delText xml:space="preserve">OSF; </w:delText>
        </w:r>
        <w:r w:rsidR="00000000">
          <w:fldChar w:fldCharType="begin"/>
        </w:r>
        <w:r w:rsidR="00000000">
          <w:delInstrText xml:space="preserve"> HYPERLINK "https://osf.io/pm264/" </w:delInstrText>
        </w:r>
        <w:r w:rsidR="00000000">
          <w:fldChar w:fldCharType="separate"/>
        </w:r>
        <w:r w:rsidRPr="00212489">
          <w:rPr>
            <w:rStyle w:val="Hyperlink"/>
          </w:rPr>
          <w:delText>https://osf.io/pm264/</w:delText>
        </w:r>
        <w:r w:rsidR="00000000">
          <w:rPr>
            <w:rStyle w:val="Hyperlink"/>
          </w:rPr>
          <w:fldChar w:fldCharType="end"/>
        </w:r>
        <w:r w:rsidR="00864082" w:rsidRPr="00212489">
          <w:delText xml:space="preserve">). </w:delText>
        </w:r>
        <w:r w:rsidR="00E2192C" w:rsidRPr="00212489">
          <w:delText>W</w:delText>
        </w:r>
        <w:r w:rsidR="00864082" w:rsidRPr="00212489">
          <w:delText xml:space="preserve">e reported results </w:delText>
        </w:r>
        <w:r w:rsidR="00E2192C" w:rsidRPr="00212489">
          <w:delText xml:space="preserve">below </w:delText>
        </w:r>
        <w:r w:rsidR="00864082" w:rsidRPr="00212489">
          <w:delText xml:space="preserve">after exclusions, and the in the supplementary materials we detailed differences between the pre- and post-exclusion findings as well as any deviations from the pre-registered plan (Appendix </w:delText>
        </w:r>
        <w:r w:rsidR="00157621" w:rsidRPr="00212489">
          <w:delText>B</w:delText>
        </w:r>
        <w:r w:rsidR="00864082" w:rsidRPr="00212489">
          <w:delText>)</w:delText>
        </w:r>
        <w:r w:rsidR="00AE2500" w:rsidRPr="00212489">
          <w:delText>, and further disclosures (</w:delText>
        </w:r>
        <w:r w:rsidR="00864082" w:rsidRPr="00212489">
          <w:delText xml:space="preserve">Appendix </w:delText>
        </w:r>
        <w:r w:rsidR="00C72315" w:rsidRPr="00212489">
          <w:delText>C</w:delText>
        </w:r>
        <w:r w:rsidR="00AE2500" w:rsidRPr="00212489">
          <w:delText>)</w:delText>
        </w:r>
        <w:r w:rsidR="00864082" w:rsidRPr="00212489">
          <w:delText>.</w:delText>
        </w:r>
      </w:del>
    </w:p>
    <w:p w14:paraId="7666DA7B" w14:textId="231C1219" w:rsidR="00735D77" w:rsidRPr="00735D77" w:rsidRDefault="00735D77" w:rsidP="009851B7">
      <w:pPr>
        <w:rPr>
          <w:ins w:id="85" w:author="PCIRR revision" w:date="2022-08-13T12:48:00Z"/>
          <w:lang w:val="en-HK"/>
        </w:rPr>
      </w:pPr>
      <w:ins w:id="86" w:author="PCIRR revision" w:date="2022-08-13T12:48:00Z">
        <w:r w:rsidRPr="00735D77">
          <w:rPr>
            <w:lang w:val="en-HK"/>
          </w:rPr>
          <w:t xml:space="preserve">We will pre-register the experiment on the Open Science Framework (OSF) and data collection will be launched shortly after pre-registration. Pre-registrations and all materials used in these experiments are available in the supplementary materials. We provided all materials, data, code, and pre-registration on: </w:t>
        </w:r>
        <w:r w:rsidR="00000000">
          <w:fldChar w:fldCharType="begin"/>
        </w:r>
        <w:r w:rsidR="00000000">
          <w:instrText xml:space="preserve"> HYPERLINK "https://osf.io/pm264/" </w:instrText>
        </w:r>
        <w:r w:rsidR="00000000">
          <w:fldChar w:fldCharType="separate"/>
        </w:r>
        <w:r w:rsidR="009851B7" w:rsidRPr="009851B7">
          <w:rPr>
            <w:rStyle w:val="Hyperlink"/>
          </w:rPr>
          <w:t>https://osf.io/pm264/</w:t>
        </w:r>
        <w:r w:rsidR="00000000">
          <w:rPr>
            <w:rStyle w:val="Hyperlink"/>
          </w:rPr>
          <w:fldChar w:fldCharType="end"/>
        </w:r>
        <w:r w:rsidRPr="00735D77">
          <w:rPr>
            <w:lang w:val="en-HK"/>
          </w:rPr>
          <w:t>.</w:t>
        </w:r>
      </w:ins>
    </w:p>
    <w:p w14:paraId="0C0473DD" w14:textId="3D98FD66" w:rsidR="00864082" w:rsidRPr="00212489" w:rsidRDefault="00735D77" w:rsidP="002D04C7">
      <w:pPr>
        <w:rPr>
          <w:ins w:id="87" w:author="PCIRR revision" w:date="2022-08-13T12:48:00Z"/>
        </w:rPr>
      </w:pPr>
      <w:ins w:id="88" w:author="PCIRR revision" w:date="2022-08-13T12:48:00Z">
        <w:r w:rsidRPr="00735D77">
          <w:rPr>
            <w:lang w:val="en-HK"/>
          </w:rPr>
          <w:t xml:space="preserve">All measures, manipulations, </w:t>
        </w:r>
        <w:r w:rsidR="00BB3F1E">
          <w:rPr>
            <w:lang w:val="en-HK"/>
          </w:rPr>
          <w:t xml:space="preserve">and </w:t>
        </w:r>
        <w:r w:rsidRPr="00735D77">
          <w:rPr>
            <w:lang w:val="en-HK"/>
          </w:rPr>
          <w:t>exclusions conducted for this investigation will be reported, all studies will be pre-registered with power analyses, and data collection will be completed before analyses.</w:t>
        </w:r>
        <w:r w:rsidR="002D04C7">
          <w:rPr>
            <w:lang w:val="en-HK"/>
          </w:rPr>
          <w:t xml:space="preserve"> </w:t>
        </w:r>
        <w:r w:rsidR="00E2192C" w:rsidRPr="00212489">
          <w:t>W</w:t>
        </w:r>
        <w:r w:rsidR="00864082" w:rsidRPr="00212489">
          <w:t>e reported results after exclusions</w:t>
        </w:r>
        <w:r w:rsidR="00AA0726">
          <w:t xml:space="preserve"> below</w:t>
        </w:r>
        <w:r w:rsidR="00864082" w:rsidRPr="00212489">
          <w:t>, and in the supplementary materials</w:t>
        </w:r>
        <w:r w:rsidR="00AA0726">
          <w:t>,</w:t>
        </w:r>
        <w:r w:rsidR="00864082" w:rsidRPr="00212489">
          <w:t xml:space="preserve"> we detailed </w:t>
        </w:r>
        <w:r w:rsidR="002D04C7">
          <w:t xml:space="preserve">a comparison between </w:t>
        </w:r>
        <w:r w:rsidR="00864082" w:rsidRPr="00212489">
          <w:t>pre- and post-exclusion findings as well as any deviations from the pre-registered plan (</w:t>
        </w:r>
        <w:r w:rsidR="00FD20DE">
          <w:t>“</w:t>
        </w:r>
        <w:r w:rsidR="00FD20DE" w:rsidRPr="00FD20DE">
          <w:t>Comparisons and deviations</w:t>
        </w:r>
        <w:r w:rsidR="00FD20DE">
          <w:t>”</w:t>
        </w:r>
        <w:r w:rsidR="00FD20DE" w:rsidRPr="00FD20DE">
          <w:t xml:space="preserve"> subsection</w:t>
        </w:r>
        <w:r w:rsidR="00864082" w:rsidRPr="00212489">
          <w:t>)</w:t>
        </w:r>
        <w:r w:rsidR="00AE2500" w:rsidRPr="00212489">
          <w:t xml:space="preserve">, </w:t>
        </w:r>
        <w:r w:rsidR="002D04C7">
          <w:t xml:space="preserve">with additional </w:t>
        </w:r>
        <w:r w:rsidR="00AE2500" w:rsidRPr="00212489">
          <w:t>disclosures (</w:t>
        </w:r>
        <w:r w:rsidR="00FD20DE">
          <w:t xml:space="preserve">“Open science disclosures” </w:t>
        </w:r>
        <w:r w:rsidR="00FD20DE" w:rsidRPr="00FD20DE">
          <w:t>subsection</w:t>
        </w:r>
        <w:r w:rsidR="00AE2500" w:rsidRPr="00212489">
          <w:t>)</w:t>
        </w:r>
        <w:r w:rsidR="00864082" w:rsidRPr="00212489">
          <w:t>.</w:t>
        </w:r>
      </w:ins>
    </w:p>
    <w:p w14:paraId="01200F9E" w14:textId="2011D665" w:rsidR="004C54FF" w:rsidRPr="00212489" w:rsidRDefault="004C54FF" w:rsidP="004C54FF">
      <w:pPr>
        <w:pStyle w:val="Heading2"/>
      </w:pPr>
      <w:r w:rsidRPr="00212489">
        <w:t>Procedure</w:t>
      </w:r>
    </w:p>
    <w:p w14:paraId="2E626793" w14:textId="2A32AD3A" w:rsidR="00B744EB" w:rsidRPr="004E2631" w:rsidRDefault="00B744EB" w:rsidP="00B744EB">
      <w:pPr>
        <w:spacing w:line="240" w:lineRule="auto"/>
        <w:ind w:firstLine="0"/>
      </w:pPr>
      <w:r w:rsidRPr="004E2631">
        <w:t>[</w:t>
      </w:r>
      <w:r w:rsidRPr="004E2631">
        <w:rPr>
          <w:color w:val="FF0000"/>
        </w:rPr>
        <w:t xml:space="preserve">For review: The Qualtrics survey .QSF file and an exported DOCX file are provided </w:t>
      </w:r>
      <w:del w:id="89" w:author="PCIRR revision" w:date="2022-08-13T12:48:00Z">
        <w:r w:rsidRPr="00212489">
          <w:rPr>
            <w:i/>
            <w:iCs/>
          </w:rPr>
          <w:delText>on</w:delText>
        </w:r>
      </w:del>
      <w:ins w:id="90" w:author="PCIRR revision" w:date="2022-08-13T12:48:00Z">
        <w:r w:rsidR="00AA0726" w:rsidRPr="007226F5">
          <w:rPr>
            <w:color w:val="FF0000"/>
          </w:rPr>
          <w:t>in</w:t>
        </w:r>
      </w:ins>
      <w:r w:rsidR="00AA0726" w:rsidRPr="004E2631">
        <w:rPr>
          <w:color w:val="FF0000"/>
        </w:rPr>
        <w:t xml:space="preserve"> </w:t>
      </w:r>
      <w:r w:rsidRPr="004E2631">
        <w:rPr>
          <w:color w:val="FF0000"/>
        </w:rPr>
        <w:t xml:space="preserve">the OSF folder. A preview link of the Qualtrics survey is provided on: </w:t>
      </w:r>
      <w:hyperlink r:id="rId29" w:history="1">
        <w:r w:rsidRPr="004E2631">
          <w:rPr>
            <w:rStyle w:val="Hyperlink"/>
          </w:rPr>
          <w:t>https://hku.au1.qualtrics.com/jfe/preview/SV_bNSYF5TiOnh8VrU?Q_CHL=preview&amp;Q_SurveyVersionID=current</w:t>
        </w:r>
      </w:hyperlink>
      <w:r w:rsidRPr="004E2631">
        <w:t xml:space="preserve"> ]</w:t>
      </w:r>
    </w:p>
    <w:p w14:paraId="4FA3A509" w14:textId="77777777" w:rsidR="00B744EB" w:rsidRPr="00212489" w:rsidRDefault="00B744EB" w:rsidP="00474AEC"/>
    <w:p w14:paraId="056530C8" w14:textId="5AE74F8E" w:rsidR="009A7EA6" w:rsidRPr="00212489" w:rsidRDefault="00F532D5" w:rsidP="00474AEC">
      <w:r w:rsidRPr="00212489">
        <w:t xml:space="preserve">We </w:t>
      </w:r>
      <w:r w:rsidR="008F77B0" w:rsidRPr="00212489">
        <w:t xml:space="preserve">focused on </w:t>
      </w:r>
      <w:r w:rsidR="009262EA" w:rsidRPr="00212489">
        <w:fldChar w:fldCharType="begin"/>
      </w:r>
      <w:r w:rsidR="00580DC3">
        <w:instrText xml:space="preserve"> ADDIN ZOTERO_ITEM CSL_CITATION {"citationID":"imKbyjtv","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citation-key":"soman_mental_2001"}}],"schema":"https://github.com/citation-style-language/schema/raw/master/csl-citation.json"} </w:instrText>
      </w:r>
      <w:r w:rsidR="009262EA" w:rsidRPr="00212489">
        <w:fldChar w:fldCharType="separate"/>
      </w:r>
      <w:r w:rsidR="009262EA" w:rsidRPr="00212489">
        <w:t>Soman's (2001)</w:t>
      </w:r>
      <w:r w:rsidR="009262EA" w:rsidRPr="00212489">
        <w:fldChar w:fldCharType="end"/>
      </w:r>
      <w:r w:rsidR="009262EA" w:rsidRPr="00212489">
        <w:t xml:space="preserve"> </w:t>
      </w:r>
      <w:r w:rsidR="00AA4E1C" w:rsidRPr="00212489">
        <w:t>Studies</w:t>
      </w:r>
      <w:r w:rsidRPr="00212489">
        <w:t xml:space="preserve"> 1, 2, and 5. We combined the three </w:t>
      </w:r>
      <w:r w:rsidR="00AA4E1C" w:rsidRPr="00212489">
        <w:t>studies</w:t>
      </w:r>
      <w:r w:rsidRPr="00212489">
        <w:t xml:space="preserve"> </w:t>
      </w:r>
      <w:del w:id="91" w:author="PCIRR revision" w:date="2022-08-13T12:48:00Z">
        <w:r w:rsidRPr="00212489">
          <w:delText>in</w:delText>
        </w:r>
      </w:del>
      <w:ins w:id="92" w:author="PCIRR revision" w:date="2022-08-13T12:48:00Z">
        <w:r w:rsidRPr="00212489">
          <w:t>in</w:t>
        </w:r>
        <w:r w:rsidR="00CC4B4D">
          <w:t>to</w:t>
        </w:r>
      </w:ins>
      <w:r w:rsidR="00CC4B4D">
        <w:t xml:space="preserve"> </w:t>
      </w:r>
      <w:r w:rsidRPr="00212489">
        <w:t xml:space="preserve">a </w:t>
      </w:r>
      <w:ins w:id="93" w:author="PCIRR revision" w:date="2022-08-13T12:48:00Z">
        <w:r w:rsidR="00CC4B4D">
          <w:t xml:space="preserve">unified </w:t>
        </w:r>
      </w:ins>
      <w:r w:rsidRPr="00212489">
        <w:t xml:space="preserve">single </w:t>
      </w:r>
      <w:del w:id="94" w:author="PCIRR revision" w:date="2022-08-13T12:48:00Z">
        <w:r w:rsidRPr="00212489">
          <w:delText>online</w:delText>
        </w:r>
        <w:r w:rsidR="00AA4E1C" w:rsidRPr="00212489">
          <w:delText xml:space="preserve"> surve</w:delText>
        </w:r>
        <w:r w:rsidR="00852014" w:rsidRPr="00212489">
          <w:delText>y.</w:delText>
        </w:r>
      </w:del>
      <w:ins w:id="95" w:author="PCIRR revision" w:date="2022-08-13T12:48:00Z">
        <w:r w:rsidR="00CC4B4D">
          <w:t>data collection</w:t>
        </w:r>
        <w:r w:rsidR="00852014" w:rsidRPr="00212489">
          <w:t>.</w:t>
        </w:r>
      </w:ins>
      <w:r w:rsidR="00852014" w:rsidRPr="00212489">
        <w:t xml:space="preserve"> This allow</w:t>
      </w:r>
      <w:r w:rsidR="00E2192C" w:rsidRPr="00212489">
        <w:t>ed</w:t>
      </w:r>
      <w:r w:rsidR="00852014" w:rsidRPr="00212489">
        <w:t xml:space="preserve"> us to maximize our resources and </w:t>
      </w:r>
      <w:del w:id="96" w:author="PCIRR revision" w:date="2022-08-13T12:48:00Z">
        <w:r w:rsidR="00852014" w:rsidRPr="00212489">
          <w:delText>has</w:delText>
        </w:r>
      </w:del>
      <w:ins w:id="97" w:author="PCIRR revision" w:date="2022-08-13T12:48:00Z">
        <w:r w:rsidR="00852014" w:rsidRPr="00212489">
          <w:t>ha</w:t>
        </w:r>
        <w:r w:rsidR="00385BE9">
          <w:t>d</w:t>
        </w:r>
      </w:ins>
      <w:r w:rsidR="00852014" w:rsidRPr="00212489">
        <w:t xml:space="preserve"> the added advantage that we can rule out any sample characteristics that might be driving differences in successful versus unsuccessful replications.</w:t>
      </w:r>
      <w:r w:rsidRPr="00212489">
        <w:t xml:space="preserve"> </w:t>
      </w:r>
      <w:ins w:id="98" w:author="PCIRR revision" w:date="2022-08-13T12:48:00Z">
        <w:r w:rsidR="00290729">
          <w:t xml:space="preserve">Additionally, a single </w:t>
        </w:r>
        <w:r w:rsidR="008B6B15">
          <w:t xml:space="preserve">unified </w:t>
        </w:r>
        <w:r w:rsidR="00290729">
          <w:t xml:space="preserve">survey allowed us to conduct additional exploratory within-subjects analyses and explore links between different studies, something that is not possible with the original’s design. </w:t>
        </w:r>
      </w:ins>
      <w:r w:rsidRPr="00212489">
        <w:t xml:space="preserve">Given that </w:t>
      </w:r>
      <w:r w:rsidR="00777D37" w:rsidRPr="00212489">
        <w:t xml:space="preserve">the replication of </w:t>
      </w:r>
      <w:r w:rsidR="00AA4E1C" w:rsidRPr="00212489">
        <w:t>Study</w:t>
      </w:r>
      <w:r w:rsidRPr="00212489">
        <w:t xml:space="preserve"> </w:t>
      </w:r>
      <w:r w:rsidR="00777D37" w:rsidRPr="00212489">
        <w:t>5</w:t>
      </w:r>
      <w:r w:rsidRPr="00212489">
        <w:t xml:space="preserve"> involved education about sunk time costs</w:t>
      </w:r>
      <w:r w:rsidR="007145BA" w:rsidRPr="00212489">
        <w:t xml:space="preserve"> with a scenario that was first introduced in Study 1</w:t>
      </w:r>
      <w:r w:rsidRPr="00212489">
        <w:t xml:space="preserve">, </w:t>
      </w:r>
      <w:r w:rsidR="00AE2500" w:rsidRPr="00212489">
        <w:t xml:space="preserve">we </w:t>
      </w:r>
      <w:r w:rsidRPr="00212489">
        <w:t xml:space="preserve">fixed </w:t>
      </w:r>
      <w:r w:rsidR="00AE2500" w:rsidRPr="00212489">
        <w:t xml:space="preserve">the order so that Study 5 is always </w:t>
      </w:r>
      <w:r w:rsidRPr="00212489">
        <w:t xml:space="preserve">last, </w:t>
      </w:r>
      <w:r w:rsidR="005A298C" w:rsidRPr="00212489">
        <w:t xml:space="preserve">with randomized </w:t>
      </w:r>
      <w:r w:rsidRPr="00212489">
        <w:t xml:space="preserve">order </w:t>
      </w:r>
      <w:r w:rsidR="005A298C" w:rsidRPr="00212489">
        <w:t xml:space="preserve">for </w:t>
      </w:r>
      <w:r w:rsidR="00777D37" w:rsidRPr="00212489">
        <w:t xml:space="preserve">the replications of </w:t>
      </w:r>
      <w:r w:rsidR="00AA4E1C" w:rsidRPr="00212489">
        <w:t>Studies</w:t>
      </w:r>
      <w:r w:rsidRPr="00212489">
        <w:t xml:space="preserve"> 1 and 2.</w:t>
      </w:r>
    </w:p>
    <w:p w14:paraId="78CA9E94" w14:textId="245FCB92" w:rsidR="00864082" w:rsidRPr="00212489" w:rsidRDefault="00864082" w:rsidP="00E4081F">
      <w:del w:id="99" w:author="PCIRR revision" w:date="2022-08-13T12:48:00Z">
        <w:r w:rsidRPr="00212489">
          <w:delText xml:space="preserve">The general procedure was as follows: </w:delText>
        </w:r>
      </w:del>
      <w:r w:rsidR="00474AEC" w:rsidRPr="00212489">
        <w:t>P</w:t>
      </w:r>
      <w:r w:rsidRPr="00212489">
        <w:t xml:space="preserve">articipants first provided </w:t>
      </w:r>
      <w:del w:id="100" w:author="PCIRR revision" w:date="2022-08-13T12:48:00Z">
        <w:r w:rsidRPr="00212489">
          <w:delText xml:space="preserve">informed </w:delText>
        </w:r>
      </w:del>
      <w:r w:rsidRPr="00212489">
        <w:t xml:space="preserve">consent, after which they read </w:t>
      </w:r>
      <w:del w:id="101" w:author="PCIRR revision" w:date="2022-08-13T12:48:00Z">
        <w:r w:rsidRPr="00212489">
          <w:delText xml:space="preserve">a short introduction to </w:delText>
        </w:r>
      </w:del>
      <w:ins w:id="102" w:author="PCIRR revision" w:date="2022-08-13T12:48:00Z">
        <w:r w:rsidR="00CB2841">
          <w:t xml:space="preserve">an outline for </w:t>
        </w:r>
      </w:ins>
      <w:r w:rsidR="00CB2841">
        <w:t xml:space="preserve">the </w:t>
      </w:r>
      <w:r w:rsidRPr="00212489">
        <w:t xml:space="preserve">studies and </w:t>
      </w:r>
      <w:del w:id="103" w:author="PCIRR revision" w:date="2022-08-13T12:48:00Z">
        <w:r w:rsidRPr="00212489">
          <w:delText>agreed that they intend</w:delText>
        </w:r>
      </w:del>
      <w:ins w:id="104" w:author="PCIRR revision" w:date="2022-08-13T12:48:00Z">
        <w:r w:rsidR="00CB2841">
          <w:t xml:space="preserve">three questions confirmed participants qualifications </w:t>
        </w:r>
        <w:r w:rsidR="00D01EC7">
          <w:t xml:space="preserve">as being American, their understanding </w:t>
        </w:r>
        <w:r w:rsidR="00BC1517">
          <w:t xml:space="preserve">of the </w:t>
        </w:r>
        <w:r w:rsidR="00D01EC7">
          <w:t xml:space="preserve">study </w:t>
        </w:r>
        <w:r w:rsidR="00BC1517">
          <w:t>procedures</w:t>
        </w:r>
        <w:r w:rsidR="00D01EC7">
          <w:t>, and their agreement</w:t>
        </w:r>
      </w:ins>
      <w:r w:rsidR="00D01EC7">
        <w:t xml:space="preserve"> </w:t>
      </w:r>
      <w:r w:rsidRPr="00212489">
        <w:t>to pay close attention</w:t>
      </w:r>
      <w:del w:id="105" w:author="PCIRR revision" w:date="2022-08-13T12:48:00Z">
        <w:r w:rsidRPr="00212489">
          <w:delText>.</w:delText>
        </w:r>
      </w:del>
      <w:ins w:id="106" w:author="PCIRR revision" w:date="2022-08-13T12:48:00Z">
        <w:r w:rsidR="00BC1517">
          <w:t xml:space="preserve"> (Yes/No/Not sure presented in random order, and participants not answering Yes were asked to return the task)</w:t>
        </w:r>
        <w:r w:rsidRPr="00212489">
          <w:t>.</w:t>
        </w:r>
      </w:ins>
      <w:r w:rsidR="00CB2841">
        <w:t xml:space="preserve"> </w:t>
      </w:r>
      <w:r w:rsidRPr="00212489">
        <w:t>Participants then complete</w:t>
      </w:r>
      <w:r w:rsidR="0097591D" w:rsidRPr="00212489">
        <w:t>d</w:t>
      </w:r>
      <w:r w:rsidRPr="00212489">
        <w:t xml:space="preserve"> </w:t>
      </w:r>
      <w:del w:id="107" w:author="PCIRR revision" w:date="2022-08-13T12:48:00Z">
        <w:r w:rsidRPr="00212489">
          <w:delText xml:space="preserve">the </w:delText>
        </w:r>
      </w:del>
      <w:r w:rsidRPr="00212489">
        <w:t>three studies</w:t>
      </w:r>
      <w:del w:id="108" w:author="PCIRR revision" w:date="2022-08-13T12:48:00Z">
        <w:r w:rsidRPr="00212489">
          <w:delText>.</w:delText>
        </w:r>
      </w:del>
      <w:ins w:id="109" w:author="PCIRR revision" w:date="2022-08-13T12:48:00Z">
        <w:r w:rsidR="00BC1517">
          <w:t>, first Studies 1 and 2 in randomized order, followed by Study 5</w:t>
        </w:r>
        <w:r w:rsidRPr="00212489">
          <w:t>.</w:t>
        </w:r>
      </w:ins>
      <w:r w:rsidRPr="00212489">
        <w:t xml:space="preserve"> In </w:t>
      </w:r>
      <w:r w:rsidR="004D3872">
        <w:t xml:space="preserve">each </w:t>
      </w:r>
      <w:del w:id="110" w:author="PCIRR revision" w:date="2022-08-13T12:48:00Z">
        <w:r w:rsidRPr="00212489">
          <w:delText>study</w:delText>
        </w:r>
      </w:del>
      <w:ins w:id="111" w:author="PCIRR revision" w:date="2022-08-13T12:48:00Z">
        <w:r w:rsidR="004D3872">
          <w:t xml:space="preserve">of the </w:t>
        </w:r>
        <w:r w:rsidRPr="00212489">
          <w:t>stud</w:t>
        </w:r>
        <w:r w:rsidR="00973E76">
          <w:t>ies</w:t>
        </w:r>
      </w:ins>
      <w:r w:rsidRPr="00212489">
        <w:t xml:space="preserve">, participants read a hypothetical scenario </w:t>
      </w:r>
      <w:del w:id="112" w:author="PCIRR revision" w:date="2022-08-13T12:48:00Z">
        <w:r w:rsidRPr="00212489">
          <w:delText xml:space="preserve">and </w:delText>
        </w:r>
        <w:r w:rsidR="0081293C" w:rsidRPr="00212489">
          <w:delText xml:space="preserve">registered their response on </w:delText>
        </w:r>
        <w:r w:rsidRPr="00212489">
          <w:delText>either a</w:delText>
        </w:r>
      </w:del>
      <w:ins w:id="113" w:author="PCIRR revision" w:date="2022-08-13T12:48:00Z">
        <w:r w:rsidR="00973E76">
          <w:t xml:space="preserve">presenting them </w:t>
        </w:r>
        <w:r w:rsidR="004D3872">
          <w:t>with</w:t>
        </w:r>
      </w:ins>
      <w:r w:rsidR="004D3872">
        <w:t xml:space="preserve"> </w:t>
      </w:r>
      <w:r w:rsidR="00973E76">
        <w:t>two</w:t>
      </w:r>
      <w:del w:id="114" w:author="PCIRR revision" w:date="2022-08-13T12:48:00Z">
        <w:r w:rsidRPr="00212489">
          <w:delText>-alternative multiple-</w:delText>
        </w:r>
      </w:del>
      <w:ins w:id="115" w:author="PCIRR revision" w:date="2022-08-13T12:48:00Z">
        <w:r w:rsidR="00973E76">
          <w:t xml:space="preserve"> alternatives</w:t>
        </w:r>
        <w:r w:rsidR="004D3872">
          <w:t xml:space="preserve">. In all studies, participants indicated their </w:t>
        </w:r>
      </w:ins>
      <w:r w:rsidR="00973E76">
        <w:t xml:space="preserve">choice </w:t>
      </w:r>
      <w:del w:id="116" w:author="PCIRR revision" w:date="2022-08-13T12:48:00Z">
        <w:r w:rsidRPr="00212489">
          <w:delText>question</w:delText>
        </w:r>
        <w:r w:rsidR="0081293C" w:rsidRPr="00212489">
          <w:delText xml:space="preserve">, </w:delText>
        </w:r>
      </w:del>
      <w:ins w:id="117" w:author="PCIRR revision" w:date="2022-08-13T12:48:00Z">
        <w:r w:rsidR="004D3872">
          <w:t>between the two alternatives, and in Studies 1 and 5 they also indicated their preference between the two options on</w:t>
        </w:r>
        <w:r w:rsidR="00BB3F1E">
          <w:t xml:space="preserve"> </w:t>
        </w:r>
      </w:ins>
      <w:r w:rsidR="00BB3F1E">
        <w:t>a Likert</w:t>
      </w:r>
      <w:r w:rsidR="004D3872">
        <w:t xml:space="preserve"> </w:t>
      </w:r>
      <w:r w:rsidR="0081293C" w:rsidRPr="00212489">
        <w:t>scale</w:t>
      </w:r>
      <w:del w:id="118" w:author="PCIRR revision" w:date="2022-08-13T12:48:00Z">
        <w:r w:rsidR="0081293C" w:rsidRPr="00212489">
          <w:delText>, or both</w:delText>
        </w:r>
        <w:r w:rsidRPr="00212489">
          <w:rPr>
            <w:vertAlign w:val="superscript"/>
          </w:rPr>
          <w:footnoteReference w:id="2"/>
        </w:r>
        <w:r w:rsidRPr="00212489">
          <w:delText>.</w:delText>
        </w:r>
      </w:del>
      <w:ins w:id="120" w:author="PCIRR revision" w:date="2022-08-13T12:48:00Z">
        <w:r w:rsidR="00844A6C">
          <w:t xml:space="preserve"> (see below)</w:t>
        </w:r>
        <w:r w:rsidRPr="00212489">
          <w:t>.</w:t>
        </w:r>
      </w:ins>
      <w:r w:rsidRPr="00212489">
        <w:t xml:space="preserve"> After completing the studies, </w:t>
      </w:r>
      <w:r w:rsidRPr="00212489">
        <w:lastRenderedPageBreak/>
        <w:t xml:space="preserve">participants </w:t>
      </w:r>
      <w:del w:id="121" w:author="PCIRR revision" w:date="2022-08-13T12:48:00Z">
        <w:r w:rsidRPr="00212489">
          <w:delText>filled out a funneling section, where they report</w:delText>
        </w:r>
      </w:del>
      <w:ins w:id="122" w:author="PCIRR revision" w:date="2022-08-13T12:48:00Z">
        <w:r w:rsidR="00644ABE">
          <w:t xml:space="preserve">answered questions </w:t>
        </w:r>
        <w:r w:rsidR="0024091A">
          <w:t>inquiring</w:t>
        </w:r>
      </w:ins>
      <w:r w:rsidR="0024091A">
        <w:t xml:space="preserve"> about their </w:t>
      </w:r>
      <w:ins w:id="123" w:author="PCIRR revision" w:date="2022-08-13T12:48:00Z">
        <w:r w:rsidR="0024091A">
          <w:t>seriousness and familiarity with the materials</w:t>
        </w:r>
        <w:r w:rsidRPr="00212489">
          <w:t>, report</w:t>
        </w:r>
        <w:r w:rsidR="008B230D">
          <w:t>ed</w:t>
        </w:r>
        <w:r w:rsidRPr="00212489">
          <w:t xml:space="preserve"> their </w:t>
        </w:r>
      </w:ins>
      <w:r w:rsidRPr="00212489">
        <w:t>experience during the survey</w:t>
      </w:r>
      <w:r w:rsidR="00081F62">
        <w:t xml:space="preserve">, </w:t>
      </w:r>
      <w:del w:id="124" w:author="PCIRR revision" w:date="2022-08-13T12:48:00Z">
        <w:r w:rsidRPr="00212489">
          <w:delText xml:space="preserve">as well as a section asking for </w:delText>
        </w:r>
      </w:del>
      <w:ins w:id="125" w:author="PCIRR revision" w:date="2022-08-13T12:48:00Z">
        <w:r w:rsidR="00E4081F">
          <w:t xml:space="preserve">and </w:t>
        </w:r>
        <w:r w:rsidR="008B230D">
          <w:t xml:space="preserve">provided </w:t>
        </w:r>
      </w:ins>
      <w:r w:rsidRPr="00212489">
        <w:t>demographic information</w:t>
      </w:r>
      <w:del w:id="126" w:author="PCIRR revision" w:date="2022-08-13T12:48:00Z">
        <w:r w:rsidRPr="00212489">
          <w:delText>.</w:delText>
        </w:r>
      </w:del>
      <w:ins w:id="127" w:author="PCIRR revision" w:date="2022-08-13T12:48:00Z">
        <w:r w:rsidR="00E4081F">
          <w:t xml:space="preserve"> </w:t>
        </w:r>
        <w:r w:rsidR="00E4081F" w:rsidRPr="00E4081F">
          <w:t>(with no implications for participation or pay)</w:t>
        </w:r>
        <w:r w:rsidRPr="00212489">
          <w:t>.</w:t>
        </w:r>
      </w:ins>
      <w:r w:rsidRPr="00212489">
        <w:t xml:space="preserve"> Finally, participants were thanked and debriefed. </w:t>
      </w:r>
      <w:r w:rsidR="007B18CA" w:rsidRPr="00212489">
        <w:t xml:space="preserve">Our </w:t>
      </w:r>
      <w:del w:id="128" w:author="PCIRR revision" w:date="2022-08-13T12:48:00Z">
        <w:r w:rsidR="007B18CA" w:rsidRPr="00212489">
          <w:delText>replications</w:delText>
        </w:r>
      </w:del>
      <w:ins w:id="129" w:author="PCIRR revision" w:date="2022-08-13T12:48:00Z">
        <w:r w:rsidR="007B18CA" w:rsidRPr="00212489">
          <w:t>replication</w:t>
        </w:r>
      </w:ins>
      <w:r w:rsidR="007B18CA" w:rsidRPr="00212489">
        <w:t xml:space="preserve"> project </w:t>
      </w:r>
      <w:r w:rsidRPr="00212489">
        <w:t xml:space="preserve">received ethical approval from </w:t>
      </w:r>
      <w:r w:rsidR="007B18CA" w:rsidRPr="00212489">
        <w:t xml:space="preserve">the University of </w:t>
      </w:r>
      <w:r w:rsidRPr="00212489">
        <w:t xml:space="preserve">Hong Kong (REF ID: EA210265). </w:t>
      </w:r>
    </w:p>
    <w:p w14:paraId="201EE60D" w14:textId="77777777" w:rsidR="00B744EB" w:rsidRPr="004E2631" w:rsidRDefault="00B744EB" w:rsidP="004E2631">
      <w:pPr>
        <w:pStyle w:val="Heading2"/>
      </w:pPr>
      <w:r w:rsidRPr="004E2631">
        <w:t>Materials</w:t>
      </w:r>
    </w:p>
    <w:p w14:paraId="5C6C3B9D" w14:textId="66EBFFA3" w:rsidR="00B744EB" w:rsidRPr="00212489" w:rsidRDefault="00B744EB" w:rsidP="00121158">
      <w:r w:rsidRPr="00212489">
        <w:t xml:space="preserve">The descriptions of the stimuli in the target article </w:t>
      </w:r>
      <w:del w:id="130" w:author="PCIRR revision" w:date="2022-08-13T12:48:00Z">
        <w:r w:rsidRPr="00212489">
          <w:delText>was</w:delText>
        </w:r>
      </w:del>
      <w:ins w:id="131" w:author="PCIRR revision" w:date="2022-08-13T12:48:00Z">
        <w:r w:rsidR="00AA0726" w:rsidRPr="00212489">
          <w:t>w</w:t>
        </w:r>
        <w:r w:rsidR="00AA0726">
          <w:t>ere</w:t>
        </w:r>
      </w:ins>
      <w:r w:rsidR="00AA0726" w:rsidRPr="00212489">
        <w:t xml:space="preserve"> </w:t>
      </w:r>
      <w:r w:rsidRPr="00212489">
        <w:t>limited. We reached out to the authors and received a scanned copy of the paper materials used in the original. We are very grateful for the author’s support in making these available.</w:t>
      </w:r>
      <w:r w:rsidR="007B18CA" w:rsidRPr="00212489">
        <w:t xml:space="preserve"> </w:t>
      </w:r>
      <w:del w:id="132" w:author="PCIRR revision" w:date="2022-08-13T12:48:00Z">
        <w:r w:rsidRPr="00212489">
          <w:delText>Our reproduction adopted the stimuli as is.</w:delText>
        </w:r>
        <w:r w:rsidR="007B18CA" w:rsidRPr="00212489">
          <w:delText xml:space="preserve"> They</w:delText>
        </w:r>
      </w:del>
      <w:ins w:id="133" w:author="PCIRR revision" w:date="2022-08-13T12:48:00Z">
        <w:r w:rsidR="007B18CA" w:rsidRPr="00212489">
          <w:t>The</w:t>
        </w:r>
      </w:ins>
      <w:r w:rsidR="007B18CA" w:rsidRPr="00212489">
        <w:t xml:space="preserve"> survey used was made available on the OSF, and a summary of the materials and questions used is provided in the supplementary</w:t>
      </w:r>
      <w:r w:rsidR="0081293C" w:rsidRPr="00212489">
        <w:t xml:space="preserve"> </w:t>
      </w:r>
      <w:del w:id="134" w:author="PCIRR revision" w:date="2022-08-13T12:48:00Z">
        <w:r w:rsidR="0081293C" w:rsidRPr="00212489">
          <w:delText xml:space="preserve">(Appendix </w:delText>
        </w:r>
        <w:r w:rsidR="009B1CCE" w:rsidRPr="00212489">
          <w:delText>F</w:delText>
        </w:r>
        <w:r w:rsidR="0081293C" w:rsidRPr="00212489">
          <w:delText>)</w:delText>
        </w:r>
        <w:r w:rsidR="007B18CA" w:rsidRPr="00212489">
          <w:delText>.</w:delText>
        </w:r>
      </w:del>
      <w:ins w:id="135" w:author="PCIRR revision" w:date="2022-08-13T12:48:00Z">
        <w:r w:rsidR="00121158">
          <w:t xml:space="preserve">materials </w:t>
        </w:r>
        <w:r w:rsidR="0081293C" w:rsidRPr="00212489">
          <w:t>(</w:t>
        </w:r>
        <w:r w:rsidR="00121158" w:rsidRPr="00121158">
          <w:t>“Materials used” subsection</w:t>
        </w:r>
        <w:r w:rsidR="0081293C" w:rsidRPr="00212489">
          <w:t>)</w:t>
        </w:r>
        <w:r w:rsidR="007B18CA" w:rsidRPr="00212489">
          <w:t>.</w:t>
        </w:r>
      </w:ins>
      <w:r w:rsidR="007B18CA" w:rsidRPr="00212489">
        <w:t xml:space="preserve"> </w:t>
      </w:r>
    </w:p>
    <w:p w14:paraId="32F7F2DB" w14:textId="13CBD2C3" w:rsidR="00864082" w:rsidRPr="00212489" w:rsidRDefault="00864082" w:rsidP="00864082">
      <w:pPr>
        <w:pStyle w:val="Heading2"/>
      </w:pPr>
      <w:r w:rsidRPr="00212489">
        <w:t>Power analysis</w:t>
      </w:r>
    </w:p>
    <w:p w14:paraId="31A4FBDB" w14:textId="72FEEB4A" w:rsidR="00535591" w:rsidRDefault="0081293C" w:rsidP="009F0EE9">
      <w:r w:rsidRPr="00212489">
        <w:t>We used a “small-telescope” approach in planning our sample size (</w:t>
      </w:r>
      <w:r w:rsidR="00DD2CED" w:rsidRPr="00212489">
        <w:t>Simonsohn, 2015</w:t>
      </w:r>
      <w:r w:rsidRPr="00212489">
        <w:t xml:space="preserve">). This approach allows us to both achieve </w:t>
      </w:r>
      <w:ins w:id="136" w:author="PCIRR revision" w:date="2022-08-13T12:48:00Z">
        <w:r w:rsidR="00AA0726">
          <w:t xml:space="preserve">the </w:t>
        </w:r>
      </w:ins>
      <w:r w:rsidRPr="00212489">
        <w:t xml:space="preserve">power to reject a zero-effect null hypothesis, assuming there is a true effect, and to detect an effect much smaller than the original could have </w:t>
      </w:r>
      <w:del w:id="137" w:author="PCIRR revision" w:date="2022-08-13T12:48:00Z">
        <w:r w:rsidRPr="00212489">
          <w:delText>possible</w:delText>
        </w:r>
      </w:del>
      <w:ins w:id="138" w:author="PCIRR revision" w:date="2022-08-13T12:48:00Z">
        <w:r w:rsidRPr="00212489">
          <w:t>possibl</w:t>
        </w:r>
        <w:r w:rsidR="005A7D5C">
          <w:t>y</w:t>
        </w:r>
      </w:ins>
      <w:r w:rsidRPr="00212489">
        <w:t xml:space="preserve"> detected. To achieve this, it is recommended to use </w:t>
      </w:r>
      <w:r w:rsidR="00583FE3" w:rsidRPr="00212489">
        <w:t xml:space="preserve">a replication sample 2.5 times that of the original. This is an especially powerful approach in conjunction with our implementation of the studies by combining them into a single survey as it means that powering the largest study entails giving even more power to the other ones. Thus, given that Soman (2001) used a sample size of 206 in his Study 2, we aimed to recruit </w:t>
      </w:r>
      <w:del w:id="139" w:author="PCIRR revision" w:date="2022-08-13T12:48:00Z">
        <w:r w:rsidR="00583FE3" w:rsidRPr="00212489">
          <w:delText>540</w:delText>
        </w:r>
      </w:del>
      <w:ins w:id="140" w:author="PCIRR revision" w:date="2022-08-13T12:48:00Z">
        <w:r w:rsidR="00AB0940">
          <w:t>600</w:t>
        </w:r>
      </w:ins>
      <w:r w:rsidR="00583FE3" w:rsidRPr="00212489">
        <w:t xml:space="preserve"> participants, which is 2.5 times the original plus </w:t>
      </w:r>
      <w:del w:id="141" w:author="PCIRR revision" w:date="2022-08-13T12:48:00Z">
        <w:r w:rsidR="00583FE3" w:rsidRPr="00212489">
          <w:delText>5% assumed</w:delText>
        </w:r>
      </w:del>
      <w:ins w:id="142" w:author="PCIRR revision" w:date="2022-08-13T12:48:00Z">
        <w:r w:rsidR="00AA0726">
          <w:t xml:space="preserve">a </w:t>
        </w:r>
        <w:r w:rsidR="00AB0940">
          <w:t>15</w:t>
        </w:r>
        <w:r w:rsidR="00583FE3" w:rsidRPr="00212489">
          <w:t xml:space="preserve">% </w:t>
        </w:r>
        <w:r w:rsidR="00AB0940">
          <w:t>planned</w:t>
        </w:r>
      </w:ins>
      <w:r w:rsidR="00583FE3" w:rsidRPr="00212489">
        <w:t xml:space="preserve"> exclusion rate.</w:t>
      </w:r>
      <w:r w:rsidR="00535591">
        <w:t xml:space="preserve"> </w:t>
      </w:r>
      <w:del w:id="143" w:author="PCIRR revision" w:date="2022-08-13T12:48:00Z">
        <w:r w:rsidR="00583FE3" w:rsidRPr="00212489">
          <w:delText>Such a sample</w:delText>
        </w:r>
        <w:r w:rsidR="007B1253" w:rsidRPr="00212489">
          <w:delText xml:space="preserve"> (final N=515, after exclusions)</w:delText>
        </w:r>
        <w:r w:rsidR="00583FE3" w:rsidRPr="00212489">
          <w:delText xml:space="preserve"> allowed us not only to detect </w:delText>
        </w:r>
        <w:r w:rsidR="00583FE3" w:rsidRPr="00212489">
          <w:lastRenderedPageBreak/>
          <w:delText>with &gt;99.9% power the same effect</w:delText>
        </w:r>
        <w:r w:rsidR="007B1253" w:rsidRPr="00212489">
          <w:delText>s</w:delText>
        </w:r>
        <w:r w:rsidR="00583FE3" w:rsidRPr="00212489">
          <w:delText xml:space="preserve"> as the original, but also allowed us to achieve at least 80% power to detec</w:delText>
        </w:r>
        <w:r w:rsidR="007B1253" w:rsidRPr="00212489">
          <w:delText>t effect sizes at least 2 times smaller than that of the original (5 times smaller for Study 1, 2 times smaller for Study 2, 2.5 times smaller for Study 5 – see Appendix D).</w:delText>
        </w:r>
      </w:del>
    </w:p>
    <w:p w14:paraId="5552FC6B" w14:textId="5A1ED70D" w:rsidR="0081293C" w:rsidRDefault="00E4081F" w:rsidP="008523B5">
      <w:pPr>
        <w:rPr>
          <w:ins w:id="144" w:author="PCIRR revision" w:date="2022-08-13T12:48:00Z"/>
        </w:rPr>
      </w:pPr>
      <w:ins w:id="145" w:author="PCIRR revision" w:date="2022-08-13T12:48:00Z">
        <w:r>
          <w:t>We conducted a sensitivity analysis</w:t>
        </w:r>
        <w:r w:rsidR="007A450E">
          <w:t>, and t</w:t>
        </w:r>
        <w:r w:rsidR="002F0956">
          <w:t xml:space="preserve">he </w:t>
        </w:r>
        <w:r w:rsidR="00F83FC1">
          <w:t xml:space="preserve">expected final </w:t>
        </w:r>
        <w:r w:rsidR="002F0956">
          <w:t>sample</w:t>
        </w:r>
        <w:r w:rsidR="00BB3F1E">
          <w:t>,</w:t>
        </w:r>
        <w:r w:rsidR="00F83FC1">
          <w:t xml:space="preserve"> </w:t>
        </w:r>
        <w:r w:rsidR="002F0956">
          <w:t xml:space="preserve">after </w:t>
        </w:r>
        <w:r w:rsidR="00F83FC1">
          <w:t xml:space="preserve">the pre-registered </w:t>
        </w:r>
        <w:r w:rsidR="002F0956">
          <w:t>exclusion criteria have been applied</w:t>
        </w:r>
        <w:r w:rsidR="00BB3F1E">
          <w:t>,</w:t>
        </w:r>
        <w:r w:rsidR="00182CF6">
          <w:t xml:space="preserve"> </w:t>
        </w:r>
        <w:r w:rsidR="002F0956">
          <w:t>(</w:t>
        </w:r>
        <w:r w:rsidR="002F0956" w:rsidRPr="00F83FC1">
          <w:rPr>
            <w:i/>
            <w:iCs/>
          </w:rPr>
          <w:t>N</w:t>
        </w:r>
        <w:r w:rsidR="002F0956">
          <w:t>=515)</w:t>
        </w:r>
        <w:r w:rsidR="00583FE3" w:rsidRPr="00212489">
          <w:t xml:space="preserve"> </w:t>
        </w:r>
        <w:r w:rsidR="008523B5">
          <w:t xml:space="preserve">was sufficiently </w:t>
        </w:r>
        <w:r w:rsidR="00BB3F1E">
          <w:t xml:space="preserve">large </w:t>
        </w:r>
        <w:r w:rsidR="00583FE3" w:rsidRPr="00212489">
          <w:t>to detect same effect</w:t>
        </w:r>
        <w:r w:rsidR="007B1253" w:rsidRPr="00212489">
          <w:t>s</w:t>
        </w:r>
        <w:r w:rsidR="00BB3F1E">
          <w:t xml:space="preserve"> </w:t>
        </w:r>
        <w:r w:rsidR="00583FE3" w:rsidRPr="00212489">
          <w:t>as the original</w:t>
        </w:r>
        <w:r w:rsidR="008523B5">
          <w:t xml:space="preserve"> (</w:t>
        </w:r>
        <w:r w:rsidR="008523B5" w:rsidRPr="008523B5">
          <w:t>&gt;99.9%</w:t>
        </w:r>
        <w:r w:rsidR="008523B5">
          <w:t>)</w:t>
        </w:r>
        <w:r w:rsidR="00583FE3" w:rsidRPr="00212489">
          <w:t xml:space="preserve">, </w:t>
        </w:r>
        <w:r w:rsidR="008523B5">
          <w:t xml:space="preserve">and </w:t>
        </w:r>
        <w:r w:rsidR="00583FE3" w:rsidRPr="00212489">
          <w:t>to detec</w:t>
        </w:r>
        <w:r w:rsidR="007B1253" w:rsidRPr="00212489">
          <w:t>t effect sizes at least 2 times smaller than that of the original (</w:t>
        </w:r>
        <w:r w:rsidR="008523B5" w:rsidRPr="008523B5">
          <w:t xml:space="preserve">80% power to </w:t>
        </w:r>
        <w:r w:rsidR="008523B5">
          <w:t xml:space="preserve">detect </w:t>
        </w:r>
        <w:r w:rsidR="007B1253" w:rsidRPr="00212489">
          <w:t xml:space="preserve">5 times smaller for Study 1, 2 times smaller for Study 2, 2.5 times smaller for Study 5 – see </w:t>
        </w:r>
        <w:r w:rsidR="00FD20DE">
          <w:t>“Power analysis” subsection</w:t>
        </w:r>
        <w:r w:rsidR="007B1253" w:rsidRPr="00212489">
          <w:t>).</w:t>
        </w:r>
      </w:ins>
    </w:p>
    <w:p w14:paraId="04E8D1EA" w14:textId="2DAF4C37" w:rsidR="000A1165" w:rsidRDefault="000A1165" w:rsidP="000A1165">
      <w:pPr>
        <w:pStyle w:val="Heading2"/>
        <w:rPr>
          <w:ins w:id="146" w:author="PCIRR revision" w:date="2022-08-13T12:48:00Z"/>
        </w:rPr>
      </w:pPr>
      <w:ins w:id="147" w:author="PCIRR revision" w:date="2022-08-13T12:48:00Z">
        <w:r>
          <w:t>Exclusion criteria</w:t>
        </w:r>
      </w:ins>
    </w:p>
    <w:p w14:paraId="390B9553" w14:textId="348DF8E1" w:rsidR="000A1165" w:rsidRPr="000A1165" w:rsidRDefault="004D4055" w:rsidP="000A1165">
      <w:pPr>
        <w:rPr>
          <w:ins w:id="148" w:author="PCIRR revision" w:date="2022-08-13T12:48:00Z"/>
        </w:rPr>
      </w:pPr>
      <w:ins w:id="149" w:author="PCIRR revision" w:date="2022-08-13T12:48:00Z">
        <w:r>
          <w:t>We exclu</w:t>
        </w:r>
        <w:r w:rsidR="00BA22E9">
          <w:t xml:space="preserve">ded participants who indicated low proficiency in English and the understanding of our materials (&lt;5 on a 1-7 scale), low seriousness (&lt;4 on 1-5 scale), </w:t>
        </w:r>
        <w:r w:rsidR="00DA0E0D">
          <w:t xml:space="preserve">familiarity with the materials (answered “Yes” to seeing these materials before), and participants who dropped out and failed to complete all three studies. </w:t>
        </w:r>
      </w:ins>
    </w:p>
    <w:p w14:paraId="5431D9E1" w14:textId="77777777" w:rsidR="00777D37" w:rsidRPr="00212489" w:rsidRDefault="00777D37" w:rsidP="00864082">
      <w:pPr>
        <w:pStyle w:val="Heading2"/>
      </w:pPr>
      <w:r w:rsidRPr="00212489">
        <w:t>Participants</w:t>
      </w:r>
    </w:p>
    <w:p w14:paraId="17806143" w14:textId="389578C9" w:rsidR="00777D37" w:rsidRPr="00212489" w:rsidRDefault="00777D37" w:rsidP="00241D8C">
      <w:r w:rsidRPr="00212489">
        <w:t xml:space="preserve">Overall, </w:t>
      </w:r>
      <w:r w:rsidR="00104363" w:rsidRPr="00212489">
        <w:t xml:space="preserve">515 </w:t>
      </w:r>
      <w:r w:rsidRPr="00212489">
        <w:t>participants passed the exclusion criteria</w:t>
      </w:r>
      <w:del w:id="150" w:author="PCIRR revision" w:date="2022-08-13T12:48:00Z">
        <w:r w:rsidRPr="00212489">
          <w:delText xml:space="preserve"> (see Appendix </w:delText>
        </w:r>
        <w:r w:rsidR="00C72315" w:rsidRPr="00212489">
          <w:delText>E</w:delText>
        </w:r>
        <w:r w:rsidRPr="00212489">
          <w:delText>)</w:delText>
        </w:r>
      </w:del>
      <w:r w:rsidRPr="00212489">
        <w:t xml:space="preserve"> and were included in the final analyses (</w:t>
      </w:r>
      <w:r w:rsidRPr="00212489">
        <w:rPr>
          <w:i/>
          <w:iCs/>
        </w:rPr>
        <w:t>M</w:t>
      </w:r>
      <w:r w:rsidRPr="00212489">
        <w:rPr>
          <w:vertAlign w:val="subscript"/>
        </w:rPr>
        <w:t>age</w:t>
      </w:r>
      <w:r w:rsidRPr="00212489">
        <w:t xml:space="preserve"> = </w:t>
      </w:r>
      <w:r w:rsidR="00AE133A" w:rsidRPr="00212489">
        <w:t>56.69</w:t>
      </w:r>
      <w:r w:rsidRPr="00212489">
        <w:t xml:space="preserve">, </w:t>
      </w:r>
      <w:r w:rsidRPr="00212489">
        <w:rPr>
          <w:i/>
          <w:iCs/>
        </w:rPr>
        <w:t>SD</w:t>
      </w:r>
      <w:r w:rsidRPr="00212489">
        <w:rPr>
          <w:vertAlign w:val="subscript"/>
        </w:rPr>
        <w:t>age</w:t>
      </w:r>
      <w:r w:rsidRPr="00212489">
        <w:t xml:space="preserve"> = 2</w:t>
      </w:r>
      <w:r w:rsidR="00104363" w:rsidRPr="00212489">
        <w:t>3.</w:t>
      </w:r>
      <w:r w:rsidR="00AE133A" w:rsidRPr="00212489">
        <w:t>94</w:t>
      </w:r>
      <w:r w:rsidRPr="00212489">
        <w:t xml:space="preserve">; </w:t>
      </w:r>
      <w:r w:rsidR="00104363" w:rsidRPr="00212489">
        <w:t>2</w:t>
      </w:r>
      <w:r w:rsidR="00AE133A" w:rsidRPr="00212489">
        <w:t>4.08</w:t>
      </w:r>
      <w:r w:rsidRPr="00212489">
        <w:t xml:space="preserve">% females, </w:t>
      </w:r>
      <w:r w:rsidR="00104363" w:rsidRPr="00212489">
        <w:t>2</w:t>
      </w:r>
      <w:r w:rsidR="00AE133A" w:rsidRPr="00212489">
        <w:t>7.38</w:t>
      </w:r>
      <w:r w:rsidRPr="00212489">
        <w:t xml:space="preserve">% males). </w:t>
      </w:r>
      <w:r w:rsidR="00241D8C" w:rsidRPr="00212489">
        <w:t xml:space="preserve">We provided </w:t>
      </w:r>
      <w:r w:rsidRPr="00212489">
        <w:t xml:space="preserve">details of the sample </w:t>
      </w:r>
      <w:r w:rsidR="00241D8C" w:rsidRPr="00212489">
        <w:t xml:space="preserve">and </w:t>
      </w:r>
      <w:r w:rsidRPr="00212489">
        <w:t>a comparison to Soman’s (2001) samples</w:t>
      </w:r>
      <w:r w:rsidR="00241D8C" w:rsidRPr="00212489">
        <w:t xml:space="preserve"> in Table 2</w:t>
      </w:r>
      <w:r w:rsidRPr="00212489">
        <w:t>.</w:t>
      </w:r>
    </w:p>
    <w:p w14:paraId="7CCBDDC9" w14:textId="5947829F" w:rsidR="00773144" w:rsidRDefault="00777D37" w:rsidP="00777D37">
      <w:pPr>
        <w:rPr>
          <w:ins w:id="151" w:author="PCIRR revision" w:date="2022-08-13T12:48:00Z"/>
          <w:color w:val="000000"/>
        </w:rPr>
      </w:pPr>
      <w:del w:id="152" w:author="PCIRR revision" w:date="2022-08-13T12:48:00Z">
        <w:r w:rsidRPr="00212489">
          <w:delText>Assignment</w:delText>
        </w:r>
      </w:del>
      <w:ins w:id="153" w:author="PCIRR revision" w:date="2022-08-13T12:48:00Z">
        <w:r w:rsidR="00ED7480">
          <w:rPr>
            <w:color w:val="000000"/>
          </w:rPr>
          <w:t>We</w:t>
        </w:r>
        <w:r w:rsidR="00773144">
          <w:rPr>
            <w:color w:val="000000"/>
          </w:rPr>
          <w:t xml:space="preserve"> will recruit native English speakers who were born, raised, and located in the US on Amazon Mechanical Turk using the CloudResearch/Turk</w:t>
        </w:r>
        <w:r w:rsidR="006748D4">
          <w:rPr>
            <w:color w:val="000000"/>
          </w:rPr>
          <w:t>P</w:t>
        </w:r>
        <w:r w:rsidR="00773144">
          <w:rPr>
            <w:color w:val="000000"/>
          </w:rPr>
          <w:t xml:space="preserve">rime platform </w:t>
        </w:r>
        <w:r w:rsidR="00773144">
          <w:rPr>
            <w:color w:val="000000"/>
          </w:rPr>
          <w:fldChar w:fldCharType="begin"/>
        </w:r>
        <w:r w:rsidR="00580DC3">
          <w:rPr>
            <w:color w:val="000000"/>
          </w:rPr>
          <w:instrText xml:space="preserve"> ADDIN ZOTERO_ITEM CSL_CITATION {"citationID":"qhY6UyB7","properties":{"formattedCitation":"(Litman et al., 2017)","plainCitation":"(Litman et al., 2017)","noteIndex":0},"citationItems":[{"id":"hXS2tDIP/2k1x1sVZ","uris":["http://zotero.org/users/local/0gsS4CIW/items/C3NIM4RM"],"itemData":{"id":1922,"type":"article-journal","abstract":"In recent years, Mechanical Turk (MTurk) has revolutionized social science by providing a way to collect behavioral data with unprecedented speed and efficiency. However, MTurk was not intended to be a research tool, and many common research tasks are difficult and time-consuming to implement as a result. TurkPrime was designed as a research platform that integrates with MTurk and supports tasks that are common to the social and behavioral sciences. Like MTurk, TurkPrime is an Internet-based platform that runs on any browser and does not require any downloads or installation. Tasks that can be implemented with TurkPrime include: excluding participants on the basis of previous participation, longitudinal studies, making changes to a study while it is running, automating the approval process, increasing the speed of data collection, sending bulk e-mails and bonuses, enhancing communication with participants, monitoring dropout and engagement rates, providing enhanced sampling options, and many others. This article describes how TurkPrime saves time and resources, improves data quality, and allows researchers to design and implement studies that were previously very difficult or impossible to carry out on MTurk. TurkPrime is designed as a research tool whose aim is to improve the quality of the crowdsourcing data collection process. Various features have been and continue to be implemented on the basis of feedback from the research community. TurkPrime is a free research platform. (PsycINFO Database Record (c) 2017 APA, all rights reserved)","container-title":"Behavior Research Methods","DOI":"10.3758/s13428-016-0727-z","ISSN":"1554-3528","issue":"2","note":"publisher-place: Germany\npublisher: Springer","page":"433-442","source":"APA PsycNet","title":"TurkPrime.com: A versatile crowdsourcing data acquisition platform for the behavioral sciences","title-short":"TurkPrime.com","volume":"49","author":[{"family":"Litman","given":"Leib"},{"family":"Robinson","given":"Jonathan"},{"family":"Abberbock","given":"Tzvi"}],"issued":{"date-parts":[["2017"]]}}}],"schema":"https://github.com/citation-style-language/schema/raw/master/csl-citation.json"} </w:instrText>
        </w:r>
        <w:r w:rsidR="00773144">
          <w:rPr>
            <w:color w:val="000000"/>
          </w:rPr>
          <w:fldChar w:fldCharType="separate"/>
        </w:r>
        <w:r w:rsidR="00773144" w:rsidRPr="00773144">
          <w:t>(Litman et al., 2017)</w:t>
        </w:r>
        <w:r w:rsidR="00773144">
          <w:rPr>
            <w:color w:val="000000"/>
          </w:rPr>
          <w:fldChar w:fldCharType="end"/>
        </w:r>
        <w:r w:rsidR="00773144">
          <w:rPr>
            <w:color w:val="000000"/>
          </w:rPr>
          <w:t xml:space="preserve">. Based on our extensive experience of running similar judgment and decision-making replications on MTurk, to ensure high-quality data collection, we will employ the following CloudResearch options: Duplicate IP Block. Duplicate Geocode Block, Suspicious Geocode Block, Verify Worker Country Location, Enhanced Privacy, </w:t>
        </w:r>
        <w:r w:rsidR="00773144">
          <w:rPr>
            <w:color w:val="000000"/>
          </w:rPr>
          <w:lastRenderedPageBreak/>
          <w:t xml:space="preserve">CloudResearch Approved Participants, Block Low Quality Participants, etc. We will also employ </w:t>
        </w:r>
        <w:r w:rsidR="00773144" w:rsidRPr="00193225">
          <w:t>Qualtrics</w:t>
        </w:r>
        <w:r w:rsidR="00773144">
          <w:t>’</w:t>
        </w:r>
        <w:r w:rsidR="00773144" w:rsidRPr="00193225">
          <w:t xml:space="preserve"> fraud and spam prevention measures</w:t>
        </w:r>
        <w:r w:rsidR="00773144">
          <w:rPr>
            <w:color w:val="000000"/>
          </w:rPr>
          <w:t>: reCAPTCHA, prevent multiple submission</w:t>
        </w:r>
        <w:r w:rsidR="00AA0726">
          <w:rPr>
            <w:color w:val="000000"/>
          </w:rPr>
          <w:t>s</w:t>
        </w:r>
        <w:r w:rsidR="00773144">
          <w:rPr>
            <w:color w:val="000000"/>
          </w:rPr>
          <w:t>, prevent ballot</w:t>
        </w:r>
        <w:r w:rsidR="00AA0726">
          <w:rPr>
            <w:color w:val="000000"/>
          </w:rPr>
          <w:t xml:space="preserve"> </w:t>
        </w:r>
        <w:r w:rsidR="00773144">
          <w:rPr>
            <w:color w:val="000000"/>
          </w:rPr>
          <w:t xml:space="preserve">stuffing, bot detection, security scan monitor, </w:t>
        </w:r>
        <w:r w:rsidR="00193225">
          <w:rPr>
            <w:color w:val="000000"/>
          </w:rPr>
          <w:t xml:space="preserve">and </w:t>
        </w:r>
        <w:proofErr w:type="spellStart"/>
        <w:r w:rsidR="00773144">
          <w:rPr>
            <w:color w:val="000000"/>
          </w:rPr>
          <w:t>relevantID</w:t>
        </w:r>
        <w:proofErr w:type="spellEnd"/>
        <w:r w:rsidR="00773144">
          <w:rPr>
            <w:color w:val="000000"/>
          </w:rPr>
          <w:t>.</w:t>
        </w:r>
        <w:r w:rsidR="00193225">
          <w:rPr>
            <w:color w:val="000000"/>
          </w:rPr>
          <w:t xml:space="preserve"> We provided more details in the “</w:t>
        </w:r>
        <w:r w:rsidR="00193225" w:rsidRPr="00193225">
          <w:rPr>
            <w:color w:val="000000"/>
          </w:rPr>
          <w:t>Additional information about the study</w:t>
        </w:r>
        <w:r w:rsidR="00193225">
          <w:rPr>
            <w:color w:val="000000"/>
          </w:rPr>
          <w:t>” subsection in the supplementary materials.</w:t>
        </w:r>
      </w:ins>
    </w:p>
    <w:p w14:paraId="331FF69F" w14:textId="61CFF132" w:rsidR="00777D37" w:rsidRPr="00212489" w:rsidRDefault="00AA0726" w:rsidP="00777D37">
      <w:commentRangeStart w:id="154"/>
      <w:commentRangeStart w:id="155"/>
      <w:ins w:id="156" w:author="PCIRR revision" w:date="2022-08-13T12:48:00Z">
        <w:r>
          <w:t>The a</w:t>
        </w:r>
        <w:r w:rsidRPr="00212489">
          <w:t>ssignment</w:t>
        </w:r>
      </w:ins>
      <w:r w:rsidRPr="00212489">
        <w:t xml:space="preserve"> </w:t>
      </w:r>
      <w:r w:rsidR="00777D37" w:rsidRPr="00212489">
        <w:t xml:space="preserve">pay </w:t>
      </w:r>
      <w:del w:id="157" w:author="PCIRR revision" w:date="2022-08-13T12:48:00Z">
        <w:r w:rsidR="00777D37" w:rsidRPr="00212489">
          <w:delText>is</w:delText>
        </w:r>
      </w:del>
      <w:ins w:id="158" w:author="PCIRR revision" w:date="2022-08-13T12:48:00Z">
        <w:r w:rsidR="00677C45">
          <w:t>was calculated</w:t>
        </w:r>
      </w:ins>
      <w:r w:rsidR="00677C45">
        <w:t xml:space="preserve"> </w:t>
      </w:r>
      <w:r w:rsidR="00777D37" w:rsidRPr="00212489">
        <w:t>based on the federal wage of 7.25USD/hour</w:t>
      </w:r>
      <w:del w:id="159" w:author="PCIRR revision" w:date="2022-08-13T12:48:00Z">
        <w:r w:rsidR="00777D37" w:rsidRPr="00212489">
          <w:delText>.</w:delText>
        </w:r>
      </w:del>
      <w:ins w:id="160" w:author="PCIRR revision" w:date="2022-08-13T12:48:00Z">
        <w:r w:rsidR="00A21039">
          <w:t xml:space="preserve"> (though we did not restrict participation based on state-level minimum wage)</w:t>
        </w:r>
        <w:r w:rsidR="00777D37" w:rsidRPr="00212489">
          <w:t>.</w:t>
        </w:r>
      </w:ins>
      <w:r w:rsidR="00777D37" w:rsidRPr="00212489">
        <w:t xml:space="preserve"> We first </w:t>
      </w:r>
      <w:del w:id="161" w:author="PCIRR revision" w:date="2022-08-13T12:48:00Z">
        <w:r w:rsidR="00777D37" w:rsidRPr="00212489">
          <w:delText>pretest</w:delText>
        </w:r>
      </w:del>
      <w:ins w:id="162" w:author="PCIRR revision" w:date="2022-08-13T12:48:00Z">
        <w:r w:rsidR="00777D37" w:rsidRPr="00212489">
          <w:t>pretest</w:t>
        </w:r>
        <w:r w:rsidR="00677C45">
          <w:t>ed</w:t>
        </w:r>
      </w:ins>
      <w:r w:rsidR="00777D37" w:rsidRPr="00212489">
        <w:t xml:space="preserve"> survey duration with 30 participants to make sure our time run estimate was accurate and then adjust pay as needed</w:t>
      </w:r>
      <w:del w:id="163" w:author="PCIRR revision" w:date="2022-08-13T12:48:00Z">
        <w:r w:rsidR="00777D37" w:rsidRPr="00212489">
          <w:delText>, the</w:delText>
        </w:r>
      </w:del>
      <w:ins w:id="164" w:author="PCIRR revision" w:date="2022-08-13T12:48:00Z">
        <w:r w:rsidR="00677C45">
          <w:t>. The</w:t>
        </w:r>
      </w:ins>
      <w:r w:rsidR="00677C45">
        <w:t xml:space="preserve"> data </w:t>
      </w:r>
      <w:del w:id="165" w:author="PCIRR revision" w:date="2022-08-13T12:48:00Z">
        <w:r w:rsidR="00777D37" w:rsidRPr="00212489">
          <w:delText>of</w:delText>
        </w:r>
      </w:del>
      <w:ins w:id="166" w:author="PCIRR revision" w:date="2022-08-13T12:48:00Z">
        <w:r w:rsidR="00677C45">
          <w:t>from</w:t>
        </w:r>
      </w:ins>
      <w:r w:rsidR="00677C45">
        <w:t xml:space="preserve"> </w:t>
      </w:r>
      <w:r w:rsidR="00777D37" w:rsidRPr="00212489">
        <w:t xml:space="preserve">the 30 participants </w:t>
      </w:r>
      <w:del w:id="167" w:author="PCIRR revision" w:date="2022-08-13T12:48:00Z">
        <w:r w:rsidR="00777D37" w:rsidRPr="00212489">
          <w:delText>will</w:delText>
        </w:r>
      </w:del>
      <w:ins w:id="168" w:author="PCIRR revision" w:date="2022-08-13T12:48:00Z">
        <w:r w:rsidR="00677C45">
          <w:t>was</w:t>
        </w:r>
      </w:ins>
      <w:r w:rsidR="00677C45">
        <w:t xml:space="preserve"> </w:t>
      </w:r>
      <w:r w:rsidR="00777D37" w:rsidRPr="00212489">
        <w:t>not</w:t>
      </w:r>
      <w:del w:id="169" w:author="PCIRR revision" w:date="2022-08-13T12:48:00Z">
        <w:r w:rsidR="00777D37" w:rsidRPr="00212489">
          <w:delText xml:space="preserve"> be</w:delText>
        </w:r>
      </w:del>
      <w:r w:rsidR="00777D37" w:rsidRPr="00212489">
        <w:t xml:space="preserve"> analyzed separately from the rest of the sample other than to assess survey completion duration and needed pay adjustments. For those pretest participants, if </w:t>
      </w:r>
      <w:ins w:id="170" w:author="PCIRR revision" w:date="2022-08-13T12:48:00Z">
        <w:r>
          <w:t xml:space="preserve">the </w:t>
        </w:r>
      </w:ins>
      <w:r w:rsidR="00777D37" w:rsidRPr="00212489">
        <w:t xml:space="preserve">survey duration was longer than expected, they </w:t>
      </w:r>
      <w:del w:id="171" w:author="PCIRR revision" w:date="2022-08-13T12:48:00Z">
        <w:r w:rsidR="00777D37" w:rsidRPr="00212489">
          <w:delText>would be</w:delText>
        </w:r>
      </w:del>
      <w:ins w:id="172" w:author="PCIRR revision" w:date="2022-08-13T12:48:00Z">
        <w:r w:rsidR="00677C45">
          <w:t>were</w:t>
        </w:r>
      </w:ins>
      <w:r w:rsidR="00777D37" w:rsidRPr="00212489">
        <w:t xml:space="preserve"> paid a bonus as </w:t>
      </w:r>
      <w:ins w:id="173" w:author="PCIRR revision" w:date="2022-08-13T12:48:00Z">
        <w:r>
          <w:t xml:space="preserve">a </w:t>
        </w:r>
      </w:ins>
      <w:r w:rsidR="00777D37" w:rsidRPr="00212489">
        <w:t>pay adjustment.</w:t>
      </w:r>
      <w:commentRangeEnd w:id="154"/>
      <w:ins w:id="174" w:author="PCIRR revision" w:date="2022-08-13T12:48:00Z">
        <w:r w:rsidR="00752258">
          <w:rPr>
            <w:rStyle w:val="CommentReference"/>
          </w:rPr>
          <w:commentReference w:id="154"/>
        </w:r>
        <w:commentRangeEnd w:id="155"/>
        <w:r w:rsidR="0059799B">
          <w:rPr>
            <w:rStyle w:val="CommentReference"/>
          </w:rPr>
          <w:commentReference w:id="155"/>
        </w:r>
        <w:r w:rsidR="00A21039">
          <w:t xml:space="preserve"> </w:t>
        </w:r>
      </w:ins>
    </w:p>
    <w:p w14:paraId="2911007D" w14:textId="77777777" w:rsidR="00A55C54" w:rsidRPr="00212489" w:rsidRDefault="00A55C54">
      <w:pPr>
        <w:spacing w:before="0" w:after="160" w:line="259" w:lineRule="auto"/>
        <w:ind w:firstLine="0"/>
        <w:rPr>
          <w:color w:val="000000"/>
        </w:rPr>
      </w:pPr>
      <w:r w:rsidRPr="00212489">
        <w:br w:type="page"/>
      </w:r>
    </w:p>
    <w:p w14:paraId="6C44FCD6" w14:textId="425CCF9A" w:rsidR="00777D37" w:rsidRPr="00212489" w:rsidRDefault="00777D37" w:rsidP="00864082">
      <w:pPr>
        <w:pStyle w:val="Table"/>
      </w:pPr>
      <w:r w:rsidRPr="00212489">
        <w:lastRenderedPageBreak/>
        <w:t xml:space="preserve">Table </w:t>
      </w:r>
      <w:r w:rsidR="00241D8C" w:rsidRPr="00212489">
        <w:t>2</w:t>
      </w:r>
    </w:p>
    <w:p w14:paraId="2DA49E19" w14:textId="0207C99D" w:rsidR="00777D37" w:rsidRPr="00212489" w:rsidRDefault="00777D37" w:rsidP="00C967BA">
      <w:pPr>
        <w:spacing w:line="360" w:lineRule="auto"/>
        <w:ind w:firstLine="0"/>
        <w:rPr>
          <w:i/>
        </w:rPr>
      </w:pPr>
      <w:r w:rsidRPr="00212489">
        <w:rPr>
          <w:i/>
        </w:rPr>
        <w:t>Comparison of the Soman’s (2001) and the current sample.</w:t>
      </w:r>
    </w:p>
    <w:tbl>
      <w:tblPr>
        <w:tblW w:w="8931" w:type="dxa"/>
        <w:jc w:val="center"/>
        <w:tblBorders>
          <w:top w:val="single" w:sz="12" w:space="0" w:color="000000"/>
          <w:bottom w:val="single" w:sz="12" w:space="0" w:color="000000"/>
        </w:tblBorders>
        <w:tblLayout w:type="fixed"/>
        <w:tblLook w:val="0400" w:firstRow="0" w:lastRow="0" w:firstColumn="0" w:lastColumn="0" w:noHBand="0" w:noVBand="1"/>
      </w:tblPr>
      <w:tblGrid>
        <w:gridCol w:w="2978"/>
        <w:gridCol w:w="2693"/>
        <w:gridCol w:w="3260"/>
      </w:tblGrid>
      <w:tr w:rsidR="00777D37" w:rsidRPr="00212489" w14:paraId="17139E36" w14:textId="77777777" w:rsidTr="00C84273">
        <w:trPr>
          <w:jc w:val="center"/>
        </w:trPr>
        <w:tc>
          <w:tcPr>
            <w:tcW w:w="2978" w:type="dxa"/>
            <w:tcBorders>
              <w:top w:val="single" w:sz="12" w:space="0" w:color="000000"/>
              <w:left w:val="nil"/>
              <w:bottom w:val="single" w:sz="6" w:space="0" w:color="000000"/>
              <w:right w:val="single" w:sz="4" w:space="0" w:color="FFFFFF"/>
            </w:tcBorders>
          </w:tcPr>
          <w:p w14:paraId="1F51DE68" w14:textId="77777777" w:rsidR="00777D37" w:rsidRPr="00212489" w:rsidRDefault="00777D37" w:rsidP="00C967BA">
            <w:pPr>
              <w:spacing w:before="0" w:after="0" w:line="240" w:lineRule="auto"/>
              <w:ind w:firstLine="0"/>
            </w:pPr>
          </w:p>
        </w:tc>
        <w:tc>
          <w:tcPr>
            <w:tcW w:w="2693" w:type="dxa"/>
            <w:tcBorders>
              <w:top w:val="single" w:sz="12" w:space="0" w:color="000000"/>
              <w:left w:val="single" w:sz="4" w:space="0" w:color="FFFFFF"/>
              <w:bottom w:val="single" w:sz="6" w:space="0" w:color="000000"/>
              <w:right w:val="single" w:sz="4" w:space="0" w:color="FFFFFF"/>
            </w:tcBorders>
          </w:tcPr>
          <w:p w14:paraId="22CDED89" w14:textId="77777777" w:rsidR="00777D37" w:rsidRPr="00212489" w:rsidRDefault="00777D37" w:rsidP="00C967BA">
            <w:pPr>
              <w:spacing w:before="0" w:after="0" w:line="240" w:lineRule="auto"/>
              <w:ind w:firstLine="0"/>
            </w:pPr>
            <w:r w:rsidRPr="00212489">
              <w:t>Soman (2001)</w:t>
            </w:r>
          </w:p>
        </w:tc>
        <w:tc>
          <w:tcPr>
            <w:tcW w:w="3260" w:type="dxa"/>
            <w:tcBorders>
              <w:top w:val="single" w:sz="12" w:space="0" w:color="000000"/>
              <w:left w:val="nil"/>
              <w:bottom w:val="single" w:sz="6" w:space="0" w:color="000000"/>
              <w:right w:val="nil"/>
            </w:tcBorders>
          </w:tcPr>
          <w:p w14:paraId="511E6B9F" w14:textId="5FDDC5A3" w:rsidR="00777D37" w:rsidRPr="00212489" w:rsidRDefault="00777D37" w:rsidP="00C967BA">
            <w:pPr>
              <w:spacing w:before="0" w:after="0" w:line="240" w:lineRule="auto"/>
              <w:ind w:right="-112" w:firstLine="0"/>
            </w:pPr>
            <w:r w:rsidRPr="00212489">
              <w:t>Replication</w:t>
            </w:r>
          </w:p>
        </w:tc>
      </w:tr>
      <w:tr w:rsidR="00777D37" w:rsidRPr="00212489" w14:paraId="2551F8F8" w14:textId="77777777" w:rsidTr="00C84273">
        <w:trPr>
          <w:jc w:val="center"/>
        </w:trPr>
        <w:tc>
          <w:tcPr>
            <w:tcW w:w="2978" w:type="dxa"/>
            <w:tcBorders>
              <w:top w:val="nil"/>
              <w:left w:val="nil"/>
              <w:bottom w:val="nil"/>
              <w:right w:val="single" w:sz="4" w:space="0" w:color="FFFFFF"/>
            </w:tcBorders>
          </w:tcPr>
          <w:p w14:paraId="66A94339" w14:textId="77777777" w:rsidR="00777D37" w:rsidRPr="00212489" w:rsidRDefault="00777D37" w:rsidP="00C967BA">
            <w:pPr>
              <w:spacing w:before="0" w:after="0" w:line="240" w:lineRule="auto"/>
              <w:ind w:firstLine="0"/>
            </w:pPr>
            <w:r w:rsidRPr="00212489">
              <w:t>Sample size</w:t>
            </w:r>
          </w:p>
        </w:tc>
        <w:tc>
          <w:tcPr>
            <w:tcW w:w="2693" w:type="dxa"/>
            <w:tcBorders>
              <w:top w:val="nil"/>
              <w:left w:val="single" w:sz="4" w:space="0" w:color="FFFFFF"/>
              <w:bottom w:val="nil"/>
              <w:right w:val="single" w:sz="4" w:space="0" w:color="FFFFFF"/>
            </w:tcBorders>
          </w:tcPr>
          <w:p w14:paraId="0684D819" w14:textId="77777777" w:rsidR="00777D37" w:rsidRPr="00212489" w:rsidRDefault="00777D37" w:rsidP="00C967BA">
            <w:pPr>
              <w:spacing w:before="0" w:after="0" w:line="240" w:lineRule="auto"/>
              <w:ind w:firstLine="0"/>
            </w:pPr>
            <w:r w:rsidRPr="00212489">
              <w:t>Study 1: 122</w:t>
            </w:r>
          </w:p>
          <w:p w14:paraId="3162EA42" w14:textId="77777777" w:rsidR="00777D37" w:rsidRPr="00212489" w:rsidRDefault="00777D37" w:rsidP="00C967BA">
            <w:pPr>
              <w:spacing w:before="0" w:after="0" w:line="240" w:lineRule="auto"/>
              <w:ind w:right="-728" w:firstLine="0"/>
            </w:pPr>
            <w:r w:rsidRPr="00212489">
              <w:t>Study 2: 206</w:t>
            </w:r>
          </w:p>
          <w:p w14:paraId="3AC1C224" w14:textId="77777777" w:rsidR="00777D37" w:rsidRPr="00212489" w:rsidRDefault="00777D37" w:rsidP="00C967BA">
            <w:pPr>
              <w:spacing w:before="0" w:after="0" w:line="240" w:lineRule="auto"/>
              <w:ind w:firstLine="0"/>
            </w:pPr>
            <w:r w:rsidRPr="00212489">
              <w:t>Study 5: 72</w:t>
            </w:r>
          </w:p>
          <w:p w14:paraId="3641A297" w14:textId="77777777" w:rsidR="00777D37" w:rsidRPr="00212489" w:rsidRDefault="00777D37" w:rsidP="00C967BA">
            <w:pPr>
              <w:spacing w:before="0" w:after="0" w:line="240" w:lineRule="auto"/>
              <w:ind w:firstLine="0"/>
            </w:pPr>
          </w:p>
        </w:tc>
        <w:tc>
          <w:tcPr>
            <w:tcW w:w="3260" w:type="dxa"/>
            <w:tcBorders>
              <w:top w:val="nil"/>
              <w:left w:val="nil"/>
              <w:bottom w:val="nil"/>
              <w:right w:val="nil"/>
            </w:tcBorders>
          </w:tcPr>
          <w:p w14:paraId="0F074796" w14:textId="6ED45FBD" w:rsidR="00777D37" w:rsidRPr="00212489" w:rsidRDefault="00104363" w:rsidP="00C967BA">
            <w:pPr>
              <w:spacing w:before="0" w:after="0" w:line="240" w:lineRule="auto"/>
              <w:ind w:right="-107" w:firstLine="0"/>
            </w:pPr>
            <w:r w:rsidRPr="00212489">
              <w:t>515</w:t>
            </w:r>
          </w:p>
        </w:tc>
      </w:tr>
      <w:tr w:rsidR="00777D37" w:rsidRPr="00212489" w14:paraId="1874527D" w14:textId="77777777" w:rsidTr="00D6633C">
        <w:trPr>
          <w:trHeight w:val="872"/>
          <w:jc w:val="center"/>
        </w:trPr>
        <w:tc>
          <w:tcPr>
            <w:tcW w:w="2978" w:type="dxa"/>
            <w:tcBorders>
              <w:top w:val="nil"/>
              <w:left w:val="nil"/>
              <w:bottom w:val="nil"/>
              <w:right w:val="single" w:sz="4" w:space="0" w:color="FFFFFF"/>
            </w:tcBorders>
          </w:tcPr>
          <w:p w14:paraId="54C913C4" w14:textId="77777777" w:rsidR="00777D37" w:rsidRPr="00212489" w:rsidRDefault="00777D37" w:rsidP="00C967BA">
            <w:pPr>
              <w:spacing w:before="0" w:after="0" w:line="240" w:lineRule="auto"/>
              <w:ind w:firstLine="0"/>
            </w:pPr>
            <w:r w:rsidRPr="00212489">
              <w:t>Geographic origin</w:t>
            </w:r>
          </w:p>
        </w:tc>
        <w:tc>
          <w:tcPr>
            <w:tcW w:w="2693" w:type="dxa"/>
            <w:tcBorders>
              <w:top w:val="nil"/>
              <w:left w:val="single" w:sz="4" w:space="0" w:color="FFFFFF"/>
              <w:bottom w:val="nil"/>
              <w:right w:val="single" w:sz="4" w:space="0" w:color="FFFFFF"/>
            </w:tcBorders>
          </w:tcPr>
          <w:p w14:paraId="41081F98" w14:textId="77777777" w:rsidR="00777D37" w:rsidRPr="00212489" w:rsidRDefault="00777D37" w:rsidP="00C967BA">
            <w:pPr>
              <w:spacing w:before="0" w:after="0" w:line="240" w:lineRule="auto"/>
              <w:ind w:firstLine="0"/>
            </w:pPr>
            <w:r w:rsidRPr="00212489">
              <w:t>Study 1: Hong Kong</w:t>
            </w:r>
          </w:p>
          <w:p w14:paraId="6FB0D871" w14:textId="77777777" w:rsidR="00777D37" w:rsidRPr="00212489" w:rsidRDefault="00777D37" w:rsidP="00C967BA">
            <w:pPr>
              <w:spacing w:before="0" w:after="0" w:line="240" w:lineRule="auto"/>
              <w:ind w:firstLine="0"/>
            </w:pPr>
            <w:r w:rsidRPr="00212489">
              <w:t>Study 2: US American</w:t>
            </w:r>
          </w:p>
          <w:p w14:paraId="4DA592AC" w14:textId="3E58C84B" w:rsidR="00777D37" w:rsidRPr="00212489" w:rsidRDefault="00777D37" w:rsidP="00D6633C">
            <w:pPr>
              <w:spacing w:before="0" w:after="0" w:line="240" w:lineRule="auto"/>
              <w:ind w:firstLine="0"/>
            </w:pPr>
            <w:r w:rsidRPr="00212489">
              <w:t>Study 5: US American</w:t>
            </w:r>
          </w:p>
        </w:tc>
        <w:tc>
          <w:tcPr>
            <w:tcW w:w="3260" w:type="dxa"/>
            <w:tcBorders>
              <w:top w:val="nil"/>
              <w:left w:val="nil"/>
              <w:bottom w:val="nil"/>
              <w:right w:val="nil"/>
            </w:tcBorders>
          </w:tcPr>
          <w:p w14:paraId="0164EDC6" w14:textId="77777777" w:rsidR="00777D37" w:rsidRPr="00212489" w:rsidRDefault="00777D37" w:rsidP="00C967BA">
            <w:pPr>
              <w:spacing w:before="0" w:after="0" w:line="240" w:lineRule="auto"/>
              <w:ind w:firstLine="0"/>
              <w:rPr>
                <w:del w:id="175" w:author="PCIRR revision" w:date="2022-08-13T12:48:00Z"/>
              </w:rPr>
            </w:pPr>
            <w:r w:rsidRPr="00212489">
              <w:t>US American</w:t>
            </w:r>
          </w:p>
          <w:p w14:paraId="57C76B83" w14:textId="180279E8" w:rsidR="00777D37" w:rsidRPr="00212489" w:rsidRDefault="00777D37" w:rsidP="0059799B">
            <w:pPr>
              <w:spacing w:before="0" w:after="0" w:line="240" w:lineRule="auto"/>
              <w:ind w:firstLine="0"/>
            </w:pPr>
            <w:del w:id="176" w:author="PCIRR revision" w:date="2022-08-13T12:48:00Z">
              <w:r w:rsidRPr="00212489">
                <w:delText>US</w:delText>
              </w:r>
              <w:r w:rsidR="00C967BA" w:rsidRPr="00212489">
                <w:delText xml:space="preserve"> </w:delText>
              </w:r>
              <w:r w:rsidRPr="00212489">
                <w:delText>MTurk</w:delText>
              </w:r>
            </w:del>
            <w:ins w:id="177" w:author="PCIRR revision" w:date="2022-08-13T12:48:00Z">
              <w:r w:rsidR="0059799B">
                <w:t xml:space="preserve"> Amazon Mechanical </w:t>
              </w:r>
              <w:r w:rsidRPr="00212489">
                <w:t>Turk</w:t>
              </w:r>
            </w:ins>
            <w:r w:rsidR="00C967BA" w:rsidRPr="00212489">
              <w:t xml:space="preserve"> </w:t>
            </w:r>
            <w:r w:rsidRPr="00212489">
              <w:t>workers</w:t>
            </w:r>
          </w:p>
        </w:tc>
      </w:tr>
      <w:tr w:rsidR="00777D37" w:rsidRPr="00212489" w14:paraId="7DDB3763" w14:textId="77777777" w:rsidTr="00C84273">
        <w:trPr>
          <w:jc w:val="center"/>
        </w:trPr>
        <w:tc>
          <w:tcPr>
            <w:tcW w:w="2978" w:type="dxa"/>
            <w:tcBorders>
              <w:top w:val="nil"/>
              <w:left w:val="nil"/>
              <w:bottom w:val="nil"/>
              <w:right w:val="single" w:sz="4" w:space="0" w:color="FFFFFF"/>
            </w:tcBorders>
          </w:tcPr>
          <w:p w14:paraId="418D4D57" w14:textId="77777777" w:rsidR="00777D37" w:rsidRPr="00212489" w:rsidRDefault="00777D37" w:rsidP="00C967BA">
            <w:pPr>
              <w:spacing w:before="0" w:after="0" w:line="240" w:lineRule="auto"/>
              <w:ind w:firstLine="0"/>
            </w:pPr>
            <w:r w:rsidRPr="00212489">
              <w:t xml:space="preserve">Gender </w:t>
            </w:r>
          </w:p>
        </w:tc>
        <w:tc>
          <w:tcPr>
            <w:tcW w:w="2693" w:type="dxa"/>
            <w:tcBorders>
              <w:top w:val="nil"/>
              <w:left w:val="single" w:sz="4" w:space="0" w:color="FFFFFF"/>
              <w:bottom w:val="nil"/>
              <w:right w:val="single" w:sz="4" w:space="0" w:color="FFFFFF"/>
            </w:tcBorders>
          </w:tcPr>
          <w:p w14:paraId="64DCEAD4"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0A29BA42" w14:textId="38914ABC" w:rsidR="00777D37" w:rsidRPr="00212489" w:rsidRDefault="00104363" w:rsidP="00C967BA">
            <w:pPr>
              <w:spacing w:before="0" w:after="0" w:line="240" w:lineRule="auto"/>
              <w:ind w:firstLine="0"/>
            </w:pPr>
            <w:r w:rsidRPr="00212489">
              <w:t>1</w:t>
            </w:r>
            <w:r w:rsidR="00AE133A" w:rsidRPr="00212489">
              <w:t>41</w:t>
            </w:r>
            <w:r w:rsidRPr="00212489">
              <w:t xml:space="preserve"> </w:t>
            </w:r>
            <w:r w:rsidR="00777D37" w:rsidRPr="00212489">
              <w:t xml:space="preserve">males, </w:t>
            </w:r>
            <w:r w:rsidRPr="00212489">
              <w:t>1</w:t>
            </w:r>
            <w:r w:rsidR="00AE133A" w:rsidRPr="00212489">
              <w:t>24</w:t>
            </w:r>
            <w:r w:rsidRPr="00212489">
              <w:t xml:space="preserve"> </w:t>
            </w:r>
            <w:r w:rsidR="00777D37" w:rsidRPr="00212489">
              <w:t xml:space="preserve">females, </w:t>
            </w:r>
            <w:r w:rsidRPr="00212489">
              <w:t xml:space="preserve">250 </w:t>
            </w:r>
            <w:r w:rsidR="00777D37" w:rsidRPr="00212489">
              <w:t>other/did not disclose</w:t>
            </w:r>
          </w:p>
        </w:tc>
      </w:tr>
      <w:tr w:rsidR="00777D37" w:rsidRPr="00212489" w14:paraId="274B4D09" w14:textId="77777777" w:rsidTr="00C84273">
        <w:trPr>
          <w:jc w:val="center"/>
        </w:trPr>
        <w:tc>
          <w:tcPr>
            <w:tcW w:w="2978" w:type="dxa"/>
            <w:tcBorders>
              <w:top w:val="nil"/>
              <w:left w:val="nil"/>
              <w:bottom w:val="nil"/>
              <w:right w:val="single" w:sz="4" w:space="0" w:color="FFFFFF"/>
            </w:tcBorders>
          </w:tcPr>
          <w:p w14:paraId="5DE8C0C2" w14:textId="77777777" w:rsidR="00777D37" w:rsidRPr="00212489" w:rsidRDefault="00777D37" w:rsidP="00C967BA">
            <w:pPr>
              <w:spacing w:before="0" w:after="0" w:line="240" w:lineRule="auto"/>
              <w:ind w:firstLine="0"/>
            </w:pPr>
            <w:r w:rsidRPr="00212489">
              <w:t>Median age (years)</w:t>
            </w:r>
          </w:p>
        </w:tc>
        <w:tc>
          <w:tcPr>
            <w:tcW w:w="2693" w:type="dxa"/>
            <w:tcBorders>
              <w:top w:val="nil"/>
              <w:left w:val="single" w:sz="4" w:space="0" w:color="FFFFFF"/>
              <w:bottom w:val="nil"/>
              <w:right w:val="single" w:sz="4" w:space="0" w:color="FFFFFF"/>
            </w:tcBorders>
          </w:tcPr>
          <w:p w14:paraId="4537AC9E"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03E5F096" w14:textId="38ECDDA6" w:rsidR="00777D37" w:rsidRPr="00212489" w:rsidRDefault="00104363" w:rsidP="00C967BA">
            <w:pPr>
              <w:spacing w:before="0" w:after="0" w:line="240" w:lineRule="auto"/>
              <w:ind w:firstLine="0"/>
            </w:pPr>
            <w:r w:rsidRPr="00212489">
              <w:t>5</w:t>
            </w:r>
            <w:r w:rsidR="00AE133A" w:rsidRPr="00212489">
              <w:t>6</w:t>
            </w:r>
          </w:p>
        </w:tc>
      </w:tr>
      <w:tr w:rsidR="00777D37" w:rsidRPr="00212489" w14:paraId="28ACACED" w14:textId="77777777" w:rsidTr="00C84273">
        <w:trPr>
          <w:jc w:val="center"/>
        </w:trPr>
        <w:tc>
          <w:tcPr>
            <w:tcW w:w="2978" w:type="dxa"/>
            <w:tcBorders>
              <w:top w:val="nil"/>
              <w:left w:val="nil"/>
              <w:bottom w:val="nil"/>
              <w:right w:val="single" w:sz="4" w:space="0" w:color="FFFFFF"/>
            </w:tcBorders>
          </w:tcPr>
          <w:p w14:paraId="0ED721FF" w14:textId="77777777" w:rsidR="00777D37" w:rsidRPr="00212489" w:rsidRDefault="00777D37" w:rsidP="00C967BA">
            <w:pPr>
              <w:spacing w:before="0" w:after="0" w:line="240" w:lineRule="auto"/>
              <w:ind w:firstLine="0"/>
            </w:pPr>
            <w:r w:rsidRPr="00212489">
              <w:t>Average age (years)</w:t>
            </w:r>
          </w:p>
        </w:tc>
        <w:tc>
          <w:tcPr>
            <w:tcW w:w="2693" w:type="dxa"/>
            <w:tcBorders>
              <w:top w:val="nil"/>
              <w:left w:val="single" w:sz="4" w:space="0" w:color="FFFFFF"/>
              <w:bottom w:val="nil"/>
              <w:right w:val="single" w:sz="4" w:space="0" w:color="FFFFFF"/>
            </w:tcBorders>
          </w:tcPr>
          <w:p w14:paraId="6E3FF14D"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2619039F" w14:textId="71FFEA7D" w:rsidR="00777D37" w:rsidRPr="00212489" w:rsidRDefault="00104363" w:rsidP="00C967BA">
            <w:pPr>
              <w:spacing w:before="0" w:after="0" w:line="240" w:lineRule="auto"/>
              <w:ind w:firstLine="0"/>
            </w:pPr>
            <w:r w:rsidRPr="00212489">
              <w:t>5</w:t>
            </w:r>
            <w:r w:rsidR="00AE133A" w:rsidRPr="00212489">
              <w:t>6</w:t>
            </w:r>
            <w:r w:rsidRPr="00212489">
              <w:t>.</w:t>
            </w:r>
            <w:r w:rsidR="00AE133A" w:rsidRPr="00212489">
              <w:t>69</w:t>
            </w:r>
          </w:p>
        </w:tc>
      </w:tr>
      <w:tr w:rsidR="00777D37" w:rsidRPr="00212489" w14:paraId="7A30EDD2" w14:textId="77777777" w:rsidTr="00C84273">
        <w:trPr>
          <w:jc w:val="center"/>
        </w:trPr>
        <w:tc>
          <w:tcPr>
            <w:tcW w:w="2978" w:type="dxa"/>
            <w:tcBorders>
              <w:top w:val="nil"/>
              <w:left w:val="nil"/>
              <w:bottom w:val="nil"/>
              <w:right w:val="single" w:sz="4" w:space="0" w:color="FFFFFF"/>
            </w:tcBorders>
          </w:tcPr>
          <w:p w14:paraId="0372C27D" w14:textId="77777777" w:rsidR="00777D37" w:rsidRPr="00212489" w:rsidRDefault="00777D37" w:rsidP="00C967BA">
            <w:pPr>
              <w:spacing w:before="0" w:after="0" w:line="240" w:lineRule="auto"/>
              <w:ind w:firstLine="0"/>
            </w:pPr>
            <w:r w:rsidRPr="00212489">
              <w:t>Standard deviation age (years)</w:t>
            </w:r>
          </w:p>
        </w:tc>
        <w:tc>
          <w:tcPr>
            <w:tcW w:w="2693" w:type="dxa"/>
            <w:tcBorders>
              <w:top w:val="nil"/>
              <w:left w:val="single" w:sz="4" w:space="0" w:color="FFFFFF"/>
              <w:bottom w:val="nil"/>
              <w:right w:val="single" w:sz="4" w:space="0" w:color="FFFFFF"/>
            </w:tcBorders>
          </w:tcPr>
          <w:p w14:paraId="649BE656"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4BE06289" w14:textId="01D3BEAA" w:rsidR="00777D37" w:rsidRPr="00212489" w:rsidRDefault="00104363" w:rsidP="00C967BA">
            <w:pPr>
              <w:spacing w:before="0" w:after="0" w:line="240" w:lineRule="auto"/>
              <w:ind w:firstLine="0"/>
            </w:pPr>
            <w:r w:rsidRPr="00212489">
              <w:t>23.</w:t>
            </w:r>
            <w:r w:rsidR="00AE133A" w:rsidRPr="00212489">
              <w:t>94</w:t>
            </w:r>
          </w:p>
        </w:tc>
      </w:tr>
      <w:tr w:rsidR="00777D37" w:rsidRPr="00212489" w14:paraId="11FF8519" w14:textId="77777777" w:rsidTr="00C84273">
        <w:trPr>
          <w:jc w:val="center"/>
        </w:trPr>
        <w:tc>
          <w:tcPr>
            <w:tcW w:w="2978" w:type="dxa"/>
            <w:tcBorders>
              <w:top w:val="nil"/>
              <w:left w:val="nil"/>
              <w:bottom w:val="nil"/>
              <w:right w:val="single" w:sz="4" w:space="0" w:color="FFFFFF"/>
            </w:tcBorders>
          </w:tcPr>
          <w:p w14:paraId="42207924" w14:textId="77777777" w:rsidR="00777D37" w:rsidRPr="00212489" w:rsidRDefault="00777D37" w:rsidP="00C967BA">
            <w:pPr>
              <w:spacing w:before="0" w:after="0" w:line="240" w:lineRule="auto"/>
              <w:ind w:firstLine="0"/>
            </w:pPr>
            <w:r w:rsidRPr="00212489">
              <w:t>Age range (years)</w:t>
            </w:r>
          </w:p>
        </w:tc>
        <w:tc>
          <w:tcPr>
            <w:tcW w:w="2693" w:type="dxa"/>
            <w:tcBorders>
              <w:top w:val="nil"/>
              <w:left w:val="single" w:sz="4" w:space="0" w:color="FFFFFF"/>
              <w:bottom w:val="nil"/>
              <w:right w:val="single" w:sz="4" w:space="0" w:color="FFFFFF"/>
            </w:tcBorders>
          </w:tcPr>
          <w:p w14:paraId="72D42AA0"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50742014" w14:textId="2A97713A" w:rsidR="00777D37" w:rsidRPr="00212489" w:rsidRDefault="00777D37" w:rsidP="00C967BA">
            <w:pPr>
              <w:spacing w:before="0" w:after="0" w:line="240" w:lineRule="auto"/>
              <w:ind w:firstLine="0"/>
            </w:pPr>
            <w:r w:rsidRPr="00212489">
              <w:t>18-99</w:t>
            </w:r>
          </w:p>
        </w:tc>
      </w:tr>
      <w:tr w:rsidR="00777D37" w:rsidRPr="00212489" w14:paraId="62D9CF14" w14:textId="77777777" w:rsidTr="00C84273">
        <w:trPr>
          <w:jc w:val="center"/>
        </w:trPr>
        <w:tc>
          <w:tcPr>
            <w:tcW w:w="2978" w:type="dxa"/>
            <w:tcBorders>
              <w:top w:val="nil"/>
              <w:left w:val="nil"/>
              <w:bottom w:val="nil"/>
              <w:right w:val="single" w:sz="4" w:space="0" w:color="FFFFFF"/>
            </w:tcBorders>
          </w:tcPr>
          <w:p w14:paraId="12A1BDCB" w14:textId="77777777" w:rsidR="00777D37" w:rsidRPr="00212489" w:rsidRDefault="00777D37" w:rsidP="00C967BA">
            <w:pPr>
              <w:spacing w:before="0" w:after="0" w:line="240" w:lineRule="auto"/>
              <w:ind w:firstLine="0"/>
            </w:pPr>
            <w:r w:rsidRPr="00212489">
              <w:t>Medium (location)</w:t>
            </w:r>
          </w:p>
        </w:tc>
        <w:tc>
          <w:tcPr>
            <w:tcW w:w="2693" w:type="dxa"/>
            <w:tcBorders>
              <w:top w:val="nil"/>
              <w:left w:val="single" w:sz="4" w:space="0" w:color="FFFFFF"/>
              <w:bottom w:val="nil"/>
              <w:right w:val="single" w:sz="4" w:space="0" w:color="FFFFFF"/>
            </w:tcBorders>
          </w:tcPr>
          <w:p w14:paraId="61FAC094" w14:textId="77777777" w:rsidR="00777D37" w:rsidRPr="00212489" w:rsidRDefault="00777D37" w:rsidP="00C967BA">
            <w:pPr>
              <w:spacing w:before="0" w:after="0" w:line="240" w:lineRule="auto"/>
              <w:ind w:firstLine="0"/>
            </w:pPr>
            <w:r w:rsidRPr="00212489">
              <w:t>Study 1: Physical survey</w:t>
            </w:r>
          </w:p>
          <w:p w14:paraId="6BBAD191" w14:textId="77777777" w:rsidR="00777D37" w:rsidRPr="00212489" w:rsidRDefault="00777D37" w:rsidP="00C967BA">
            <w:pPr>
              <w:spacing w:before="0" w:after="0" w:line="240" w:lineRule="auto"/>
              <w:ind w:firstLine="0"/>
            </w:pPr>
            <w:r w:rsidRPr="00212489">
              <w:t>Study 2: Physical survey</w:t>
            </w:r>
          </w:p>
          <w:p w14:paraId="7906A5C7" w14:textId="77777777" w:rsidR="00777D37" w:rsidRPr="00212489" w:rsidRDefault="00777D37" w:rsidP="00C967BA">
            <w:pPr>
              <w:spacing w:before="0" w:after="0" w:line="240" w:lineRule="auto"/>
              <w:ind w:firstLine="0"/>
            </w:pPr>
            <w:r w:rsidRPr="00212489">
              <w:t>Study 5: Physical survey</w:t>
            </w:r>
          </w:p>
          <w:p w14:paraId="0F12B81C" w14:textId="77777777" w:rsidR="00777D37" w:rsidRPr="00212489" w:rsidRDefault="00777D37" w:rsidP="00C967BA">
            <w:pPr>
              <w:spacing w:before="0" w:after="0" w:line="240" w:lineRule="auto"/>
              <w:ind w:firstLine="0"/>
            </w:pPr>
          </w:p>
        </w:tc>
        <w:tc>
          <w:tcPr>
            <w:tcW w:w="3260" w:type="dxa"/>
            <w:tcBorders>
              <w:top w:val="nil"/>
              <w:left w:val="nil"/>
              <w:bottom w:val="nil"/>
              <w:right w:val="nil"/>
            </w:tcBorders>
          </w:tcPr>
          <w:p w14:paraId="5C2DC48A" w14:textId="77777777" w:rsidR="00777D37" w:rsidRPr="00212489" w:rsidRDefault="00777D37" w:rsidP="00C967BA">
            <w:pPr>
              <w:spacing w:before="0" w:after="0" w:line="240" w:lineRule="auto"/>
              <w:ind w:firstLine="0"/>
            </w:pPr>
            <w:r w:rsidRPr="00212489">
              <w:t>Computer (online)</w:t>
            </w:r>
          </w:p>
        </w:tc>
      </w:tr>
      <w:tr w:rsidR="00777D37" w:rsidRPr="00212489" w14:paraId="69D91AF2" w14:textId="77777777" w:rsidTr="00C84273">
        <w:trPr>
          <w:trHeight w:val="1110"/>
          <w:jc w:val="center"/>
        </w:trPr>
        <w:tc>
          <w:tcPr>
            <w:tcW w:w="2978" w:type="dxa"/>
            <w:tcBorders>
              <w:top w:val="nil"/>
              <w:left w:val="nil"/>
              <w:bottom w:val="nil"/>
              <w:right w:val="single" w:sz="4" w:space="0" w:color="FFFFFF"/>
            </w:tcBorders>
          </w:tcPr>
          <w:p w14:paraId="58EA1026" w14:textId="77777777" w:rsidR="00777D37" w:rsidRPr="00212489" w:rsidRDefault="00777D37" w:rsidP="00C967BA">
            <w:pPr>
              <w:spacing w:before="0" w:after="0" w:line="240" w:lineRule="auto"/>
              <w:ind w:firstLine="0"/>
            </w:pPr>
            <w:r w:rsidRPr="00212489">
              <w:t>Compensation</w:t>
            </w:r>
          </w:p>
        </w:tc>
        <w:tc>
          <w:tcPr>
            <w:tcW w:w="2693" w:type="dxa"/>
            <w:tcBorders>
              <w:top w:val="nil"/>
              <w:left w:val="single" w:sz="4" w:space="0" w:color="FFFFFF"/>
              <w:bottom w:val="nil"/>
              <w:right w:val="single" w:sz="4" w:space="0" w:color="FFFFFF"/>
            </w:tcBorders>
          </w:tcPr>
          <w:p w14:paraId="267A7280" w14:textId="77777777" w:rsidR="00777D37" w:rsidRPr="00212489" w:rsidRDefault="00777D37" w:rsidP="00C967BA">
            <w:pPr>
              <w:spacing w:before="0" w:after="0" w:line="240" w:lineRule="auto"/>
              <w:ind w:firstLine="0"/>
            </w:pPr>
            <w:r w:rsidRPr="00212489">
              <w:t>Study 1: Credit</w:t>
            </w:r>
          </w:p>
          <w:p w14:paraId="4287532B" w14:textId="77777777" w:rsidR="00777D37" w:rsidRPr="00212489" w:rsidRDefault="00777D37" w:rsidP="00C967BA">
            <w:pPr>
              <w:spacing w:before="0" w:after="0" w:line="240" w:lineRule="auto"/>
              <w:ind w:firstLine="0"/>
            </w:pPr>
            <w:r w:rsidRPr="00212489">
              <w:t>Study 2: Undisclosed</w:t>
            </w:r>
          </w:p>
          <w:p w14:paraId="5C8E7B13" w14:textId="77777777" w:rsidR="00777D37" w:rsidRPr="00212489" w:rsidRDefault="00777D37" w:rsidP="00C967BA">
            <w:pPr>
              <w:spacing w:before="0" w:after="0" w:line="240" w:lineRule="auto"/>
              <w:ind w:firstLine="0"/>
            </w:pPr>
            <w:r w:rsidRPr="00212489">
              <w:t>Study 5: Undisclosed</w:t>
            </w:r>
          </w:p>
        </w:tc>
        <w:tc>
          <w:tcPr>
            <w:tcW w:w="3260" w:type="dxa"/>
            <w:tcBorders>
              <w:top w:val="nil"/>
              <w:left w:val="nil"/>
              <w:bottom w:val="nil"/>
              <w:right w:val="nil"/>
            </w:tcBorders>
          </w:tcPr>
          <w:p w14:paraId="61147BAA" w14:textId="77777777" w:rsidR="00777D37" w:rsidRPr="00212489" w:rsidRDefault="00777D37" w:rsidP="00C967BA">
            <w:pPr>
              <w:spacing w:before="0" w:after="0" w:line="240" w:lineRule="auto"/>
              <w:ind w:firstLine="0"/>
            </w:pPr>
            <w:r w:rsidRPr="00212489">
              <w:t>Nominal payment</w:t>
            </w:r>
          </w:p>
        </w:tc>
      </w:tr>
      <w:tr w:rsidR="00777D37" w:rsidRPr="00212489" w14:paraId="3C5C6788" w14:textId="77777777" w:rsidTr="004E2631">
        <w:trPr>
          <w:trHeight w:val="345"/>
          <w:jc w:val="center"/>
        </w:trPr>
        <w:tc>
          <w:tcPr>
            <w:tcW w:w="2978" w:type="dxa"/>
            <w:tcBorders>
              <w:top w:val="nil"/>
              <w:left w:val="nil"/>
              <w:bottom w:val="nil"/>
              <w:right w:val="single" w:sz="4" w:space="0" w:color="FFFFFF"/>
            </w:tcBorders>
          </w:tcPr>
          <w:p w14:paraId="48EBAF39" w14:textId="77777777" w:rsidR="00777D37" w:rsidRPr="00212489" w:rsidRDefault="00777D37" w:rsidP="00C967BA">
            <w:pPr>
              <w:spacing w:before="0" w:after="0" w:line="240" w:lineRule="auto"/>
              <w:ind w:firstLine="0"/>
            </w:pPr>
            <w:r w:rsidRPr="00212489">
              <w:t xml:space="preserve">Year </w:t>
            </w:r>
          </w:p>
        </w:tc>
        <w:tc>
          <w:tcPr>
            <w:tcW w:w="2693" w:type="dxa"/>
            <w:tcBorders>
              <w:top w:val="nil"/>
              <w:left w:val="single" w:sz="4" w:space="0" w:color="FFFFFF"/>
              <w:bottom w:val="nil"/>
              <w:right w:val="single" w:sz="4" w:space="0" w:color="FFFFFF"/>
            </w:tcBorders>
          </w:tcPr>
          <w:p w14:paraId="14ADFA79" w14:textId="77777777" w:rsidR="00777D37" w:rsidRPr="00212489" w:rsidRDefault="00777D37" w:rsidP="00C967BA">
            <w:pPr>
              <w:spacing w:before="0" w:after="0" w:line="240" w:lineRule="auto"/>
              <w:ind w:firstLine="0"/>
            </w:pPr>
            <w:r w:rsidRPr="00212489">
              <w:t>2001</w:t>
            </w:r>
          </w:p>
        </w:tc>
        <w:tc>
          <w:tcPr>
            <w:tcW w:w="3260" w:type="dxa"/>
            <w:tcBorders>
              <w:top w:val="nil"/>
              <w:left w:val="nil"/>
              <w:bottom w:val="nil"/>
              <w:right w:val="nil"/>
            </w:tcBorders>
          </w:tcPr>
          <w:p w14:paraId="716EA27C" w14:textId="77777777" w:rsidR="00777D37" w:rsidRPr="00212489" w:rsidRDefault="00777D37" w:rsidP="00C967BA">
            <w:pPr>
              <w:spacing w:before="0" w:after="0" w:line="240" w:lineRule="auto"/>
              <w:ind w:firstLine="0"/>
            </w:pPr>
            <w:r w:rsidRPr="00212489">
              <w:t>2022</w:t>
            </w:r>
          </w:p>
        </w:tc>
      </w:tr>
      <w:tr w:rsidR="00473C11" w:rsidRPr="00212489" w14:paraId="79CDBBAD" w14:textId="77777777" w:rsidTr="00C84273">
        <w:trPr>
          <w:trHeight w:val="345"/>
          <w:jc w:val="center"/>
          <w:ins w:id="178" w:author="PCIRR revision" w:date="2022-08-13T12:48:00Z"/>
        </w:trPr>
        <w:tc>
          <w:tcPr>
            <w:tcW w:w="2978" w:type="dxa"/>
            <w:tcBorders>
              <w:top w:val="nil"/>
              <w:left w:val="nil"/>
              <w:bottom w:val="single" w:sz="4" w:space="0" w:color="000000"/>
              <w:right w:val="single" w:sz="4" w:space="0" w:color="FFFFFF"/>
            </w:tcBorders>
          </w:tcPr>
          <w:p w14:paraId="650981F2" w14:textId="1FC174E7" w:rsidR="00473C11" w:rsidRPr="00212489" w:rsidRDefault="00473C11" w:rsidP="00C967BA">
            <w:pPr>
              <w:spacing w:before="0" w:after="0" w:line="240" w:lineRule="auto"/>
              <w:ind w:firstLine="0"/>
              <w:rPr>
                <w:ins w:id="179" w:author="PCIRR revision" w:date="2022-08-13T12:48:00Z"/>
              </w:rPr>
            </w:pPr>
            <w:ins w:id="180" w:author="PCIRR revision" w:date="2022-08-13T12:48:00Z">
              <w:r>
                <w:t>Sample source</w:t>
              </w:r>
            </w:ins>
          </w:p>
        </w:tc>
        <w:tc>
          <w:tcPr>
            <w:tcW w:w="2693" w:type="dxa"/>
            <w:tcBorders>
              <w:top w:val="nil"/>
              <w:left w:val="single" w:sz="4" w:space="0" w:color="FFFFFF"/>
              <w:bottom w:val="single" w:sz="4" w:space="0" w:color="000000"/>
              <w:right w:val="single" w:sz="4" w:space="0" w:color="FFFFFF"/>
            </w:tcBorders>
          </w:tcPr>
          <w:p w14:paraId="38CB016C" w14:textId="3E056A34" w:rsidR="00473C11" w:rsidRPr="00212489" w:rsidRDefault="00473C11" w:rsidP="00C967BA">
            <w:pPr>
              <w:spacing w:before="0" w:after="0" w:line="240" w:lineRule="auto"/>
              <w:ind w:firstLine="0"/>
              <w:rPr>
                <w:ins w:id="181" w:author="PCIRR revision" w:date="2022-08-13T12:48:00Z"/>
              </w:rPr>
            </w:pPr>
            <w:ins w:id="182" w:author="PCIRR revision" w:date="2022-08-13T12:48:00Z">
              <w:r>
                <w:t>Undergraduate students</w:t>
              </w:r>
            </w:ins>
          </w:p>
        </w:tc>
        <w:tc>
          <w:tcPr>
            <w:tcW w:w="3260" w:type="dxa"/>
            <w:tcBorders>
              <w:top w:val="nil"/>
              <w:left w:val="nil"/>
              <w:bottom w:val="single" w:sz="4" w:space="0" w:color="000000"/>
              <w:right w:val="nil"/>
            </w:tcBorders>
          </w:tcPr>
          <w:p w14:paraId="5F026446" w14:textId="6B4BAF19" w:rsidR="00473C11" w:rsidRPr="00212489" w:rsidRDefault="00473C11" w:rsidP="00C967BA">
            <w:pPr>
              <w:spacing w:before="0" w:after="0" w:line="240" w:lineRule="auto"/>
              <w:ind w:firstLine="0"/>
              <w:rPr>
                <w:ins w:id="183" w:author="PCIRR revision" w:date="2022-08-13T12:48:00Z"/>
              </w:rPr>
            </w:pPr>
            <w:ins w:id="184" w:author="PCIRR revision" w:date="2022-08-13T12:48:00Z">
              <w:r>
                <w:t>General population</w:t>
              </w:r>
            </w:ins>
          </w:p>
        </w:tc>
      </w:tr>
    </w:tbl>
    <w:p w14:paraId="31583F64" w14:textId="77777777" w:rsidR="00C84273" w:rsidRPr="00212489" w:rsidRDefault="00C84273" w:rsidP="00F01858"/>
    <w:p w14:paraId="7B5BDCD1" w14:textId="77777777" w:rsidR="00C84273" w:rsidRPr="00212489" w:rsidRDefault="00C84273">
      <w:pPr>
        <w:spacing w:before="0" w:after="160" w:line="259" w:lineRule="auto"/>
        <w:ind w:firstLine="0"/>
        <w:rPr>
          <w:b/>
        </w:rPr>
      </w:pPr>
      <w:r w:rsidRPr="00212489">
        <w:br w:type="page"/>
      </w:r>
    </w:p>
    <w:p w14:paraId="0F403315" w14:textId="2184B68C" w:rsidR="00524CE5" w:rsidRPr="00212489" w:rsidRDefault="00777D37" w:rsidP="00F01858">
      <w:pPr>
        <w:pStyle w:val="Heading1"/>
      </w:pPr>
      <w:r w:rsidRPr="00212489">
        <w:lastRenderedPageBreak/>
        <w:t xml:space="preserve">Replication of </w:t>
      </w:r>
      <w:r w:rsidR="00265AA5" w:rsidRPr="00212489">
        <w:t>Study 1</w:t>
      </w:r>
    </w:p>
    <w:p w14:paraId="1E0791FC" w14:textId="1DB255D6" w:rsidR="00265AA5" w:rsidRPr="00212489" w:rsidRDefault="00AA4E1C" w:rsidP="00FD20DE">
      <w:del w:id="185" w:author="PCIRR revision" w:date="2022-08-13T12:48:00Z">
        <w:r w:rsidRPr="00212489">
          <w:delText xml:space="preserve">In </w:delText>
        </w:r>
        <w:r w:rsidR="00157621" w:rsidRPr="00212489">
          <w:delText>this study</w:delText>
        </w:r>
        <w:r w:rsidRPr="00212489">
          <w:delText>, we test</w:delText>
        </w:r>
        <w:r w:rsidR="00F01858" w:rsidRPr="00212489">
          <w:delText>ed</w:delText>
        </w:r>
      </w:del>
      <w:ins w:id="186" w:author="PCIRR revision" w:date="2022-08-13T12:48:00Z">
        <w:r w:rsidR="007279A2">
          <w:t>S</w:t>
        </w:r>
        <w:r w:rsidR="00157621" w:rsidRPr="00212489">
          <w:t>tudy</w:t>
        </w:r>
        <w:r w:rsidR="007279A2">
          <w:t xml:space="preserve"> 1 was meant to </w:t>
        </w:r>
        <w:r w:rsidRPr="00212489">
          <w:t>test</w:t>
        </w:r>
      </w:ins>
      <w:r w:rsidRPr="00212489">
        <w:t xml:space="preserve"> the first hypothesis</w:t>
      </w:r>
      <w:del w:id="187" w:author="PCIRR revision" w:date="2022-08-13T12:48:00Z">
        <w:r w:rsidRPr="00212489">
          <w:delText>, namely</w:delText>
        </w:r>
      </w:del>
      <w:r w:rsidR="007279A2">
        <w:t xml:space="preserve"> </w:t>
      </w:r>
      <w:r w:rsidRPr="00212489">
        <w:t>that the sunk cost effect is weaker for time than for money</w:t>
      </w:r>
      <w:r w:rsidR="00274F95" w:rsidRPr="00212489">
        <w:t xml:space="preserve">. Participants </w:t>
      </w:r>
      <w:r w:rsidRPr="00212489">
        <w:t>read a hypothetical scenario</w:t>
      </w:r>
      <w:r w:rsidR="00274F95" w:rsidRPr="00212489">
        <w:t xml:space="preserve"> about having </w:t>
      </w:r>
      <w:r w:rsidRPr="00212489">
        <w:t xml:space="preserve">invested </w:t>
      </w:r>
      <w:r w:rsidR="00274F95" w:rsidRPr="00212489">
        <w:t xml:space="preserve">either </w:t>
      </w:r>
      <w:r w:rsidRPr="00212489">
        <w:t xml:space="preserve">time or money and </w:t>
      </w:r>
      <w:r w:rsidR="00274F95" w:rsidRPr="00212489">
        <w:t xml:space="preserve">needed </w:t>
      </w:r>
      <w:r w:rsidRPr="00212489">
        <w:t xml:space="preserve">to decide whether to invest further </w:t>
      </w:r>
      <w:del w:id="188" w:author="PCIRR revision" w:date="2022-08-13T12:48:00Z">
        <w:r w:rsidRPr="00212489">
          <w:delText>resource</w:delText>
        </w:r>
      </w:del>
      <w:ins w:id="189" w:author="PCIRR revision" w:date="2022-08-13T12:48:00Z">
        <w:r w:rsidRPr="00212489">
          <w:t>resource</w:t>
        </w:r>
        <w:r w:rsidR="00AA0726">
          <w:t>s</w:t>
        </w:r>
      </w:ins>
      <w:r w:rsidRPr="00212489">
        <w:t xml:space="preserve"> into a preferred or a non-preferred option.</w:t>
      </w:r>
      <w:ins w:id="190" w:author="PCIRR revision" w:date="2022-08-13T12:48:00Z">
        <w:r w:rsidR="00D215A1">
          <w:t xml:space="preserve"> </w:t>
        </w:r>
        <w:r w:rsidR="00D215A1" w:rsidRPr="00D215A1">
          <w:t xml:space="preserve">We provided more information on the stimuli, </w:t>
        </w:r>
        <w:proofErr w:type="gramStart"/>
        <w:r w:rsidR="00D215A1" w:rsidRPr="00D215A1">
          <w:t>procedure</w:t>
        </w:r>
        <w:proofErr w:type="gramEnd"/>
        <w:r w:rsidR="00D215A1" w:rsidRPr="00D215A1">
          <w:t xml:space="preserve"> and measures in the supplementary </w:t>
        </w:r>
        <w:r w:rsidR="00121158">
          <w:t xml:space="preserve">materials </w:t>
        </w:r>
        <w:r w:rsidR="00D215A1" w:rsidRPr="00D215A1">
          <w:t>(</w:t>
        </w:r>
        <w:bookmarkStart w:id="191" w:name="_Toc106281088"/>
        <w:r w:rsidR="00FD20DE">
          <w:t>“</w:t>
        </w:r>
        <w:r w:rsidR="00FD20DE" w:rsidRPr="00FD20DE">
          <w:t>Materials used</w:t>
        </w:r>
        <w:bookmarkEnd w:id="191"/>
        <w:r w:rsidR="00FD20DE">
          <w:t>” subsection</w:t>
        </w:r>
        <w:r w:rsidR="00D215A1" w:rsidRPr="00D215A1">
          <w:t>).</w:t>
        </w:r>
      </w:ins>
    </w:p>
    <w:p w14:paraId="18AE749D" w14:textId="4EE31693" w:rsidR="00265AA5" w:rsidRPr="00212489" w:rsidRDefault="00265AA5" w:rsidP="00F01858">
      <w:pPr>
        <w:pStyle w:val="Heading2"/>
      </w:pPr>
      <w:r w:rsidRPr="00212489">
        <w:t>Method</w:t>
      </w:r>
    </w:p>
    <w:p w14:paraId="012A53D9" w14:textId="36F65439" w:rsidR="00265AA5" w:rsidRPr="00212489" w:rsidRDefault="00265AA5" w:rsidP="00F01858">
      <w:pPr>
        <w:pStyle w:val="Heading3"/>
      </w:pPr>
      <w:r w:rsidRPr="00212489">
        <w:t>Design</w:t>
      </w:r>
      <w:ins w:id="192" w:author="PCIRR revision" w:date="2022-08-13T12:48:00Z">
        <w:r w:rsidR="00D215A1">
          <w:t xml:space="preserve"> and procedure</w:t>
        </w:r>
      </w:ins>
    </w:p>
    <w:p w14:paraId="205346EB" w14:textId="797CEEA3" w:rsidR="00E91552" w:rsidRPr="00212489" w:rsidRDefault="0097591D" w:rsidP="00D215A1">
      <w:r w:rsidRPr="00212489">
        <w:t>We</w:t>
      </w:r>
      <w:r w:rsidR="008216F4" w:rsidRPr="00212489">
        <w:t xml:space="preserve"> </w:t>
      </w:r>
      <w:r w:rsidR="00BC57BB" w:rsidRPr="00212489">
        <w:t>employed</w:t>
      </w:r>
      <w:r w:rsidR="008216F4" w:rsidRPr="00212489">
        <w:t xml:space="preserve"> a between-subject design</w:t>
      </w:r>
      <w:r w:rsidR="003B3B50" w:rsidRPr="00212489">
        <w:t xml:space="preserve"> with random allocation</w:t>
      </w:r>
      <w:del w:id="193" w:author="PCIRR revision" w:date="2022-08-13T12:48:00Z">
        <w:r w:rsidR="008216F4" w:rsidRPr="00212489">
          <w:delText>.</w:delText>
        </w:r>
      </w:del>
      <w:ins w:id="194" w:author="PCIRR revision" w:date="2022-08-13T12:48:00Z">
        <w:r w:rsidR="00BB3F1E">
          <w:t xml:space="preserve"> in either time or money sunk cost condition</w:t>
        </w:r>
        <w:r w:rsidR="008216F4" w:rsidRPr="00212489">
          <w:t>.</w:t>
        </w:r>
      </w:ins>
      <w:r w:rsidR="008216F4" w:rsidRPr="00212489">
        <w:t xml:space="preserve"> </w:t>
      </w:r>
      <w:r w:rsidR="00BC57BB" w:rsidRPr="00212489">
        <w:t>In both conditions</w:t>
      </w:r>
      <w:ins w:id="195" w:author="PCIRR revision" w:date="2022-08-13T12:48:00Z">
        <w:r w:rsidR="00AA0726">
          <w:t>,</w:t>
        </w:r>
      </w:ins>
      <w:r w:rsidR="00BC57BB" w:rsidRPr="00212489">
        <w:t xml:space="preserve"> the dependent </w:t>
      </w:r>
      <w:del w:id="196" w:author="PCIRR revision" w:date="2022-08-13T12:48:00Z">
        <w:r w:rsidR="00BC57BB" w:rsidRPr="00212489">
          <w:delText>variable was</w:delText>
        </w:r>
      </w:del>
      <w:ins w:id="197" w:author="PCIRR revision" w:date="2022-08-13T12:48:00Z">
        <w:r w:rsidR="00BC57BB" w:rsidRPr="00212489">
          <w:t>variable</w:t>
        </w:r>
        <w:r w:rsidR="00631369">
          <w:t>s were</w:t>
        </w:r>
      </w:ins>
      <w:r w:rsidR="00631369">
        <w:t xml:space="preserve"> the same</w:t>
      </w:r>
      <w:del w:id="198" w:author="PCIRR revision" w:date="2022-08-13T12:48:00Z">
        <w:r w:rsidR="00BC57BB" w:rsidRPr="00212489">
          <w:delText xml:space="preserve"> </w:delText>
        </w:r>
        <w:r w:rsidR="008216F4" w:rsidRPr="00212489">
          <w:delText>2</w:delText>
        </w:r>
      </w:del>
      <w:ins w:id="199" w:author="PCIRR revision" w:date="2022-08-13T12:48:00Z">
        <w:r w:rsidR="00631369">
          <w:t xml:space="preserve">: a </w:t>
        </w:r>
        <w:r w:rsidR="00982339">
          <w:t>two</w:t>
        </w:r>
      </w:ins>
      <w:r w:rsidR="00631369">
        <w:t>-alternative forced choice</w:t>
      </w:r>
      <w:del w:id="200" w:author="PCIRR revision" w:date="2022-08-13T12:48:00Z">
        <w:r w:rsidR="00BC57BB" w:rsidRPr="00212489">
          <w:delText>.</w:delText>
        </w:r>
      </w:del>
      <w:ins w:id="201" w:author="PCIRR revision" w:date="2022-08-13T12:48:00Z">
        <w:r w:rsidR="00631369">
          <w:t>, like the original, and a continuous preference scale, which we added (see next section).</w:t>
        </w:r>
        <w:r w:rsidR="00BC57BB" w:rsidRPr="00212489">
          <w:t xml:space="preserve"> </w:t>
        </w:r>
      </w:ins>
    </w:p>
    <w:p w14:paraId="48DBD52E" w14:textId="77777777" w:rsidR="00E91552" w:rsidRPr="00212489" w:rsidRDefault="00E91552" w:rsidP="00C84273">
      <w:pPr>
        <w:pStyle w:val="Heading3"/>
        <w:rPr>
          <w:moveFrom w:id="202" w:author="PCIRR revision" w:date="2022-08-13T12:48:00Z"/>
        </w:rPr>
      </w:pPr>
      <w:moveFromRangeStart w:id="203" w:author="PCIRR revision" w:date="2022-08-13T12:48:00Z" w:name="move111287308"/>
      <w:moveFrom w:id="204" w:author="PCIRR revision" w:date="2022-08-13T12:48:00Z">
        <w:r w:rsidRPr="00212489">
          <w:t>Procedure</w:t>
        </w:r>
      </w:moveFrom>
    </w:p>
    <w:moveFromRangeEnd w:id="203"/>
    <w:p w14:paraId="64E0553D" w14:textId="4CF56388" w:rsidR="00495D56" w:rsidRDefault="00602B4D" w:rsidP="00495D56">
      <w:pPr>
        <w:rPr>
          <w:ins w:id="205" w:author="PCIRR revision" w:date="2022-08-13T12:48:00Z"/>
        </w:rPr>
      </w:pPr>
      <w:r w:rsidRPr="00212489">
        <w:t xml:space="preserve">Both the sunk time and the sunk money </w:t>
      </w:r>
      <w:del w:id="206" w:author="PCIRR revision" w:date="2022-08-13T12:48:00Z">
        <w:r w:rsidRPr="00212489">
          <w:delText>scenarios</w:delText>
        </w:r>
      </w:del>
      <w:ins w:id="207" w:author="PCIRR revision" w:date="2022-08-13T12:48:00Z">
        <w:r w:rsidR="004504EB">
          <w:t>conditions</w:t>
        </w:r>
      </w:ins>
      <w:r w:rsidR="004504EB">
        <w:t xml:space="preserve"> </w:t>
      </w:r>
      <w:r w:rsidR="0058275E" w:rsidRPr="00212489">
        <w:t xml:space="preserve">asked participants to imagine that they had invested more </w:t>
      </w:r>
      <w:r w:rsidRPr="00212489">
        <w:t>resource (time or money)</w:t>
      </w:r>
      <w:r w:rsidR="0058275E" w:rsidRPr="00212489">
        <w:t xml:space="preserve"> for a ticket for a theatre performance compared to the </w:t>
      </w:r>
      <w:r w:rsidRPr="00212489">
        <w:t>resource (time or money)</w:t>
      </w:r>
      <w:r w:rsidR="0058275E" w:rsidRPr="00212489">
        <w:t xml:space="preserve"> invested for a ticket for a rock concert</w:t>
      </w:r>
      <w:r w:rsidR="0073331F" w:rsidRPr="00212489">
        <w:t xml:space="preserve">, but that they preferred going to </w:t>
      </w:r>
      <w:r w:rsidR="0058275E" w:rsidRPr="00212489">
        <w:t xml:space="preserve">the rock concert. </w:t>
      </w:r>
      <w:bookmarkStart w:id="208" w:name="_Hlk101273851"/>
      <w:del w:id="209" w:author="PCIRR revision" w:date="2022-08-13T12:48:00Z">
        <w:r w:rsidR="0058275E" w:rsidRPr="00212489">
          <w:delText>The participants</w:delText>
        </w:r>
      </w:del>
    </w:p>
    <w:p w14:paraId="6B802A7A" w14:textId="02551D20" w:rsidR="00212369" w:rsidRDefault="00212369" w:rsidP="00212369">
      <w:pPr>
        <w:pStyle w:val="Heading3"/>
        <w:rPr>
          <w:ins w:id="210" w:author="PCIRR revision" w:date="2022-08-13T12:48:00Z"/>
        </w:rPr>
      </w:pPr>
      <w:ins w:id="211" w:author="PCIRR revision" w:date="2022-08-13T12:48:00Z">
        <w:r>
          <w:t>Measures</w:t>
        </w:r>
        <w:r w:rsidR="00527997">
          <w:t xml:space="preserve"> </w:t>
        </w:r>
      </w:ins>
    </w:p>
    <w:p w14:paraId="164AF5E5" w14:textId="74E0E4A7" w:rsidR="00527997" w:rsidRPr="00527997" w:rsidRDefault="00AC4678" w:rsidP="00527997">
      <w:pPr>
        <w:pStyle w:val="Heading4"/>
        <w:rPr>
          <w:ins w:id="212" w:author="PCIRR revision" w:date="2022-08-13T12:48:00Z"/>
        </w:rPr>
      </w:pPr>
      <w:ins w:id="213" w:author="PCIRR revision" w:date="2022-08-13T12:48:00Z">
        <w:r>
          <w:t>Two</w:t>
        </w:r>
        <w:r w:rsidR="00352844">
          <w:t xml:space="preserve">-alternative </w:t>
        </w:r>
        <w:r w:rsidR="00527997">
          <w:t>Forced Choice (replication)</w:t>
        </w:r>
      </w:ins>
    </w:p>
    <w:p w14:paraId="7E5E6782" w14:textId="7CF8280D" w:rsidR="00212369" w:rsidRDefault="004504EB" w:rsidP="00495D56">
      <w:ins w:id="214" w:author="PCIRR revision" w:date="2022-08-13T12:48:00Z">
        <w:r>
          <w:t>P</w:t>
        </w:r>
        <w:r w:rsidR="0058275E" w:rsidRPr="00212489">
          <w:t>articipants</w:t>
        </w:r>
      </w:ins>
      <w:r w:rsidR="0058275E" w:rsidRPr="00212489">
        <w:t xml:space="preserve"> then had to decide whether they would prefer to go to the theatre performance or the rock concert</w:t>
      </w:r>
      <w:bookmarkEnd w:id="208"/>
      <w:del w:id="215" w:author="PCIRR revision" w:date="2022-08-13T12:48:00Z">
        <w:r w:rsidR="0058275E" w:rsidRPr="00212489">
          <w:delText xml:space="preserve"> – see Appendix </w:delText>
        </w:r>
        <w:r w:rsidR="00C55A84" w:rsidRPr="00212489">
          <w:delText xml:space="preserve">F </w:delText>
        </w:r>
        <w:r w:rsidR="0052668F" w:rsidRPr="00212489">
          <w:delText xml:space="preserve">(p. </w:delText>
        </w:r>
        <w:r w:rsidR="00C55A84" w:rsidRPr="00212489">
          <w:delText>10-11</w:delText>
        </w:r>
        <w:r w:rsidR="0052668F" w:rsidRPr="00212489">
          <w:delText>)</w:delText>
        </w:r>
        <w:r w:rsidR="0058275E" w:rsidRPr="00212489">
          <w:delText xml:space="preserve"> for details.</w:delText>
        </w:r>
      </w:del>
      <w:ins w:id="216" w:author="PCIRR revision" w:date="2022-08-13T12:48:00Z">
        <w:r w:rsidR="00212369">
          <w:t xml:space="preserve">. </w:t>
        </w:r>
      </w:ins>
    </w:p>
    <w:p w14:paraId="09D67787" w14:textId="461245C8" w:rsidR="00527997" w:rsidRDefault="00527997" w:rsidP="00527997">
      <w:pPr>
        <w:pStyle w:val="Heading4"/>
        <w:rPr>
          <w:ins w:id="217" w:author="PCIRR revision" w:date="2022-08-13T12:48:00Z"/>
        </w:rPr>
      </w:pPr>
      <w:ins w:id="218" w:author="PCIRR revision" w:date="2022-08-13T12:48:00Z">
        <w:r>
          <w:lastRenderedPageBreak/>
          <w:t>Preference (extension)</w:t>
        </w:r>
      </w:ins>
    </w:p>
    <w:p w14:paraId="460B5ACF" w14:textId="78A7BA1C" w:rsidR="00E20FFD" w:rsidRDefault="00E20FFD" w:rsidP="00495D56">
      <w:pPr>
        <w:rPr>
          <w:ins w:id="219" w:author="PCIRR revision" w:date="2022-08-13T12:48:00Z"/>
        </w:rPr>
      </w:pPr>
      <w:ins w:id="220" w:author="PCIRR revision" w:date="2022-08-13T12:48:00Z">
        <w:r>
          <w:t>Because Study 5 employed very similar scenarios, we wanted to compare the responses from Study 1 to those of Study 5. To do so, we added in Study 1 the same measure as the original Study 5, which asked participants to indicate their preference on a scale of</w:t>
        </w:r>
        <w:r w:rsidRPr="00E20FFD">
          <w:t xml:space="preserve"> </w:t>
        </w:r>
        <w:r w:rsidR="001D26C9">
          <w:t xml:space="preserve">1 </w:t>
        </w:r>
        <w:r w:rsidRPr="00E20FFD">
          <w:t xml:space="preserve">(Rock concert) to </w:t>
        </w:r>
        <w:r w:rsidR="001D26C9">
          <w:t>9</w:t>
        </w:r>
        <w:r w:rsidRPr="00E20FFD">
          <w:t xml:space="preserve"> (Theater performance)</w:t>
        </w:r>
        <w:r>
          <w:t>. The scale was presented to participants as 4 (</w:t>
        </w:r>
        <w:r w:rsidRPr="00096C5E">
          <w:rPr>
            <w:i/>
            <w:iCs/>
          </w:rPr>
          <w:t>Definitely Rock Concert</w:t>
        </w:r>
        <w:r>
          <w:t>) t</w:t>
        </w:r>
        <w:r w:rsidR="00352844">
          <w:t>hrough</w:t>
        </w:r>
        <w:r>
          <w:t xml:space="preserve"> 0 (</w:t>
        </w:r>
        <w:r w:rsidRPr="00495D56">
          <w:rPr>
            <w:i/>
            <w:iCs/>
          </w:rPr>
          <w:t>Indifferent</w:t>
        </w:r>
        <w:r>
          <w:t>) to 4 (</w:t>
        </w:r>
        <w:r w:rsidRPr="00495D56">
          <w:rPr>
            <w:i/>
            <w:iCs/>
          </w:rPr>
          <w:t>Definitely Theater Performance</w:t>
        </w:r>
        <w:r>
          <w:t xml:space="preserve">). </w:t>
        </w:r>
        <w:r w:rsidR="00BB3F1E">
          <w:t>A higher score</w:t>
        </w:r>
        <w:r w:rsidR="00BB3F1E" w:rsidRPr="00BB3F1E">
          <w:t xml:space="preserve"> </w:t>
        </w:r>
        <w:r w:rsidR="00BB3F1E">
          <w:t>on the scale represents</w:t>
        </w:r>
        <w:r w:rsidR="00BB3F1E" w:rsidRPr="00212489">
          <w:t xml:space="preserve"> less susceptibility to sunk cost fallacy.</w:t>
        </w:r>
        <w:r w:rsidR="00BB3F1E">
          <w:t xml:space="preserve"> </w:t>
        </w:r>
        <w:r>
          <w:t xml:space="preserve">As a preliminary insight, in our replication of Study 5, we added the </w:t>
        </w:r>
        <w:r w:rsidR="00982339">
          <w:t>two</w:t>
        </w:r>
        <w:r>
          <w:t xml:space="preserve">-alternative forced choice that the current Study 1 had with the same aim of comparing responses across studies. </w:t>
        </w:r>
      </w:ins>
    </w:p>
    <w:p w14:paraId="2E58306C" w14:textId="76BC8345" w:rsidR="00E91552" w:rsidRDefault="00E91552" w:rsidP="00E91552">
      <w:pPr>
        <w:pStyle w:val="Heading2"/>
        <w:rPr>
          <w:ins w:id="221" w:author="PCIRR revision" w:date="2022-08-13T12:48:00Z"/>
        </w:rPr>
      </w:pPr>
      <w:ins w:id="222" w:author="PCIRR revision" w:date="2022-08-13T12:48:00Z">
        <w:r w:rsidRPr="00212489">
          <w:t>Results</w:t>
        </w:r>
      </w:ins>
    </w:p>
    <w:p w14:paraId="3904E9C6" w14:textId="35F89FE3" w:rsidR="00B45BAB" w:rsidRPr="00B45BAB" w:rsidRDefault="00813296" w:rsidP="00B45BAB">
      <w:pPr>
        <w:pStyle w:val="Heading3"/>
        <w:rPr>
          <w:ins w:id="223" w:author="PCIRR revision" w:date="2022-08-13T12:48:00Z"/>
        </w:rPr>
      </w:pPr>
      <w:ins w:id="224" w:author="PCIRR revision" w:date="2022-08-13T12:48:00Z">
        <w:r>
          <w:t>Two</w:t>
        </w:r>
        <w:r w:rsidR="00352844">
          <w:t xml:space="preserve">-alternative </w:t>
        </w:r>
        <w:r w:rsidR="00B45BAB">
          <w:t xml:space="preserve">Forced </w:t>
        </w:r>
        <w:r w:rsidR="00982339">
          <w:t>C</w:t>
        </w:r>
        <w:r w:rsidR="00B45BAB">
          <w:t>hoice (replication)</w:t>
        </w:r>
      </w:ins>
    </w:p>
    <w:p w14:paraId="57257E25" w14:textId="77777777" w:rsidR="00E91552" w:rsidRDefault="00E91552" w:rsidP="00E91552">
      <w:pPr>
        <w:pStyle w:val="Heading2"/>
        <w:rPr>
          <w:moveFrom w:id="225" w:author="PCIRR revision" w:date="2022-08-13T12:48:00Z"/>
        </w:rPr>
      </w:pPr>
      <w:moveFromRangeStart w:id="226" w:author="PCIRR revision" w:date="2022-08-13T12:48:00Z" w:name="move111287309"/>
      <w:moveFrom w:id="227" w:author="PCIRR revision" w:date="2022-08-13T12:48:00Z">
        <w:r w:rsidRPr="00212489">
          <w:t>Results</w:t>
        </w:r>
      </w:moveFrom>
    </w:p>
    <w:moveFromRangeEnd w:id="226"/>
    <w:p w14:paraId="06107AA7" w14:textId="0D6268D5" w:rsidR="003F5FB9" w:rsidRPr="00212489" w:rsidRDefault="00001AA9" w:rsidP="003F5FB9">
      <w:r>
        <w:t>We conducted a</w:t>
      </w:r>
      <w:r w:rsidR="003F5FB9" w:rsidRPr="00212489">
        <w:t xml:space="preserve"> chi-square test </w:t>
      </w:r>
      <w:r>
        <w:t xml:space="preserve">and </w:t>
      </w:r>
      <w:r w:rsidR="003F5FB9" w:rsidRPr="00212489">
        <w:t xml:space="preserve">found no </w:t>
      </w:r>
      <w:r>
        <w:t xml:space="preserve">support for </w:t>
      </w:r>
      <w:r w:rsidR="003F5FB9" w:rsidRPr="00212489">
        <w:t>difference</w:t>
      </w:r>
      <w:r>
        <w:t>s</w:t>
      </w:r>
      <w:r w:rsidR="003F5FB9" w:rsidRPr="00212489">
        <w:t xml:space="preserve"> in participants’ choice of theatre</w:t>
      </w:r>
      <w:r w:rsidR="00104363" w:rsidRPr="00212489">
        <w:t xml:space="preserve"> performance</w:t>
      </w:r>
      <w:r w:rsidR="003F5FB9" w:rsidRPr="00212489">
        <w:t xml:space="preserve"> vs rock concert ticket between the sunk time cost (</w:t>
      </w:r>
      <w:r w:rsidR="00AE133A" w:rsidRPr="00212489">
        <w:t>48.8</w:t>
      </w:r>
      <w:r w:rsidR="003F5FB9" w:rsidRPr="00212489">
        <w:t xml:space="preserve">% chose </w:t>
      </w:r>
      <w:r w:rsidR="009B75E3" w:rsidRPr="00212489">
        <w:t xml:space="preserve">theatre performance </w:t>
      </w:r>
      <w:r w:rsidR="003F5FB9" w:rsidRPr="00212489">
        <w:t>ticket) and sunk money cost (</w:t>
      </w:r>
      <w:r w:rsidR="00A1146B" w:rsidRPr="00212489">
        <w:t>5</w:t>
      </w:r>
      <w:r w:rsidR="00AE133A" w:rsidRPr="00212489">
        <w:t>0.2</w:t>
      </w:r>
      <w:r w:rsidR="003F5FB9" w:rsidRPr="00212489">
        <w:t xml:space="preserve">% chose </w:t>
      </w:r>
      <w:r w:rsidR="009B75E3" w:rsidRPr="00212489">
        <w:t xml:space="preserve">theatre performance </w:t>
      </w:r>
      <w:r w:rsidR="003F5FB9" w:rsidRPr="00212489">
        <w:t xml:space="preserve">ticket) conditions, </w:t>
      </w:r>
      <w:r w:rsidR="003F5FB9" w:rsidRPr="00212489">
        <w:rPr>
          <w:rFonts w:cstheme="minorHAnsi"/>
        </w:rPr>
        <w:t>χ</w:t>
      </w:r>
      <w:r w:rsidR="003F5FB9" w:rsidRPr="00212489">
        <w:rPr>
          <w:vertAlign w:val="superscript"/>
        </w:rPr>
        <w:t>2</w:t>
      </w:r>
      <w:r w:rsidR="003F5FB9" w:rsidRPr="00212489">
        <w:t xml:space="preserve">(1) = </w:t>
      </w:r>
      <w:r w:rsidR="00DE2C52" w:rsidRPr="00212489">
        <w:t>.</w:t>
      </w:r>
      <w:r w:rsidR="00AE133A" w:rsidRPr="00212489">
        <w:t>09</w:t>
      </w:r>
      <w:r w:rsidR="003F5FB9" w:rsidRPr="00212489">
        <w:t xml:space="preserve">, </w:t>
      </w:r>
      <w:r w:rsidR="003F5FB9" w:rsidRPr="00212489">
        <w:rPr>
          <w:i/>
          <w:iCs/>
        </w:rPr>
        <w:t>p</w:t>
      </w:r>
      <w:r w:rsidR="003F5FB9" w:rsidRPr="00212489">
        <w:t xml:space="preserve"> =</w:t>
      </w:r>
      <w:r w:rsidR="00A1146B" w:rsidRPr="00212489">
        <w:t xml:space="preserve"> .</w:t>
      </w:r>
      <w:r w:rsidR="00AE133A" w:rsidRPr="00212489">
        <w:t>758</w:t>
      </w:r>
      <w:r w:rsidR="003F5FB9" w:rsidRPr="00212489">
        <w:t xml:space="preserve">, </w:t>
      </w:r>
      <w:r w:rsidR="00A1146B" w:rsidRPr="00212489">
        <w:t>φ</w:t>
      </w:r>
      <w:r w:rsidR="00A1146B" w:rsidRPr="00212489">
        <w:rPr>
          <w:vertAlign w:val="subscript"/>
        </w:rPr>
        <w:t xml:space="preserve">c </w:t>
      </w:r>
      <w:r w:rsidR="00A1146B" w:rsidRPr="00212489">
        <w:t>= .</w:t>
      </w:r>
      <w:r w:rsidR="00AE133A" w:rsidRPr="00212489">
        <w:t>01</w:t>
      </w:r>
      <w:r w:rsidR="004319F1" w:rsidRPr="00212489">
        <w:t>, 95% CI [</w:t>
      </w:r>
      <w:r w:rsidR="009B75E3" w:rsidRPr="00212489">
        <w:t>.00, .10</w:t>
      </w:r>
      <w:r w:rsidR="004319F1" w:rsidRPr="00212489">
        <w:t xml:space="preserve">] </w:t>
      </w:r>
      <w:r w:rsidR="003F5FB9" w:rsidRPr="00212489">
        <w:t xml:space="preserve">- see Figure </w:t>
      </w:r>
      <w:r w:rsidR="00B86958" w:rsidRPr="00212489">
        <w:t>1</w:t>
      </w:r>
      <w:r w:rsidR="00D5512B" w:rsidRPr="00212489">
        <w:t>A)</w:t>
      </w:r>
      <w:r w:rsidR="003F5FB9" w:rsidRPr="00212489">
        <w:t>.</w:t>
      </w:r>
    </w:p>
    <w:p w14:paraId="7E3E5FD7" w14:textId="3FBD6635" w:rsidR="00955E85" w:rsidRDefault="00001AA9" w:rsidP="003F5FB9">
      <w:r>
        <w:t>Whereas in</w:t>
      </w:r>
      <w:r w:rsidR="003F5FB9" w:rsidRPr="00212489">
        <w:t xml:space="preserve"> the original study </w:t>
      </w:r>
      <w:r>
        <w:t xml:space="preserve">they </w:t>
      </w:r>
      <w:r w:rsidR="003F5FB9" w:rsidRPr="00212489">
        <w:t xml:space="preserve">found that </w:t>
      </w:r>
      <w:r w:rsidR="009B75E3" w:rsidRPr="00212489">
        <w:t>4.8</w:t>
      </w:r>
      <w:r w:rsidR="003F5FB9" w:rsidRPr="00212489">
        <w:t xml:space="preserve">% of participants preferred the </w:t>
      </w:r>
      <w:r w:rsidR="009B75E3" w:rsidRPr="00212489">
        <w:t>theatre performance</w:t>
      </w:r>
      <w:r w:rsidR="003F5FB9" w:rsidRPr="00212489">
        <w:t xml:space="preserve"> ticket in the sunk time condition, and </w:t>
      </w:r>
      <w:r w:rsidR="009B75E3" w:rsidRPr="00212489">
        <w:t>61.7</w:t>
      </w:r>
      <w:r w:rsidR="003F5FB9" w:rsidRPr="00212489">
        <w:t xml:space="preserve">% in the sunk money condition, thereby showing a strong effect of sunk cost domain, </w:t>
      </w:r>
      <w:r w:rsidR="003F5FB9" w:rsidRPr="00212489">
        <w:rPr>
          <w:rFonts w:cstheme="minorHAnsi"/>
        </w:rPr>
        <w:t>χ</w:t>
      </w:r>
      <w:r w:rsidR="003F5FB9" w:rsidRPr="00212489">
        <w:rPr>
          <w:vertAlign w:val="superscript"/>
        </w:rPr>
        <w:t>2</w:t>
      </w:r>
      <w:r w:rsidR="003F5FB9" w:rsidRPr="00212489">
        <w:t>(1) =</w:t>
      </w:r>
      <w:r w:rsidR="004319F1" w:rsidRPr="00212489">
        <w:t xml:space="preserve"> 4</w:t>
      </w:r>
      <w:r w:rsidR="00DE2C52" w:rsidRPr="00212489">
        <w:t>4</w:t>
      </w:r>
      <w:r w:rsidR="004319F1" w:rsidRPr="00212489">
        <w:t>.</w:t>
      </w:r>
      <w:r w:rsidR="00DE2C52" w:rsidRPr="00212489">
        <w:t>68</w:t>
      </w:r>
      <w:r w:rsidR="003F5FB9" w:rsidRPr="00212489">
        <w:t xml:space="preserve">, </w:t>
      </w:r>
      <w:r w:rsidR="003F5FB9" w:rsidRPr="00212489">
        <w:rPr>
          <w:i/>
          <w:iCs/>
        </w:rPr>
        <w:t>p</w:t>
      </w:r>
      <w:r w:rsidR="003F5FB9" w:rsidRPr="00212489">
        <w:t xml:space="preserve"> &lt; .001, </w:t>
      </w:r>
      <w:r w:rsidR="004319F1" w:rsidRPr="00212489">
        <w:t>φ</w:t>
      </w:r>
      <w:r w:rsidR="004319F1" w:rsidRPr="00212489">
        <w:rPr>
          <w:vertAlign w:val="subscript"/>
        </w:rPr>
        <w:t xml:space="preserve">c </w:t>
      </w:r>
      <w:r w:rsidR="004319F1" w:rsidRPr="00212489">
        <w:t>= .61 95% CI [.43</w:t>
      </w:r>
      <w:r w:rsidR="009B75E3" w:rsidRPr="00212489">
        <w:t xml:space="preserve">, </w:t>
      </w:r>
      <w:r w:rsidR="004319F1" w:rsidRPr="00212489">
        <w:t>.78]</w:t>
      </w:r>
      <w:r w:rsidR="003F5FB9" w:rsidRPr="00212489">
        <w:t xml:space="preserve">, in the current study, we failed to </w:t>
      </w:r>
      <w:r w:rsidR="0096245E">
        <w:t xml:space="preserve">find support for </w:t>
      </w:r>
      <w:r w:rsidR="003F5FB9" w:rsidRPr="00212489">
        <w:t>this finding.</w:t>
      </w:r>
    </w:p>
    <w:p w14:paraId="6006DEB6" w14:textId="42AC9B04" w:rsidR="00B45BAB" w:rsidRDefault="00B45BAB" w:rsidP="00B45BAB">
      <w:pPr>
        <w:pStyle w:val="Heading3"/>
        <w:rPr>
          <w:ins w:id="228" w:author="PCIRR revision" w:date="2022-08-13T12:48:00Z"/>
        </w:rPr>
      </w:pPr>
      <w:ins w:id="229" w:author="PCIRR revision" w:date="2022-08-13T12:48:00Z">
        <w:r>
          <w:t>Preference (extension)</w:t>
        </w:r>
      </w:ins>
    </w:p>
    <w:p w14:paraId="72C3B913" w14:textId="625278FF" w:rsidR="00B45BAB" w:rsidRPr="00813296" w:rsidRDefault="00C275E9" w:rsidP="003A1D10">
      <w:pPr>
        <w:rPr>
          <w:ins w:id="230" w:author="PCIRR revision" w:date="2022-08-13T12:48:00Z"/>
          <w:lang w:val="bg-BG"/>
        </w:rPr>
      </w:pPr>
      <w:ins w:id="231" w:author="PCIRR revision" w:date="2022-08-13T12:48:00Z">
        <w:r>
          <w:t xml:space="preserve">We conducted an independent samples t-test </w:t>
        </w:r>
        <w:r w:rsidR="003A1D10">
          <w:t xml:space="preserve">and found no </w:t>
        </w:r>
        <w:r w:rsidR="00813296">
          <w:t>support for</w:t>
        </w:r>
        <w:r>
          <w:t xml:space="preserve"> difference</w:t>
        </w:r>
        <w:r w:rsidR="00813296">
          <w:t>s</w:t>
        </w:r>
        <w:r>
          <w:t xml:space="preserve"> between the preference ratings of people in the time condition (</w:t>
        </w:r>
        <w:r>
          <w:rPr>
            <w:i/>
            <w:iCs/>
          </w:rPr>
          <w:t>M</w:t>
        </w:r>
        <w:r>
          <w:t xml:space="preserve"> = 4.85, </w:t>
        </w:r>
        <w:r>
          <w:rPr>
            <w:i/>
            <w:iCs/>
          </w:rPr>
          <w:t>SD</w:t>
        </w:r>
        <w:r>
          <w:t xml:space="preserve"> = 2.60) </w:t>
        </w:r>
        <w:r>
          <w:lastRenderedPageBreak/>
          <w:t>compared to those in the money condition (</w:t>
        </w:r>
        <w:r>
          <w:rPr>
            <w:i/>
            <w:iCs/>
          </w:rPr>
          <w:t>M</w:t>
        </w:r>
        <w:r>
          <w:t xml:space="preserve"> = 4.85, </w:t>
        </w:r>
        <w:r>
          <w:rPr>
            <w:i/>
            <w:iCs/>
          </w:rPr>
          <w:t>SD</w:t>
        </w:r>
        <w:r>
          <w:t xml:space="preserve"> = 2.55), </w:t>
        </w:r>
        <w:r>
          <w:rPr>
            <w:i/>
            <w:iCs/>
          </w:rPr>
          <w:t>t</w:t>
        </w:r>
        <w:r>
          <w:t xml:space="preserve">(512.88) = 0.00, </w:t>
        </w:r>
        <w:r>
          <w:rPr>
            <w:i/>
            <w:iCs/>
          </w:rPr>
          <w:t>p</w:t>
        </w:r>
        <w:r>
          <w:t xml:space="preserve"> = .998 – see Figure 1A.</w:t>
        </w:r>
      </w:ins>
    </w:p>
    <w:p w14:paraId="6557FC91" w14:textId="6A1C2140" w:rsidR="00E91552" w:rsidRPr="00212489" w:rsidRDefault="00E91552" w:rsidP="00E91552">
      <w:pPr>
        <w:pStyle w:val="Heading2"/>
      </w:pPr>
      <w:r w:rsidRPr="00212489">
        <w:t>Discussion</w:t>
      </w:r>
    </w:p>
    <w:p w14:paraId="5434871E" w14:textId="64D404EF" w:rsidR="00E91552" w:rsidRPr="00212489" w:rsidRDefault="00E91552" w:rsidP="00E91552">
      <w:r w:rsidRPr="00212489">
        <w:t>[To be added at Stage 2]</w:t>
      </w:r>
    </w:p>
    <w:p w14:paraId="627571B0" w14:textId="4E8605EC" w:rsidR="00E91552" w:rsidRPr="00212489" w:rsidRDefault="00777D37" w:rsidP="00E91552">
      <w:pPr>
        <w:pStyle w:val="Heading1"/>
      </w:pPr>
      <w:r w:rsidRPr="00212489">
        <w:t xml:space="preserve">Replication of </w:t>
      </w:r>
      <w:r w:rsidR="00E91552" w:rsidRPr="00212489">
        <w:t>Study 2</w:t>
      </w:r>
    </w:p>
    <w:p w14:paraId="4E974E92" w14:textId="244EB3B9" w:rsidR="00E91552" w:rsidRPr="00212489" w:rsidRDefault="00157621" w:rsidP="00E91552">
      <w:r w:rsidRPr="00212489">
        <w:t>In this study</w:t>
      </w:r>
      <w:ins w:id="232" w:author="PCIRR revision" w:date="2022-08-13T12:48:00Z">
        <w:r w:rsidR="00AA0726">
          <w:t>,</w:t>
        </w:r>
      </w:ins>
      <w:r w:rsidRPr="00212489">
        <w:t xml:space="preserve"> we</w:t>
      </w:r>
      <w:r w:rsidR="2817F820" w:rsidRPr="00212489">
        <w:t xml:space="preserve"> further interrogate</w:t>
      </w:r>
      <w:r w:rsidRPr="00212489">
        <w:t xml:space="preserve">d </w:t>
      </w:r>
      <w:r w:rsidR="2817F820" w:rsidRPr="00212489">
        <w:t>the first hypothesis, namely that the sunk cost effect is weaker for time than for money, by building on the previous study by adding another condition: whether there is a sunk cost or not. This allowed us to test whether the sunk cost effect would appear when comparing sunk cost v</w:t>
      </w:r>
      <w:r w:rsidR="00D568B3">
        <w:t>ersus</w:t>
      </w:r>
      <w:r w:rsidR="2817F820" w:rsidRPr="00212489">
        <w:t xml:space="preserve"> no sunk cost conditions in each domain (time/money).</w:t>
      </w:r>
    </w:p>
    <w:p w14:paraId="1DAE0484" w14:textId="77777777" w:rsidR="00E91552" w:rsidRPr="00212489" w:rsidRDefault="00E91552" w:rsidP="00E91552">
      <w:pPr>
        <w:pStyle w:val="Heading2"/>
      </w:pPr>
      <w:r w:rsidRPr="00212489">
        <w:t>Method</w:t>
      </w:r>
    </w:p>
    <w:p w14:paraId="3D06A68A" w14:textId="77777777" w:rsidR="00E91552" w:rsidRPr="00212489" w:rsidRDefault="00E91552" w:rsidP="00C84273">
      <w:pPr>
        <w:pStyle w:val="Heading3"/>
      </w:pPr>
      <w:r w:rsidRPr="00212489">
        <w:t>Design</w:t>
      </w:r>
    </w:p>
    <w:p w14:paraId="1C00BDFB" w14:textId="5465425B" w:rsidR="003B3B50" w:rsidRPr="00212489" w:rsidRDefault="00157621" w:rsidP="00E91552">
      <w:r w:rsidRPr="00212489">
        <w:t>We</w:t>
      </w:r>
      <w:r w:rsidR="003B3B50" w:rsidRPr="00212489">
        <w:t xml:space="preserve"> employed a 2 (</w:t>
      </w:r>
      <w:r w:rsidR="003B3B50" w:rsidRPr="00212489">
        <w:rPr>
          <w:i/>
          <w:iCs/>
        </w:rPr>
        <w:t>sunk cost domain</w:t>
      </w:r>
      <w:r w:rsidR="003B3B50" w:rsidRPr="00212489">
        <w:t>: time or money) x 2 (</w:t>
      </w:r>
      <w:r w:rsidR="003B3B50" w:rsidRPr="00212489">
        <w:rPr>
          <w:i/>
          <w:iCs/>
        </w:rPr>
        <w:t>sunk cost presence</w:t>
      </w:r>
      <w:r w:rsidR="003B3B50" w:rsidRPr="00212489">
        <w:t>: sunk cost or no sunk cost) between-subjects design with random allocation. In all conditions</w:t>
      </w:r>
      <w:ins w:id="233" w:author="PCIRR revision" w:date="2022-08-13T12:48:00Z">
        <w:r w:rsidR="00AA0726">
          <w:t>,</w:t>
        </w:r>
      </w:ins>
      <w:r w:rsidR="003B3B50" w:rsidRPr="00212489">
        <w:t xml:space="preserve"> the dependent variable was the same </w:t>
      </w:r>
      <w:del w:id="234" w:author="PCIRR revision" w:date="2022-08-13T12:48:00Z">
        <w:r w:rsidR="003B3B50" w:rsidRPr="00212489">
          <w:delText>2</w:delText>
        </w:r>
      </w:del>
      <w:ins w:id="235" w:author="PCIRR revision" w:date="2022-08-13T12:48:00Z">
        <w:r w:rsidR="00982339">
          <w:t>two</w:t>
        </w:r>
      </w:ins>
      <w:r w:rsidR="003B3B50" w:rsidRPr="00212489">
        <w:t>-alternative forced choice.</w:t>
      </w:r>
    </w:p>
    <w:p w14:paraId="1BEBB1BF" w14:textId="77777777" w:rsidR="00E91552" w:rsidRPr="00212489" w:rsidRDefault="00E91552" w:rsidP="00C84273">
      <w:pPr>
        <w:pStyle w:val="Heading3"/>
        <w:rPr>
          <w:moveTo w:id="236" w:author="PCIRR revision" w:date="2022-08-13T12:48:00Z"/>
        </w:rPr>
      </w:pPr>
      <w:moveToRangeStart w:id="237" w:author="PCIRR revision" w:date="2022-08-13T12:48:00Z" w:name="move111287308"/>
      <w:moveTo w:id="238" w:author="PCIRR revision" w:date="2022-08-13T12:48:00Z">
        <w:r w:rsidRPr="00212489">
          <w:t>Procedure</w:t>
        </w:r>
      </w:moveTo>
    </w:p>
    <w:p w14:paraId="4BAF92FF" w14:textId="77777777" w:rsidR="00E91552" w:rsidRPr="00212489" w:rsidRDefault="00E91552" w:rsidP="00C84273">
      <w:pPr>
        <w:pStyle w:val="Heading3"/>
        <w:rPr>
          <w:moveFrom w:id="239" w:author="PCIRR revision" w:date="2022-08-13T12:48:00Z"/>
        </w:rPr>
      </w:pPr>
      <w:moveFromRangeStart w:id="240" w:author="PCIRR revision" w:date="2022-08-13T12:48:00Z" w:name="move111287310"/>
      <w:moveToRangeEnd w:id="237"/>
      <w:moveFrom w:id="241" w:author="PCIRR revision" w:date="2022-08-13T12:48:00Z">
        <w:r w:rsidRPr="00212489">
          <w:t>Procedure</w:t>
        </w:r>
      </w:moveFrom>
    </w:p>
    <w:moveFromRangeEnd w:id="240"/>
    <w:p w14:paraId="1BB2BFAC" w14:textId="0E3DF1DB" w:rsidR="003B3B50" w:rsidRPr="00212489" w:rsidRDefault="00602B4D" w:rsidP="00E91552">
      <w:r w:rsidRPr="00212489">
        <w:t xml:space="preserve">In the sunk cost conditions (regardless of the sunk cost domain), </w:t>
      </w:r>
      <w:bookmarkStart w:id="242" w:name="_Hlk101273903"/>
      <w:r w:rsidRPr="00212489">
        <w:t xml:space="preserve">participants were asked to imagine that </w:t>
      </w:r>
      <w:bookmarkEnd w:id="242"/>
      <w:r w:rsidRPr="00212489">
        <w:t xml:space="preserve">they had </w:t>
      </w:r>
      <w:r w:rsidR="00EF03D8" w:rsidRPr="00212489">
        <w:t xml:space="preserve">already </w:t>
      </w:r>
      <w:r w:rsidRPr="00212489">
        <w:t xml:space="preserve">invested </w:t>
      </w:r>
      <w:r w:rsidR="00EF03D8" w:rsidRPr="00212489">
        <w:t>substantial</w:t>
      </w:r>
      <w:r w:rsidRPr="00212489">
        <w:t xml:space="preserve"> </w:t>
      </w:r>
      <w:del w:id="243" w:author="PCIRR revision" w:date="2022-08-13T12:48:00Z">
        <w:r w:rsidRPr="00212489">
          <w:delText>resource</w:delText>
        </w:r>
      </w:del>
      <w:ins w:id="244" w:author="PCIRR revision" w:date="2022-08-13T12:48:00Z">
        <w:r w:rsidRPr="00212489">
          <w:t>resource</w:t>
        </w:r>
        <w:r w:rsidR="00AA0726">
          <w:t>s</w:t>
        </w:r>
      </w:ins>
      <w:r w:rsidRPr="00212489">
        <w:t xml:space="preserve"> in developing a </w:t>
      </w:r>
      <w:r w:rsidR="00EF03D8" w:rsidRPr="00212489">
        <w:t xml:space="preserve">new rocket engine invention for a competition compared to no resource invested in developing a solar-powered pump. To finish either project would </w:t>
      </w:r>
      <w:del w:id="245" w:author="PCIRR revision" w:date="2022-08-13T12:48:00Z">
        <w:r w:rsidR="00EF03D8" w:rsidRPr="00212489">
          <w:delText>take</w:delText>
        </w:r>
      </w:del>
      <w:ins w:id="246" w:author="PCIRR revision" w:date="2022-08-13T12:48:00Z">
        <w:r w:rsidR="003112DE">
          <w:t>require</w:t>
        </w:r>
      </w:ins>
      <w:r w:rsidR="003112DE">
        <w:t xml:space="preserve"> </w:t>
      </w:r>
      <w:r w:rsidR="00EF03D8" w:rsidRPr="00212489">
        <w:t xml:space="preserve">the same </w:t>
      </w:r>
      <w:del w:id="247" w:author="PCIRR revision" w:date="2022-08-13T12:48:00Z">
        <w:r w:rsidR="00EF03D8" w:rsidRPr="00212489">
          <w:delText>amount of resource</w:delText>
        </w:r>
      </w:del>
      <w:ins w:id="248" w:author="PCIRR revision" w:date="2022-08-13T12:48:00Z">
        <w:r w:rsidR="00EF03D8" w:rsidRPr="00212489">
          <w:t>resource</w:t>
        </w:r>
        <w:r w:rsidR="00AA0726">
          <w:t>s</w:t>
        </w:r>
      </w:ins>
      <w:r w:rsidR="00EF03D8" w:rsidRPr="00212489">
        <w:t>, but</w:t>
      </w:r>
      <w:del w:id="249" w:author="PCIRR revision" w:date="2022-08-13T12:48:00Z">
        <w:r w:rsidR="00EF03D8" w:rsidRPr="00212489">
          <w:delText xml:space="preserve"> crucially,</w:delText>
        </w:r>
      </w:del>
      <w:r w:rsidR="00EF03D8" w:rsidRPr="00212489">
        <w:t xml:space="preserve"> they learn that the winner of last year’s </w:t>
      </w:r>
      <w:r w:rsidR="00EF03D8" w:rsidRPr="00212489">
        <w:lastRenderedPageBreak/>
        <w:t xml:space="preserve">competition also worked on a rocket engine design. </w:t>
      </w:r>
      <w:bookmarkStart w:id="250" w:name="_Hlk101273984"/>
      <w:r w:rsidR="00EF03D8" w:rsidRPr="00212489">
        <w:t>They are then asked whether they would prefer</w:t>
      </w:r>
      <w:bookmarkEnd w:id="250"/>
      <w:r w:rsidR="00EF03D8" w:rsidRPr="00212489">
        <w:t xml:space="preserve"> to continue working on the rocket engine design (on which they have already spent </w:t>
      </w:r>
      <w:del w:id="251" w:author="PCIRR revision" w:date="2022-08-13T12:48:00Z">
        <w:r w:rsidR="00EF03D8" w:rsidRPr="00212489">
          <w:delText>resource</w:delText>
        </w:r>
      </w:del>
      <w:ins w:id="252" w:author="PCIRR revision" w:date="2022-08-13T12:48:00Z">
        <w:r w:rsidR="00EF03D8" w:rsidRPr="00212489">
          <w:t>resource</w:t>
        </w:r>
        <w:r w:rsidR="00AA0726">
          <w:t>s</w:t>
        </w:r>
      </w:ins>
      <w:r w:rsidR="00EF03D8" w:rsidRPr="00212489">
        <w:t>) or to complete a solar-powered pump design.</w:t>
      </w:r>
    </w:p>
    <w:p w14:paraId="40A2814F" w14:textId="756EAEBB" w:rsidR="00EF03D8" w:rsidRPr="00212489" w:rsidRDefault="00EF03D8" w:rsidP="00121158">
      <w:r w:rsidRPr="00212489">
        <w:t xml:space="preserve">In the no sunk cost condition, participants are presented with the same story, but they are not told that they had already invested </w:t>
      </w:r>
      <w:del w:id="253" w:author="PCIRR revision" w:date="2022-08-13T12:48:00Z">
        <w:r w:rsidRPr="00212489">
          <w:delText>resource</w:delText>
        </w:r>
      </w:del>
      <w:ins w:id="254" w:author="PCIRR revision" w:date="2022-08-13T12:48:00Z">
        <w:r w:rsidRPr="00212489">
          <w:t>resource</w:t>
        </w:r>
        <w:r w:rsidR="00AA0726">
          <w:t>s</w:t>
        </w:r>
      </w:ins>
      <w:r w:rsidRPr="00212489">
        <w:t xml:space="preserve"> in either design. </w:t>
      </w:r>
      <w:del w:id="255" w:author="PCIRR revision" w:date="2022-08-13T12:48:00Z">
        <w:r w:rsidRPr="00212489">
          <w:delText xml:space="preserve">See Appendix </w:delText>
        </w:r>
        <w:r w:rsidR="00C55A84" w:rsidRPr="00212489">
          <w:delText>F</w:delText>
        </w:r>
        <w:r w:rsidR="0052668F" w:rsidRPr="00212489">
          <w:delText xml:space="preserve"> </w:delText>
        </w:r>
        <w:r w:rsidRPr="00212489">
          <w:delText>for</w:delText>
        </w:r>
      </w:del>
      <w:ins w:id="256" w:author="PCIRR revision" w:date="2022-08-13T12:48:00Z">
        <w:r w:rsidR="00D11DE5">
          <w:t>We provided additional</w:t>
        </w:r>
      </w:ins>
      <w:r w:rsidR="00D11DE5">
        <w:t xml:space="preserve"> details</w:t>
      </w:r>
      <w:ins w:id="257" w:author="PCIRR revision" w:date="2022-08-13T12:48:00Z">
        <w:r w:rsidR="00D11DE5">
          <w:t xml:space="preserve"> in </w:t>
        </w:r>
        <w:r w:rsidR="00121158">
          <w:t xml:space="preserve">the </w:t>
        </w:r>
        <w:r w:rsidR="00121158" w:rsidRPr="00121158">
          <w:t>“Materials used” subsection</w:t>
        </w:r>
        <w:r w:rsidR="00121158">
          <w:t xml:space="preserve"> of the supplementary materials</w:t>
        </w:r>
      </w:ins>
      <w:r w:rsidRPr="00212489">
        <w:t>.</w:t>
      </w:r>
    </w:p>
    <w:p w14:paraId="135D272F" w14:textId="3EE720C1" w:rsidR="00352B82" w:rsidRPr="00212489" w:rsidRDefault="00E91552" w:rsidP="00352B82">
      <w:pPr>
        <w:pStyle w:val="Heading2"/>
      </w:pPr>
      <w:r w:rsidRPr="00212489">
        <w:t>Results</w:t>
      </w:r>
    </w:p>
    <w:p w14:paraId="44FB2D4E" w14:textId="323235D8" w:rsidR="00E6167D" w:rsidRPr="00212489" w:rsidRDefault="00F03AB7" w:rsidP="00E6167D">
      <w:r w:rsidRPr="00212489">
        <w:t>We conducted t</w:t>
      </w:r>
      <w:r w:rsidR="00955E85" w:rsidRPr="00212489">
        <w:t xml:space="preserve">wo chi-square </w:t>
      </w:r>
      <w:r w:rsidRPr="00212489">
        <w:t xml:space="preserve">tests </w:t>
      </w:r>
      <w:r w:rsidR="00955E85" w:rsidRPr="00212489">
        <w:t xml:space="preserve">to </w:t>
      </w:r>
      <w:r w:rsidR="00655618" w:rsidRPr="00212489">
        <w:t>analyze</w:t>
      </w:r>
      <w:r w:rsidR="00955E85" w:rsidRPr="00212489">
        <w:t xml:space="preserve"> the difference between the sunk cost and no sunk cost conditions in each domain (time and money). </w:t>
      </w:r>
      <w:r w:rsidR="0096245E">
        <w:t xml:space="preserve">With time </w:t>
      </w:r>
      <w:r w:rsidR="00955E85" w:rsidRPr="00212489">
        <w:t xml:space="preserve">sunk cost, </w:t>
      </w:r>
      <w:r w:rsidR="0096245E">
        <w:t>we found</w:t>
      </w:r>
      <w:del w:id="258" w:author="PCIRR revision" w:date="2022-08-13T12:48:00Z">
        <w:r w:rsidR="0096245E">
          <w:delText xml:space="preserve"> </w:delText>
        </w:r>
        <w:r w:rsidR="00955E85" w:rsidRPr="00212489">
          <w:delText>was</w:delText>
        </w:r>
      </w:del>
      <w:r w:rsidR="00955E85" w:rsidRPr="00212489">
        <w:t xml:space="preserve"> no </w:t>
      </w:r>
      <w:r w:rsidR="0096245E">
        <w:t xml:space="preserve">support for </w:t>
      </w:r>
      <w:r w:rsidR="00955E85" w:rsidRPr="00212489">
        <w:t>difference</w:t>
      </w:r>
      <w:r w:rsidR="0096245E">
        <w:t>s</w:t>
      </w:r>
      <w:r w:rsidR="00955E85" w:rsidRPr="00212489">
        <w:t xml:space="preserve"> between those that read the sunk cost scenario (</w:t>
      </w:r>
      <w:r w:rsidR="00AE133A" w:rsidRPr="00212489">
        <w:t>45.1</w:t>
      </w:r>
      <w:r w:rsidR="00955E85" w:rsidRPr="00212489">
        <w:t>% chose the rocket engine) and those who read the no sunk cost scenario (</w:t>
      </w:r>
      <w:r w:rsidR="00AE133A" w:rsidRPr="00212489">
        <w:t>44.9</w:t>
      </w:r>
      <w:r w:rsidR="00955E85" w:rsidRPr="00212489">
        <w:t xml:space="preserve">% chose the rocket engine) in </w:t>
      </w:r>
      <w:r w:rsidR="00E6167D" w:rsidRPr="00212489">
        <w:t>choosing</w:t>
      </w:r>
      <w:r w:rsidR="00955E85" w:rsidRPr="00212489">
        <w:t xml:space="preserve"> which design to work on</w:t>
      </w:r>
      <w:r w:rsidR="00E6167D" w:rsidRPr="00212489">
        <w:t xml:space="preserve">, </w:t>
      </w:r>
      <w:r w:rsidR="00E6167D" w:rsidRPr="00212489">
        <w:rPr>
          <w:rFonts w:cstheme="minorHAnsi"/>
        </w:rPr>
        <w:t>χ</w:t>
      </w:r>
      <w:r w:rsidR="00E6167D" w:rsidRPr="00212489">
        <w:rPr>
          <w:vertAlign w:val="superscript"/>
        </w:rPr>
        <w:t>2</w:t>
      </w:r>
      <w:r w:rsidR="00E6167D" w:rsidRPr="00212489">
        <w:t>(1) =</w:t>
      </w:r>
      <w:r w:rsidR="007204AA" w:rsidRPr="00212489">
        <w:t xml:space="preserve"> .0</w:t>
      </w:r>
      <w:r w:rsidR="004E76C8" w:rsidRPr="00212489">
        <w:t>0</w:t>
      </w:r>
      <w:r w:rsidR="00E6167D" w:rsidRPr="00212489">
        <w:t xml:space="preserve">, </w:t>
      </w:r>
      <w:r w:rsidR="00E6167D" w:rsidRPr="00212489">
        <w:rPr>
          <w:i/>
          <w:iCs/>
        </w:rPr>
        <w:t>p</w:t>
      </w:r>
      <w:r w:rsidR="00E6167D" w:rsidRPr="00212489">
        <w:t xml:space="preserve"> =</w:t>
      </w:r>
      <w:r w:rsidR="007204AA" w:rsidRPr="00212489">
        <w:t xml:space="preserve"> .</w:t>
      </w:r>
      <w:r w:rsidR="004E76C8" w:rsidRPr="00212489">
        <w:t>9</w:t>
      </w:r>
      <w:r w:rsidR="00AE133A" w:rsidRPr="00212489">
        <w:t>70</w:t>
      </w:r>
      <w:r w:rsidR="007204AA" w:rsidRPr="00212489">
        <w:t>, φ</w:t>
      </w:r>
      <w:r w:rsidR="007204AA" w:rsidRPr="00212489">
        <w:rPr>
          <w:vertAlign w:val="subscript"/>
        </w:rPr>
        <w:t xml:space="preserve">c </w:t>
      </w:r>
      <w:r w:rsidR="007204AA" w:rsidRPr="00212489">
        <w:t>= .0</w:t>
      </w:r>
      <w:r w:rsidR="004E76C8" w:rsidRPr="00212489">
        <w:t>0</w:t>
      </w:r>
      <w:r w:rsidR="007204AA" w:rsidRPr="00212489">
        <w:t>, 95% CI [</w:t>
      </w:r>
      <w:r w:rsidR="004E76C8" w:rsidRPr="00212489">
        <w:t xml:space="preserve">.00, </w:t>
      </w:r>
      <w:r w:rsidR="007204AA" w:rsidRPr="00212489">
        <w:t>.</w:t>
      </w:r>
      <w:r w:rsidR="004E76C8" w:rsidRPr="00212489">
        <w:t>0</w:t>
      </w:r>
      <w:r w:rsidR="00AE133A" w:rsidRPr="00212489">
        <w:t>4</w:t>
      </w:r>
      <w:r w:rsidR="007204AA" w:rsidRPr="00212489">
        <w:t>]</w:t>
      </w:r>
      <w:r w:rsidR="00E6167D" w:rsidRPr="00212489">
        <w:t xml:space="preserve">. </w:t>
      </w:r>
      <w:r w:rsidR="0096245E">
        <w:t xml:space="preserve">With money </w:t>
      </w:r>
      <w:r w:rsidR="00E6167D" w:rsidRPr="00212489">
        <w:t xml:space="preserve">sunk cost, </w:t>
      </w:r>
      <w:r w:rsidR="0096245E">
        <w:t xml:space="preserve">we also found </w:t>
      </w:r>
      <w:r w:rsidR="00E6167D" w:rsidRPr="00212489">
        <w:t xml:space="preserve">no </w:t>
      </w:r>
      <w:r w:rsidR="0096245E">
        <w:t xml:space="preserve">support for </w:t>
      </w:r>
      <w:r w:rsidR="00E6167D" w:rsidRPr="00212489">
        <w:t>difference</w:t>
      </w:r>
      <w:r w:rsidR="0096245E">
        <w:t>s</w:t>
      </w:r>
      <w:r w:rsidR="00E6167D" w:rsidRPr="00212489">
        <w:t xml:space="preserve"> between those that read the sunk cost scenario (</w:t>
      </w:r>
      <w:r w:rsidR="00AE133A" w:rsidRPr="00212489">
        <w:t>51.9</w:t>
      </w:r>
      <w:r w:rsidR="00E6167D" w:rsidRPr="00212489">
        <w:t>% chose the rocket engine) and those who read the no sunk cost scenario (</w:t>
      </w:r>
      <w:r w:rsidR="00AE133A" w:rsidRPr="00212489">
        <w:t>49.2</w:t>
      </w:r>
      <w:r w:rsidR="00E6167D" w:rsidRPr="00212489">
        <w:t xml:space="preserve">% chose the rocket engine) in choosing which design to work on, </w:t>
      </w:r>
      <w:r w:rsidR="007204AA" w:rsidRPr="00212489">
        <w:rPr>
          <w:rFonts w:cstheme="minorHAnsi"/>
        </w:rPr>
        <w:t>χ</w:t>
      </w:r>
      <w:r w:rsidR="007204AA" w:rsidRPr="00212489">
        <w:rPr>
          <w:vertAlign w:val="superscript"/>
        </w:rPr>
        <w:t>2</w:t>
      </w:r>
      <w:r w:rsidR="007204AA" w:rsidRPr="00212489">
        <w:t>(1) = .</w:t>
      </w:r>
      <w:r w:rsidR="00AE133A" w:rsidRPr="00212489">
        <w:t>19</w:t>
      </w:r>
      <w:r w:rsidR="007204AA" w:rsidRPr="00212489">
        <w:t xml:space="preserve">, </w:t>
      </w:r>
      <w:r w:rsidR="007204AA" w:rsidRPr="00212489">
        <w:rPr>
          <w:i/>
          <w:iCs/>
        </w:rPr>
        <w:t>p</w:t>
      </w:r>
      <w:r w:rsidR="007204AA" w:rsidRPr="00212489">
        <w:t xml:space="preserve"> = .</w:t>
      </w:r>
      <w:r w:rsidR="00AE133A" w:rsidRPr="00212489">
        <w:t>665</w:t>
      </w:r>
      <w:r w:rsidR="007204AA" w:rsidRPr="00212489">
        <w:t>, φ</w:t>
      </w:r>
      <w:r w:rsidR="007204AA" w:rsidRPr="00212489">
        <w:rPr>
          <w:vertAlign w:val="subscript"/>
        </w:rPr>
        <w:t xml:space="preserve">c </w:t>
      </w:r>
      <w:r w:rsidR="007204AA" w:rsidRPr="00212489">
        <w:t>= .</w:t>
      </w:r>
      <w:r w:rsidR="00AE133A" w:rsidRPr="00212489">
        <w:t>03</w:t>
      </w:r>
      <w:r w:rsidR="007204AA" w:rsidRPr="00212489">
        <w:t>, 95% CI [</w:t>
      </w:r>
      <w:r w:rsidR="00AE133A" w:rsidRPr="00212489">
        <w:t xml:space="preserve">.00, </w:t>
      </w:r>
      <w:r w:rsidR="007204AA" w:rsidRPr="00212489">
        <w:t>.</w:t>
      </w:r>
      <w:r w:rsidR="00AE133A" w:rsidRPr="00212489">
        <w:t>15</w:t>
      </w:r>
      <w:r w:rsidR="007204AA" w:rsidRPr="00212489">
        <w:t xml:space="preserve">] </w:t>
      </w:r>
      <w:r w:rsidRPr="00212489">
        <w:t>–</w:t>
      </w:r>
      <w:r w:rsidR="00E6167D" w:rsidRPr="00212489">
        <w:t xml:space="preserve"> see Figure </w:t>
      </w:r>
      <w:r w:rsidR="00B86958" w:rsidRPr="00212489">
        <w:t>1</w:t>
      </w:r>
      <w:r w:rsidR="007204AA" w:rsidRPr="00212489">
        <w:t>B)</w:t>
      </w:r>
      <w:r w:rsidR="00E6167D" w:rsidRPr="00212489">
        <w:t>.</w:t>
      </w:r>
    </w:p>
    <w:p w14:paraId="6F8DAB60" w14:textId="252AE8CF" w:rsidR="00594703" w:rsidRDefault="00E6167D" w:rsidP="00E6167D">
      <w:r w:rsidRPr="00212489">
        <w:t xml:space="preserve">In comparison, the original study also found no </w:t>
      </w:r>
      <w:r w:rsidR="00594703">
        <w:t xml:space="preserve">support for an </w:t>
      </w:r>
      <w:r w:rsidRPr="00212489">
        <w:t>effect in the time domain</w:t>
      </w:r>
      <w:r w:rsidR="00F3455E" w:rsidRPr="00212489">
        <w:t xml:space="preserve">, </w:t>
      </w:r>
      <w:r w:rsidRPr="00212489">
        <w:t xml:space="preserve">20.4% chose the rocket engine in the sunk cost, and 19.0% in the no sunk cost, </w:t>
      </w:r>
      <w:r w:rsidRPr="00212489">
        <w:rPr>
          <w:rFonts w:cstheme="minorHAnsi"/>
        </w:rPr>
        <w:t>χ</w:t>
      </w:r>
      <w:r w:rsidRPr="00212489">
        <w:rPr>
          <w:vertAlign w:val="superscript"/>
        </w:rPr>
        <w:t>2</w:t>
      </w:r>
      <w:r w:rsidRPr="00212489">
        <w:t xml:space="preserve">(1) = .04, </w:t>
      </w:r>
      <w:r w:rsidRPr="00212489">
        <w:rPr>
          <w:i/>
          <w:iCs/>
        </w:rPr>
        <w:t>p</w:t>
      </w:r>
      <w:r w:rsidRPr="00212489">
        <w:t xml:space="preserve"> = .85</w:t>
      </w:r>
      <w:r w:rsidR="00F3455E" w:rsidRPr="00212489">
        <w:t>2</w:t>
      </w:r>
      <w:r w:rsidRPr="00212489">
        <w:t>,</w:t>
      </w:r>
      <w:r w:rsidR="00F3455E" w:rsidRPr="00212489">
        <w:rPr>
          <w:color w:val="FF0000"/>
        </w:rPr>
        <w:t xml:space="preserve"> </w:t>
      </w:r>
      <w:r w:rsidR="00F3455E" w:rsidRPr="00212489">
        <w:t>φ</w:t>
      </w:r>
      <w:r w:rsidR="00F3455E" w:rsidRPr="00212489">
        <w:rPr>
          <w:vertAlign w:val="subscript"/>
        </w:rPr>
        <w:t xml:space="preserve">c </w:t>
      </w:r>
      <w:r w:rsidR="00F3455E" w:rsidRPr="00212489">
        <w:t>= .02, 95% CI [</w:t>
      </w:r>
      <w:r w:rsidR="00085D4E" w:rsidRPr="00212489">
        <w:t xml:space="preserve">.00, </w:t>
      </w:r>
      <w:r w:rsidR="00F3455E" w:rsidRPr="00212489">
        <w:t>.18],</w:t>
      </w:r>
      <w:r w:rsidRPr="00212489">
        <w:t xml:space="preserve"> but did fin</w:t>
      </w:r>
      <w:r w:rsidR="00154BA2" w:rsidRPr="00212489">
        <w:t>d</w:t>
      </w:r>
      <w:r w:rsidRPr="00212489">
        <w:t xml:space="preserve"> </w:t>
      </w:r>
      <w:r w:rsidR="00594703">
        <w:t xml:space="preserve">support for an </w:t>
      </w:r>
      <w:r w:rsidRPr="00212489">
        <w:t>effect in the money domain</w:t>
      </w:r>
      <w:r w:rsidR="00F3455E" w:rsidRPr="00212489">
        <w:t xml:space="preserve">, </w:t>
      </w:r>
      <w:r w:rsidR="00B46F68" w:rsidRPr="00212489">
        <w:t>55.1</w:t>
      </w:r>
      <w:r w:rsidRPr="00212489">
        <w:t xml:space="preserve">% chose the rocket engine in the sunk cost, and </w:t>
      </w:r>
      <w:r w:rsidR="00B46F68" w:rsidRPr="00212489">
        <w:t>24.0</w:t>
      </w:r>
      <w:r w:rsidRPr="00212489">
        <w:t xml:space="preserve">% in the no sunk cost, </w:t>
      </w:r>
      <w:r w:rsidR="00B46F68" w:rsidRPr="00212489">
        <w:rPr>
          <w:rFonts w:cstheme="minorHAnsi"/>
        </w:rPr>
        <w:t>χ</w:t>
      </w:r>
      <w:r w:rsidR="00B46F68" w:rsidRPr="00212489">
        <w:rPr>
          <w:vertAlign w:val="superscript"/>
        </w:rPr>
        <w:t>2</w:t>
      </w:r>
      <w:r w:rsidR="00B46F68" w:rsidRPr="00212489">
        <w:t xml:space="preserve">(1) = </w:t>
      </w:r>
      <w:r w:rsidR="00F3455E" w:rsidRPr="00212489">
        <w:t>10.03</w:t>
      </w:r>
      <w:r w:rsidR="00B46F68" w:rsidRPr="00212489">
        <w:t xml:space="preserve">, </w:t>
      </w:r>
      <w:r w:rsidR="00B46F68" w:rsidRPr="00212489">
        <w:rPr>
          <w:i/>
          <w:iCs/>
        </w:rPr>
        <w:t>p</w:t>
      </w:r>
      <w:r w:rsidR="00B46F68" w:rsidRPr="00212489">
        <w:t xml:space="preserve"> </w:t>
      </w:r>
      <w:r w:rsidR="00F3455E" w:rsidRPr="00212489">
        <w:t>=</w:t>
      </w:r>
      <w:r w:rsidR="00B46F68" w:rsidRPr="00212489">
        <w:t xml:space="preserve"> </w:t>
      </w:r>
      <w:r w:rsidR="00F3455E" w:rsidRPr="00212489">
        <w:t>.002, φ</w:t>
      </w:r>
      <w:r w:rsidR="00F3455E" w:rsidRPr="00212489">
        <w:rPr>
          <w:vertAlign w:val="subscript"/>
        </w:rPr>
        <w:t xml:space="preserve">c </w:t>
      </w:r>
      <w:r w:rsidR="00F3455E" w:rsidRPr="00212489">
        <w:t>= .32, 95% CI [.12</w:t>
      </w:r>
      <w:r w:rsidR="00085D4E" w:rsidRPr="00212489">
        <w:t xml:space="preserve">, </w:t>
      </w:r>
      <w:r w:rsidR="00F3455E" w:rsidRPr="00212489">
        <w:t xml:space="preserve">.52]. </w:t>
      </w:r>
    </w:p>
    <w:p w14:paraId="057B854F" w14:textId="41E438A3" w:rsidR="00E6167D" w:rsidRPr="00212489" w:rsidRDefault="00B178A2" w:rsidP="00E6167D">
      <w:r>
        <w:t xml:space="preserve">We </w:t>
      </w:r>
      <w:del w:id="259" w:author="PCIRR revision" w:date="2022-08-13T12:48:00Z">
        <w:r w:rsidR="00594703">
          <w:delText xml:space="preserve">concluded that we </w:delText>
        </w:r>
      </w:del>
      <w:r>
        <w:t xml:space="preserve">failed to find </w:t>
      </w:r>
      <w:r w:rsidR="009A75AA">
        <w:t xml:space="preserve">support for </w:t>
      </w:r>
      <w:del w:id="260" w:author="PCIRR revision" w:date="2022-08-13T12:48:00Z">
        <w:r w:rsidR="00594703">
          <w:delText xml:space="preserve">the </w:delText>
        </w:r>
      </w:del>
      <w:r>
        <w:t>differences between</w:t>
      </w:r>
      <w:r w:rsidR="00746BFA">
        <w:t xml:space="preserve"> </w:t>
      </w:r>
      <w:del w:id="261" w:author="PCIRR revision" w:date="2022-08-13T12:48:00Z">
        <w:r w:rsidR="00594703">
          <w:delText xml:space="preserve">the </w:delText>
        </w:r>
        <w:r w:rsidR="00D342F4">
          <w:delText>two domains</w:delText>
        </w:r>
      </w:del>
      <w:ins w:id="262" w:author="PCIRR revision" w:date="2022-08-13T12:48:00Z">
        <w:r w:rsidR="00746BFA">
          <w:t>sunk cost</w:t>
        </w:r>
      </w:ins>
      <w:r w:rsidR="00746BFA">
        <w:t xml:space="preserve"> and </w:t>
      </w:r>
      <w:del w:id="263" w:author="PCIRR revision" w:date="2022-08-13T12:48:00Z">
        <w:r w:rsidR="00D342F4">
          <w:delText xml:space="preserve">to </w:delText>
        </w:r>
        <w:r w:rsidR="007F7D28" w:rsidRPr="00212489">
          <w:delText>replicate</w:delText>
        </w:r>
      </w:del>
      <w:ins w:id="264" w:author="PCIRR revision" w:date="2022-08-13T12:48:00Z">
        <w:r w:rsidR="00746BFA">
          <w:t xml:space="preserve">no sunk cost conditions in either time or money domain. </w:t>
        </w:r>
        <w:r w:rsidR="00746BFA">
          <w:lastRenderedPageBreak/>
          <w:t>This conclusion is in line with the original’s findings for the time domain but contradicts</w:t>
        </w:r>
      </w:ins>
      <w:r w:rsidR="00746BFA">
        <w:t xml:space="preserve"> the </w:t>
      </w:r>
      <w:del w:id="265" w:author="PCIRR revision" w:date="2022-08-13T12:48:00Z">
        <w:r w:rsidR="007F7D28" w:rsidRPr="00212489">
          <w:delText>effect in</w:delText>
        </w:r>
      </w:del>
      <w:ins w:id="266" w:author="PCIRR revision" w:date="2022-08-13T12:48:00Z">
        <w:r w:rsidR="00746BFA">
          <w:t>findings for</w:t>
        </w:r>
      </w:ins>
      <w:r w:rsidR="00746BFA">
        <w:t xml:space="preserve"> the money domain.</w:t>
      </w:r>
      <w:ins w:id="267" w:author="PCIRR revision" w:date="2022-08-13T12:48:00Z">
        <w:r w:rsidR="00D342F4">
          <w:t xml:space="preserve"> </w:t>
        </w:r>
      </w:ins>
    </w:p>
    <w:p w14:paraId="64E26018" w14:textId="05270518" w:rsidR="00E91552" w:rsidRPr="00212489" w:rsidRDefault="00E91552" w:rsidP="00E6167D">
      <w:pPr>
        <w:pStyle w:val="Heading2"/>
      </w:pPr>
      <w:r w:rsidRPr="00212489">
        <w:t>Discussion</w:t>
      </w:r>
    </w:p>
    <w:p w14:paraId="5B8D6C1B" w14:textId="77777777" w:rsidR="00E91552" w:rsidRPr="00212489" w:rsidRDefault="00E91552" w:rsidP="00E91552">
      <w:r w:rsidRPr="00212489">
        <w:t>[To be added at Stage 2]</w:t>
      </w:r>
    </w:p>
    <w:p w14:paraId="5B793D85" w14:textId="2243C603" w:rsidR="00E91552" w:rsidRPr="00212489" w:rsidRDefault="00777D37" w:rsidP="00E91552">
      <w:pPr>
        <w:pStyle w:val="Heading1"/>
      </w:pPr>
      <w:r w:rsidRPr="00212489">
        <w:t xml:space="preserve">Replication of </w:t>
      </w:r>
      <w:r w:rsidR="00E91552" w:rsidRPr="00212489">
        <w:t xml:space="preserve">Study </w:t>
      </w:r>
      <w:r w:rsidRPr="00212489">
        <w:t>5</w:t>
      </w:r>
    </w:p>
    <w:p w14:paraId="5539FEDE" w14:textId="428B53E5" w:rsidR="00E91552" w:rsidRPr="00212489" w:rsidRDefault="00AA4E1C" w:rsidP="00E91552">
      <w:r w:rsidRPr="00212489">
        <w:t xml:space="preserve">In this </w:t>
      </w:r>
      <w:r w:rsidR="00157621" w:rsidRPr="00212489">
        <w:t>study</w:t>
      </w:r>
      <w:r w:rsidRPr="00212489">
        <w:t>, we test</w:t>
      </w:r>
      <w:r w:rsidR="00F03AB7" w:rsidRPr="00212489">
        <w:t>ed</w:t>
      </w:r>
      <w:r w:rsidRPr="00212489">
        <w:t xml:space="preserve"> the second hypothesis, namely whether the facilitation of accounting for time strengthens the sunk time cost effect. To do this, we presented participants with a few paragraphs aimed at educating them about economic approaches to time. Additionally, we also varied</w:t>
      </w:r>
      <w:ins w:id="268" w:author="PCIRR revision" w:date="2022-08-13T12:48:00Z">
        <w:r w:rsidRPr="00212489">
          <w:t xml:space="preserve"> the</w:t>
        </w:r>
        <w:r w:rsidR="00BB3F1E">
          <w:t xml:space="preserve"> magnitude of</w:t>
        </w:r>
      </w:ins>
      <w:r w:rsidR="00BB3F1E">
        <w:t xml:space="preserve"> the</w:t>
      </w:r>
      <w:r w:rsidRPr="00212489">
        <w:t xml:space="preserve"> opportunity cost, such that it could be either low or high. This setup allow</w:t>
      </w:r>
      <w:r w:rsidR="00F03AB7" w:rsidRPr="00212489">
        <w:t>ed us</w:t>
      </w:r>
      <w:r w:rsidRPr="00212489">
        <w:t xml:space="preserve"> to test not only whether the education intervention works, but also the conditions in which that occurs.</w:t>
      </w:r>
    </w:p>
    <w:p w14:paraId="2CF3658A" w14:textId="77777777" w:rsidR="00E91552" w:rsidRPr="00212489" w:rsidRDefault="00E91552" w:rsidP="00E91552">
      <w:pPr>
        <w:pStyle w:val="Heading2"/>
      </w:pPr>
      <w:r w:rsidRPr="00212489">
        <w:t>Method</w:t>
      </w:r>
    </w:p>
    <w:p w14:paraId="3AA33CE2" w14:textId="77777777" w:rsidR="00E91552" w:rsidRPr="00212489" w:rsidRDefault="00E91552" w:rsidP="00C84273">
      <w:pPr>
        <w:pStyle w:val="Heading3"/>
      </w:pPr>
      <w:r w:rsidRPr="00212489">
        <w:t>Design</w:t>
      </w:r>
    </w:p>
    <w:p w14:paraId="4AFE1346" w14:textId="535C2793" w:rsidR="00EF03D8" w:rsidRPr="00212489" w:rsidRDefault="00157621" w:rsidP="00EF03D8">
      <w:r w:rsidRPr="00212489">
        <w:t>We</w:t>
      </w:r>
      <w:r w:rsidR="00EF03D8" w:rsidRPr="00212489">
        <w:t xml:space="preserve"> employed a 2 (</w:t>
      </w:r>
      <w:r w:rsidR="00EA6740" w:rsidRPr="00212489">
        <w:rPr>
          <w:i/>
          <w:iCs/>
        </w:rPr>
        <w:t>opportunity cost</w:t>
      </w:r>
      <w:r w:rsidR="00EF03D8" w:rsidRPr="00212489">
        <w:t xml:space="preserve">: </w:t>
      </w:r>
      <w:r w:rsidR="00EA6740" w:rsidRPr="00212489">
        <w:t>low or high</w:t>
      </w:r>
      <w:r w:rsidR="00EF03D8" w:rsidRPr="00212489">
        <w:t>) x 2 (</w:t>
      </w:r>
      <w:r w:rsidR="00EA6740" w:rsidRPr="00212489">
        <w:rPr>
          <w:i/>
          <w:iCs/>
        </w:rPr>
        <w:t>education</w:t>
      </w:r>
      <w:r w:rsidR="00EF03D8" w:rsidRPr="00212489">
        <w:t xml:space="preserve">: </w:t>
      </w:r>
      <w:r w:rsidR="00EA6740" w:rsidRPr="00212489">
        <w:t>education or no education</w:t>
      </w:r>
      <w:r w:rsidR="00EF03D8" w:rsidRPr="00212489">
        <w:t>) between-subjects design with random allocation. In all conditions</w:t>
      </w:r>
      <w:r w:rsidR="00BB3F1E">
        <w:t>,</w:t>
      </w:r>
      <w:r w:rsidR="00BB3F1E" w:rsidRPr="00BB3F1E">
        <w:t xml:space="preserve"> </w:t>
      </w:r>
      <w:del w:id="269" w:author="PCIRR revision" w:date="2022-08-13T12:48:00Z">
        <w:r w:rsidR="00EA6740" w:rsidRPr="00212489">
          <w:delText>participants had to indicate their</w:delText>
        </w:r>
      </w:del>
      <w:ins w:id="270" w:author="PCIRR revision" w:date="2022-08-13T12:48:00Z">
        <w:r w:rsidR="00BB3F1E" w:rsidRPr="00BB3F1E">
          <w:t>the dependent variables were the same: a continuous</w:t>
        </w:r>
      </w:ins>
      <w:r w:rsidR="00BB3F1E" w:rsidRPr="00BB3F1E">
        <w:t xml:space="preserve"> preference </w:t>
      </w:r>
      <w:del w:id="271" w:author="PCIRR revision" w:date="2022-08-13T12:48:00Z">
        <w:r w:rsidR="00EA6740" w:rsidRPr="00212489">
          <w:delText xml:space="preserve">on a Likert </w:delText>
        </w:r>
      </w:del>
      <w:r w:rsidR="00BB3F1E" w:rsidRPr="00BB3F1E">
        <w:t>scale</w:t>
      </w:r>
      <w:del w:id="272" w:author="PCIRR revision" w:date="2022-08-13T12:48:00Z">
        <w:r w:rsidR="00EA6740" w:rsidRPr="00212489">
          <w:delText xml:space="preserve"> from 1 (</w:delText>
        </w:r>
        <w:r w:rsidR="00EA6740" w:rsidRPr="00212489">
          <w:rPr>
            <w:i/>
            <w:iCs/>
          </w:rPr>
          <w:delText>definitely prefer rock concert</w:delText>
        </w:r>
        <w:r w:rsidR="00EA6740" w:rsidRPr="00212489">
          <w:delText>) to 9 (</w:delText>
        </w:r>
        <w:r w:rsidR="00EA6740" w:rsidRPr="00212489">
          <w:rPr>
            <w:i/>
            <w:iCs/>
          </w:rPr>
          <w:delText>definitely prefer theatre performance</w:delText>
        </w:r>
        <w:r w:rsidR="00EA6740" w:rsidRPr="00212489">
          <w:delText>)</w:delText>
        </w:r>
        <w:r w:rsidR="005E71CD" w:rsidRPr="00212489">
          <w:delText>, where</w:delText>
        </w:r>
      </w:del>
      <w:ins w:id="273" w:author="PCIRR revision" w:date="2022-08-13T12:48:00Z">
        <w:r w:rsidR="00BB3F1E" w:rsidRPr="00BB3F1E">
          <w:t>, like the original, and</w:t>
        </w:r>
      </w:ins>
      <w:r w:rsidR="00BB3F1E" w:rsidRPr="00BB3F1E">
        <w:t xml:space="preserve"> a</w:t>
      </w:r>
      <w:r w:rsidR="00BB3F1E">
        <w:t xml:space="preserve"> </w:t>
      </w:r>
      <w:del w:id="274" w:author="PCIRR revision" w:date="2022-08-13T12:48:00Z">
        <w:r w:rsidR="005E71CD" w:rsidRPr="00212489">
          <w:delText>higher score represents less susceptibility to sunk cost fallacy.</w:delText>
        </w:r>
      </w:del>
      <w:ins w:id="275" w:author="PCIRR revision" w:date="2022-08-13T12:48:00Z">
        <w:r w:rsidR="00982339">
          <w:t>two</w:t>
        </w:r>
        <w:r w:rsidR="00BB3F1E" w:rsidRPr="00BB3F1E">
          <w:t>-alternative forced choice, which we added (see next section).</w:t>
        </w:r>
      </w:ins>
      <w:r w:rsidR="00BB3F1E" w:rsidRPr="00BB3F1E">
        <w:t xml:space="preserve"> </w:t>
      </w:r>
    </w:p>
    <w:p w14:paraId="3809716B" w14:textId="77777777" w:rsidR="00E91552" w:rsidRPr="00212489" w:rsidRDefault="00E91552" w:rsidP="00C84273">
      <w:pPr>
        <w:pStyle w:val="Heading3"/>
        <w:rPr>
          <w:moveTo w:id="276" w:author="PCIRR revision" w:date="2022-08-13T12:48:00Z"/>
        </w:rPr>
      </w:pPr>
      <w:moveToRangeStart w:id="277" w:author="PCIRR revision" w:date="2022-08-13T12:48:00Z" w:name="move111287310"/>
      <w:moveTo w:id="278" w:author="PCIRR revision" w:date="2022-08-13T12:48:00Z">
        <w:r w:rsidRPr="00212489">
          <w:lastRenderedPageBreak/>
          <w:t>Procedure</w:t>
        </w:r>
      </w:moveTo>
    </w:p>
    <w:moveToRangeEnd w:id="277"/>
    <w:p w14:paraId="11670FEB" w14:textId="77777777" w:rsidR="00E91552" w:rsidRPr="00212489" w:rsidRDefault="00E91552" w:rsidP="00C84273">
      <w:pPr>
        <w:pStyle w:val="Heading3"/>
        <w:rPr>
          <w:del w:id="279" w:author="PCIRR revision" w:date="2022-08-13T12:48:00Z"/>
        </w:rPr>
      </w:pPr>
      <w:del w:id="280" w:author="PCIRR revision" w:date="2022-08-13T12:48:00Z">
        <w:r w:rsidRPr="00212489">
          <w:delText>Procedure</w:delText>
        </w:r>
      </w:del>
    </w:p>
    <w:p w14:paraId="550B7E93" w14:textId="06EB7866" w:rsidR="00EA6740" w:rsidRDefault="00276E2F" w:rsidP="00121158">
      <w:r w:rsidRPr="00212489">
        <w:t xml:space="preserve">The </w:t>
      </w:r>
      <w:del w:id="281" w:author="PCIRR revision" w:date="2022-08-13T12:48:00Z">
        <w:r w:rsidRPr="00212489">
          <w:delText xml:space="preserve">same basic </w:delText>
        </w:r>
      </w:del>
      <w:r w:rsidRPr="00212489">
        <w:t xml:space="preserve">scenario was </w:t>
      </w:r>
      <w:proofErr w:type="gramStart"/>
      <w:ins w:id="282" w:author="PCIRR revision" w:date="2022-08-13T12:48:00Z">
        <w:r w:rsidR="006A3988">
          <w:t>similar to</w:t>
        </w:r>
        <w:proofErr w:type="gramEnd"/>
        <w:r w:rsidR="006A3988">
          <w:t xml:space="preserve"> the one </w:t>
        </w:r>
      </w:ins>
      <w:r w:rsidR="006A3988">
        <w:t xml:space="preserve">used </w:t>
      </w:r>
      <w:del w:id="283" w:author="PCIRR revision" w:date="2022-08-13T12:48:00Z">
        <w:r w:rsidRPr="00212489">
          <w:delText xml:space="preserve">as </w:delText>
        </w:r>
      </w:del>
      <w:r w:rsidR="006A3988">
        <w:t xml:space="preserve">in the replication </w:t>
      </w:r>
      <w:r w:rsidR="00157621" w:rsidRPr="00212489">
        <w:t>of</w:t>
      </w:r>
      <w:r w:rsidRPr="00212489">
        <w:t xml:space="preserve"> Study 1 with </w:t>
      </w:r>
      <w:r w:rsidR="00D61E84" w:rsidRPr="00212489">
        <w:t>two</w:t>
      </w:r>
      <w:r w:rsidRPr="00212489">
        <w:t xml:space="preserve"> </w:t>
      </w:r>
      <w:del w:id="284" w:author="PCIRR revision" w:date="2022-08-13T12:48:00Z">
        <w:r w:rsidRPr="00212489">
          <w:delText xml:space="preserve">notable </w:delText>
        </w:r>
      </w:del>
      <w:r w:rsidRPr="00212489">
        <w:t xml:space="preserve">differences. First, in the high opportunity cost condition, participants were told that they were ‘badly pressed for time’, while in the low opportunity cost condition they were told that there is ‘relative flexibility in your schedule’. Second, an education intervention was implemented: those who received education about opportunity costs were asked to read a short passage, which explained what an opportunity cost is and gave a thorough example. </w:t>
      </w:r>
      <w:del w:id="285" w:author="PCIRR revision" w:date="2022-08-13T12:48:00Z">
        <w:r w:rsidRPr="00212489">
          <w:delText xml:space="preserve">See Appendix </w:delText>
        </w:r>
        <w:r w:rsidR="00D568B3" w:rsidRPr="00212489">
          <w:delText>F for</w:delText>
        </w:r>
        <w:r w:rsidRPr="00212489">
          <w:delText xml:space="preserve"> details</w:delText>
        </w:r>
      </w:del>
      <w:ins w:id="286" w:author="PCIRR revision" w:date="2022-08-13T12:48:00Z">
        <w:r w:rsidR="00121158" w:rsidRPr="00121158">
          <w:t xml:space="preserve">We provided additional details in the “Materials used” subsection of the supplementary </w:t>
        </w:r>
        <w:r w:rsidR="002B7569" w:rsidRPr="00121158">
          <w:t>materials</w:t>
        </w:r>
      </w:ins>
      <w:r w:rsidR="002B7569" w:rsidRPr="00121158">
        <w:t>.</w:t>
      </w:r>
    </w:p>
    <w:p w14:paraId="1276A0D2" w14:textId="77777777" w:rsidR="00E91552" w:rsidRPr="00212489" w:rsidRDefault="00E91552" w:rsidP="00E91552">
      <w:pPr>
        <w:pStyle w:val="Heading2"/>
        <w:rPr>
          <w:del w:id="287" w:author="PCIRR revision" w:date="2022-08-13T12:48:00Z"/>
        </w:rPr>
      </w:pPr>
      <w:del w:id="288" w:author="PCIRR revision" w:date="2022-08-13T12:48:00Z">
        <w:r w:rsidRPr="00212489">
          <w:delText>Results</w:delText>
        </w:r>
      </w:del>
    </w:p>
    <w:p w14:paraId="482DC97A" w14:textId="77777777" w:rsidR="00D3553B" w:rsidRPr="00D3553B" w:rsidRDefault="00D3553B" w:rsidP="00D3553B">
      <w:pPr>
        <w:rPr>
          <w:ins w:id="289" w:author="PCIRR revision" w:date="2022-08-13T12:48:00Z"/>
          <w:b/>
        </w:rPr>
      </w:pPr>
      <w:ins w:id="290" w:author="PCIRR revision" w:date="2022-08-13T12:48:00Z">
        <w:r w:rsidRPr="00D3553B">
          <w:rPr>
            <w:b/>
          </w:rPr>
          <w:t xml:space="preserve">Measures </w:t>
        </w:r>
      </w:ins>
    </w:p>
    <w:p w14:paraId="41AB3AEA" w14:textId="3FF83D6E" w:rsidR="00D3553B" w:rsidRPr="00D3553B" w:rsidRDefault="00D3553B" w:rsidP="00D3553B">
      <w:pPr>
        <w:rPr>
          <w:ins w:id="291" w:author="PCIRR revision" w:date="2022-08-13T12:48:00Z"/>
          <w:bCs/>
          <w:i/>
          <w:iCs/>
        </w:rPr>
      </w:pPr>
      <w:ins w:id="292" w:author="PCIRR revision" w:date="2022-08-13T12:48:00Z">
        <w:r w:rsidRPr="00D3553B">
          <w:rPr>
            <w:bCs/>
            <w:i/>
            <w:iCs/>
          </w:rPr>
          <w:t>Preference (</w:t>
        </w:r>
        <w:r>
          <w:rPr>
            <w:bCs/>
            <w:i/>
            <w:iCs/>
          </w:rPr>
          <w:t>replication</w:t>
        </w:r>
        <w:r w:rsidRPr="00D3553B">
          <w:rPr>
            <w:bCs/>
            <w:i/>
            <w:iCs/>
          </w:rPr>
          <w:t>)</w:t>
        </w:r>
      </w:ins>
    </w:p>
    <w:p w14:paraId="6100090F" w14:textId="2A6D6D4D" w:rsidR="00D3553B" w:rsidRPr="00D3553B" w:rsidRDefault="00D3553B" w:rsidP="00D3553B">
      <w:pPr>
        <w:rPr>
          <w:ins w:id="293" w:author="PCIRR revision" w:date="2022-08-13T12:48:00Z"/>
        </w:rPr>
      </w:pPr>
      <w:ins w:id="294" w:author="PCIRR revision" w:date="2022-08-13T12:48:00Z">
        <w:r>
          <w:t xml:space="preserve">Participants </w:t>
        </w:r>
        <w:r w:rsidRPr="00D3553B">
          <w:t xml:space="preserve">indicated their preferences on a scale of </w:t>
        </w:r>
        <w:r w:rsidR="001D26C9">
          <w:t>1</w:t>
        </w:r>
        <w:r w:rsidRPr="00D3553B">
          <w:t xml:space="preserve"> (</w:t>
        </w:r>
        <w:r w:rsidRPr="00D3553B">
          <w:rPr>
            <w:i/>
            <w:iCs/>
          </w:rPr>
          <w:t>Rock concert</w:t>
        </w:r>
        <w:r w:rsidRPr="00D3553B">
          <w:t xml:space="preserve">) to </w:t>
        </w:r>
        <w:r w:rsidR="001D26C9">
          <w:t>9</w:t>
        </w:r>
        <w:r w:rsidRPr="00D3553B">
          <w:t xml:space="preserve"> (</w:t>
        </w:r>
        <w:r w:rsidRPr="00D3553B">
          <w:rPr>
            <w:i/>
            <w:iCs/>
          </w:rPr>
          <w:t>Theater performance</w:t>
        </w:r>
        <w:r w:rsidRPr="00D3553B">
          <w:t>) which we presented to participants as 4 (</w:t>
        </w:r>
        <w:r w:rsidRPr="00D3553B">
          <w:rPr>
            <w:i/>
            <w:iCs/>
          </w:rPr>
          <w:t>Definitely Rock Concert</w:t>
        </w:r>
        <w:r w:rsidRPr="00D3553B">
          <w:t>)</w:t>
        </w:r>
        <w:r w:rsidR="001D26C9">
          <w:t xml:space="preserve">, </w:t>
        </w:r>
        <w:r w:rsidRPr="00D3553B">
          <w:t>0 (</w:t>
        </w:r>
        <w:r w:rsidRPr="00D3553B">
          <w:rPr>
            <w:i/>
            <w:iCs/>
          </w:rPr>
          <w:t>Indifferent</w:t>
        </w:r>
        <w:r w:rsidRPr="00D3553B">
          <w:t xml:space="preserve">) </w:t>
        </w:r>
        <w:r w:rsidR="001D26C9">
          <w:t>and</w:t>
        </w:r>
        <w:r w:rsidRPr="00D3553B">
          <w:t xml:space="preserve"> 4 (</w:t>
        </w:r>
        <w:r w:rsidRPr="00D3553B">
          <w:rPr>
            <w:i/>
            <w:iCs/>
          </w:rPr>
          <w:t>Definitely Theater Performance</w:t>
        </w:r>
        <w:r w:rsidRPr="00D3553B">
          <w:t xml:space="preserve">). </w:t>
        </w:r>
        <w:r w:rsidR="00BB3F1E">
          <w:t>A higher score</w:t>
        </w:r>
        <w:r w:rsidR="00BB3F1E" w:rsidRPr="00BB3F1E">
          <w:t xml:space="preserve"> </w:t>
        </w:r>
        <w:r w:rsidR="00BB3F1E">
          <w:t>on the scale represents</w:t>
        </w:r>
        <w:r w:rsidR="00BB3F1E" w:rsidRPr="00212489">
          <w:t xml:space="preserve"> less susceptibility to sunk cost fallacy.</w:t>
        </w:r>
        <w:r w:rsidR="00BB3F1E">
          <w:t xml:space="preserve"> </w:t>
        </w:r>
        <w:r w:rsidR="00B1242C">
          <w:t>We note that this is a</w:t>
        </w:r>
        <w:r w:rsidR="00BB3F1E">
          <w:t xml:space="preserve"> </w:t>
        </w:r>
        <w:r w:rsidR="00B1242C">
          <w:t>deviation from the original</w:t>
        </w:r>
        <w:r w:rsidR="00BB3F1E">
          <w:t>’</w:t>
        </w:r>
        <w:r w:rsidR="00B1242C">
          <w:t>s measure that ranged from 1 to 9</w:t>
        </w:r>
        <w:r w:rsidR="001D26C9">
          <w:t xml:space="preserve"> in presentation</w:t>
        </w:r>
        <w:r w:rsidR="00B1242C">
          <w:t xml:space="preserve">. We made this adjustment to avoid biasing participants </w:t>
        </w:r>
        <w:r w:rsidR="008564B9">
          <w:t>towards the option presented with larger numbers.</w:t>
        </w:r>
      </w:ins>
    </w:p>
    <w:p w14:paraId="7D29A8A7" w14:textId="77777777" w:rsidR="00D3553B" w:rsidRPr="00B1242C" w:rsidRDefault="00B1242C" w:rsidP="00B1242C">
      <w:pPr>
        <w:rPr>
          <w:ins w:id="295" w:author="PCIRR revision" w:date="2022-08-13T12:48:00Z"/>
          <w:bCs/>
          <w:i/>
          <w:iCs/>
        </w:rPr>
      </w:pPr>
      <w:ins w:id="296" w:author="PCIRR revision" w:date="2022-08-13T12:48:00Z">
        <w:r w:rsidRPr="00B1242C">
          <w:rPr>
            <w:bCs/>
            <w:i/>
            <w:iCs/>
          </w:rPr>
          <w:t>Forced Choice (extension)</w:t>
        </w:r>
      </w:ins>
    </w:p>
    <w:p w14:paraId="4237FF36" w14:textId="3374C828" w:rsidR="00B1242C" w:rsidRPr="00B1242C" w:rsidRDefault="00B1242C" w:rsidP="00D67AF1">
      <w:pPr>
        <w:rPr>
          <w:ins w:id="297" w:author="PCIRR revision" w:date="2022-08-13T12:48:00Z"/>
        </w:rPr>
      </w:pPr>
      <w:ins w:id="298" w:author="PCIRR revision" w:date="2022-08-13T12:48:00Z">
        <w:r w:rsidRPr="00B1242C">
          <w:t xml:space="preserve">To be able to compare the findings of Study 1 with that of Study 5 that employed similar stimuli we added </w:t>
        </w:r>
        <w:r w:rsidR="00D67AF1">
          <w:t xml:space="preserve">the same </w:t>
        </w:r>
        <w:r w:rsidR="00A56B56">
          <w:t>two</w:t>
        </w:r>
        <w:r w:rsidR="00D67AF1">
          <w:t>-alternative forced choice measure that was used in Study 1.</w:t>
        </w:r>
        <w:r w:rsidRPr="00B1242C">
          <w:t xml:space="preserve"> As in Study 1 (above), participants had to decide whether they would prefer to go to the theatre performance or the rock concert. </w:t>
        </w:r>
      </w:ins>
    </w:p>
    <w:p w14:paraId="04457396" w14:textId="018E5CE3" w:rsidR="00E91552" w:rsidRDefault="00E91552" w:rsidP="00E91552">
      <w:pPr>
        <w:pStyle w:val="Heading2"/>
        <w:rPr>
          <w:moveTo w:id="299" w:author="PCIRR revision" w:date="2022-08-13T12:48:00Z"/>
        </w:rPr>
      </w:pPr>
      <w:moveToRangeStart w:id="300" w:author="PCIRR revision" w:date="2022-08-13T12:48:00Z" w:name="move111287309"/>
      <w:moveTo w:id="301" w:author="PCIRR revision" w:date="2022-08-13T12:48:00Z">
        <w:r w:rsidRPr="00212489">
          <w:lastRenderedPageBreak/>
          <w:t>Results</w:t>
        </w:r>
      </w:moveTo>
    </w:p>
    <w:moveToRangeEnd w:id="300"/>
    <w:p w14:paraId="4D8E26F0" w14:textId="50C03957" w:rsidR="006A3988" w:rsidRPr="006A3988" w:rsidRDefault="006A3988" w:rsidP="006A3988">
      <w:pPr>
        <w:pStyle w:val="Heading3"/>
        <w:rPr>
          <w:ins w:id="302" w:author="PCIRR revision" w:date="2022-08-13T12:48:00Z"/>
        </w:rPr>
      </w:pPr>
      <w:ins w:id="303" w:author="PCIRR revision" w:date="2022-08-13T12:48:00Z">
        <w:r>
          <w:t>Preference (replication)</w:t>
        </w:r>
      </w:ins>
    </w:p>
    <w:p w14:paraId="77700034" w14:textId="21B8476B" w:rsidR="00E91552" w:rsidRPr="00212489" w:rsidRDefault="006F2ACE" w:rsidP="00E91552">
      <w:r w:rsidRPr="00212489">
        <w:t xml:space="preserve">To </w:t>
      </w:r>
      <w:r w:rsidR="00655618" w:rsidRPr="00212489">
        <w:t>analyze</w:t>
      </w:r>
      <w:r w:rsidRPr="00212489">
        <w:t xml:space="preserve"> the effects of opportunity cost and education on preference ratings for one ticket or the other, </w:t>
      </w:r>
      <w:r w:rsidR="00D61E84" w:rsidRPr="00212489">
        <w:t>we selected</w:t>
      </w:r>
      <w:r w:rsidRPr="00212489">
        <w:t xml:space="preserve"> Type-III ANOVA (to account for any variance in potential interactions; Field 2017).</w:t>
      </w:r>
      <w:r w:rsidR="00D61E84" w:rsidRPr="00212489">
        <w:t xml:space="preserve"> </w:t>
      </w:r>
      <w:r w:rsidR="00154BA2" w:rsidRPr="00212489">
        <w:t>Assumptions for normality, outliers and homogeneity of variances were met</w:t>
      </w:r>
      <w:r w:rsidRPr="00212489">
        <w:t>, although ANOVA is robust to these violations with large samples</w:t>
      </w:r>
      <w:r w:rsidR="007178F7" w:rsidRPr="00212489">
        <w:t xml:space="preserve"> </w:t>
      </w:r>
      <w:r w:rsidR="007178F7" w:rsidRPr="00212489">
        <w:fldChar w:fldCharType="begin"/>
      </w:r>
      <w:r w:rsidR="00580DC3">
        <w:instrText xml:space="preserve"> ADDIN ZOTERO_ITEM CSL_CITATION {"citationID":"ubRR2NoO","properties":{"formattedCitation":"(Blanca et al., 2017)","plainCitation":"(Blanca et al., 2017)","noteIndex":0},"citationItems":[{"id":1801,"uris":["http://zotero.org/users/local/0gsS4CIW/items/DWRFEZIH"],"itemData":{"id":1801,"type":"article-journal","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ﬁ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container-title":"Psicothema","DOI":"10.7334/psicothema2016.383","issue":"29.4","language":"en","page":"552-557","source":"DOI.org (CSL JSON)","title":"Non-normal data: Is ANOVA still a valid option?","title-short":"Non-normal data","author":[{"family":"Blanca","given":"María J."},{"family":"Alarcón","given":"Rafael"},{"family":"Arnau","given":"Jaume"}],"issued":{"date-parts":[["2017",11]]},"citation-key":"blanca_non-normal_2017"}}],"schema":"https://github.com/citation-style-language/schema/raw/master/csl-citation.json"} </w:instrText>
      </w:r>
      <w:r w:rsidR="007178F7" w:rsidRPr="00212489">
        <w:fldChar w:fldCharType="separate"/>
      </w:r>
      <w:r w:rsidR="007178F7" w:rsidRPr="00212489">
        <w:t>(Blanca et al., 2017)</w:t>
      </w:r>
      <w:r w:rsidR="007178F7" w:rsidRPr="00212489">
        <w:fldChar w:fldCharType="end"/>
      </w:r>
      <w:r w:rsidR="007178F7" w:rsidRPr="00212489">
        <w:t>.</w:t>
      </w:r>
    </w:p>
    <w:p w14:paraId="63C6CB6D" w14:textId="18AE49E7" w:rsidR="002558DF" w:rsidRPr="00212489" w:rsidRDefault="00D61E84" w:rsidP="00D342F4">
      <w:r w:rsidRPr="00212489">
        <w:t xml:space="preserve">We conducted a </w:t>
      </w:r>
      <w:r w:rsidR="002558DF" w:rsidRPr="00212489">
        <w:t xml:space="preserve">2 (Opportunity cost) x 2 (Education) between-groups ANOVA on preference ratings. </w:t>
      </w:r>
      <w:r w:rsidR="00EA4241" w:rsidRPr="00212489">
        <w:t>We found no support for</w:t>
      </w:r>
      <w:ins w:id="304" w:author="PCIRR revision" w:date="2022-08-13T12:48:00Z">
        <w:r w:rsidR="00EA4241" w:rsidRPr="00212489">
          <w:t xml:space="preserve"> </w:t>
        </w:r>
        <w:r w:rsidR="00BB3F1E">
          <w:t>a</w:t>
        </w:r>
      </w:ins>
      <w:r w:rsidR="00BB3F1E">
        <w:t xml:space="preserve"> </w:t>
      </w:r>
      <w:r w:rsidR="002558DF" w:rsidRPr="00212489">
        <w:t xml:space="preserve">main effect of opportunity cost, </w:t>
      </w:r>
      <w:r w:rsidR="002558DF" w:rsidRPr="00212489">
        <w:rPr>
          <w:i/>
        </w:rPr>
        <w:t>F</w:t>
      </w:r>
      <w:r w:rsidR="002558DF" w:rsidRPr="00212489">
        <w:t xml:space="preserve">(1, </w:t>
      </w:r>
      <w:r w:rsidR="00085D4E" w:rsidRPr="00212489">
        <w:t>511</w:t>
      </w:r>
      <w:r w:rsidR="002558DF" w:rsidRPr="00212489">
        <w:t xml:space="preserve">) = </w:t>
      </w:r>
      <w:r w:rsidR="00085D4E" w:rsidRPr="00212489">
        <w:t>.64</w:t>
      </w:r>
      <w:r w:rsidR="002558DF" w:rsidRPr="00212489">
        <w:t xml:space="preserve">, </w:t>
      </w:r>
      <w:r w:rsidR="002558DF" w:rsidRPr="00212489">
        <w:rPr>
          <w:i/>
        </w:rPr>
        <w:t>p</w:t>
      </w:r>
      <w:r w:rsidR="002558DF" w:rsidRPr="00212489">
        <w:t xml:space="preserve"> = .</w:t>
      </w:r>
      <w:r w:rsidR="00085D4E" w:rsidRPr="00212489">
        <w:t>425</w:t>
      </w:r>
      <w:r w:rsidR="002558DF" w:rsidRPr="00212489">
        <w:t xml:space="preserve">, </w:t>
      </w:r>
      <w:bookmarkStart w:id="305" w:name="_Hlk101270643"/>
      <w:r w:rsidR="002558DF" w:rsidRPr="00212489">
        <w:rPr>
          <w:i/>
        </w:rPr>
        <w:t>ω</w:t>
      </w:r>
      <w:r w:rsidR="002558DF" w:rsidRPr="00212489">
        <w:rPr>
          <w:i/>
          <w:vertAlign w:val="superscript"/>
        </w:rPr>
        <w:t>2</w:t>
      </w:r>
      <w:r w:rsidR="002558DF" w:rsidRPr="00212489">
        <w:t xml:space="preserve"> =</w:t>
      </w:r>
      <w:r w:rsidR="00CB0C40" w:rsidRPr="00212489">
        <w:t xml:space="preserve"> </w:t>
      </w:r>
      <w:r w:rsidR="00085D4E" w:rsidRPr="00212489">
        <w:t>-</w:t>
      </w:r>
      <w:r w:rsidR="002558DF" w:rsidRPr="00212489">
        <w:t>.</w:t>
      </w:r>
      <w:r w:rsidR="00085D4E" w:rsidRPr="00212489">
        <w:t>00</w:t>
      </w:r>
      <w:r w:rsidR="002558DF" w:rsidRPr="00212489">
        <w:t>,</w:t>
      </w:r>
      <w:r w:rsidR="00913BCF" w:rsidRPr="00212489">
        <w:rPr>
          <w:i/>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13BCF" w:rsidRPr="00212489">
        <w:t xml:space="preserve"> </w:t>
      </w:r>
      <w:bookmarkEnd w:id="305"/>
      <w:r w:rsidR="00913BCF" w:rsidRPr="00212489">
        <w:t>= .00, 95% CI [.00</w:t>
      </w:r>
      <w:r w:rsidR="00085D4E" w:rsidRPr="00212489">
        <w:t xml:space="preserve">, </w:t>
      </w:r>
      <w:r w:rsidR="00913BCF" w:rsidRPr="00212489">
        <w:t>.</w:t>
      </w:r>
      <w:r w:rsidR="00A0171A" w:rsidRPr="00212489">
        <w:t>02</w:t>
      </w:r>
      <w:r w:rsidR="00913BCF" w:rsidRPr="00212489">
        <w:t>]</w:t>
      </w:r>
      <w:r w:rsidR="002558DF" w:rsidRPr="00212489">
        <w:t xml:space="preserve"> with those in the high opportunity cost condition (</w:t>
      </w:r>
      <w:r w:rsidR="002558DF" w:rsidRPr="00212489">
        <w:rPr>
          <w:i/>
          <w:iCs/>
        </w:rPr>
        <w:t>M</w:t>
      </w:r>
      <w:r w:rsidR="002558DF" w:rsidRPr="00212489">
        <w:t xml:space="preserve"> =</w:t>
      </w:r>
      <w:r w:rsidR="00CB0C40" w:rsidRPr="00212489">
        <w:t xml:space="preserve"> </w:t>
      </w:r>
      <w:r w:rsidR="00A0171A" w:rsidRPr="00212489">
        <w:t>4.89</w:t>
      </w:r>
      <w:r w:rsidR="002558DF" w:rsidRPr="00212489">
        <w:t xml:space="preserve">, </w:t>
      </w:r>
      <w:r w:rsidR="002558DF" w:rsidRPr="00212489">
        <w:rPr>
          <w:i/>
          <w:iCs/>
        </w:rPr>
        <w:t>SD</w:t>
      </w:r>
      <w:r w:rsidR="002558DF" w:rsidRPr="00212489">
        <w:t xml:space="preserve"> =</w:t>
      </w:r>
      <w:r w:rsidR="00CB0C40" w:rsidRPr="00212489">
        <w:t xml:space="preserve"> 2.</w:t>
      </w:r>
      <w:r w:rsidR="00A0171A" w:rsidRPr="00212489">
        <w:t>61</w:t>
      </w:r>
      <w:r w:rsidR="002558DF" w:rsidRPr="00212489">
        <w:t>)</w:t>
      </w:r>
      <w:r w:rsidR="00357205" w:rsidRPr="00212489">
        <w:t xml:space="preserve"> </w:t>
      </w:r>
      <w:r w:rsidR="00085D4E" w:rsidRPr="00212489">
        <w:t xml:space="preserve">not </w:t>
      </w:r>
      <w:r w:rsidR="00357205" w:rsidRPr="00212489">
        <w:t xml:space="preserve">providing statistically </w:t>
      </w:r>
      <w:r w:rsidR="00085D4E" w:rsidRPr="00212489">
        <w:t xml:space="preserve">different </w:t>
      </w:r>
      <w:r w:rsidR="00357205" w:rsidRPr="00212489">
        <w:t>preference ratings than those</w:t>
      </w:r>
      <w:r w:rsidR="002558DF" w:rsidRPr="00212489">
        <w:rPr>
          <w:color w:val="FF0000"/>
        </w:rPr>
        <w:t xml:space="preserve"> </w:t>
      </w:r>
      <w:r w:rsidR="002558DF" w:rsidRPr="00212489">
        <w:t>in the low opportunity cost condition (</w:t>
      </w:r>
      <w:r w:rsidR="002558DF" w:rsidRPr="00212489">
        <w:rPr>
          <w:i/>
          <w:iCs/>
        </w:rPr>
        <w:t>M</w:t>
      </w:r>
      <w:r w:rsidR="002558DF" w:rsidRPr="00212489">
        <w:t xml:space="preserve"> =</w:t>
      </w:r>
      <w:r w:rsidR="00CB0C40" w:rsidRPr="00212489">
        <w:t xml:space="preserve"> </w:t>
      </w:r>
      <w:r w:rsidR="00A0171A" w:rsidRPr="00212489">
        <w:t>5.07</w:t>
      </w:r>
      <w:r w:rsidR="002558DF" w:rsidRPr="00212489">
        <w:t xml:space="preserve">, </w:t>
      </w:r>
      <w:r w:rsidR="002558DF" w:rsidRPr="00212489">
        <w:rPr>
          <w:i/>
          <w:iCs/>
        </w:rPr>
        <w:t>SD</w:t>
      </w:r>
      <w:r w:rsidR="002558DF" w:rsidRPr="00212489">
        <w:t xml:space="preserve"> =</w:t>
      </w:r>
      <w:r w:rsidR="00CB0C40" w:rsidRPr="00212489">
        <w:t xml:space="preserve"> 2.6</w:t>
      </w:r>
      <w:r w:rsidR="00A0171A" w:rsidRPr="00212489">
        <w:t>0</w:t>
      </w:r>
      <w:r w:rsidR="002558DF" w:rsidRPr="00212489">
        <w:t xml:space="preserve">). </w:t>
      </w:r>
      <w:r w:rsidR="00D342F4">
        <w:t xml:space="preserve">We </w:t>
      </w:r>
      <w:r w:rsidR="002558DF" w:rsidRPr="00212489">
        <w:t xml:space="preserve">also </w:t>
      </w:r>
      <w:r w:rsidR="00D342F4">
        <w:t xml:space="preserve">found no support for a </w:t>
      </w:r>
      <w:r w:rsidR="002558DF" w:rsidRPr="00212489">
        <w:t xml:space="preserve">main effect of education, </w:t>
      </w:r>
      <w:r w:rsidR="00BD2458" w:rsidRPr="00212489">
        <w:rPr>
          <w:i/>
        </w:rPr>
        <w:t>F</w:t>
      </w:r>
      <w:r w:rsidR="00BD2458" w:rsidRPr="00212489">
        <w:t xml:space="preserve">(1, </w:t>
      </w:r>
      <w:r w:rsidR="00085D4E" w:rsidRPr="00212489">
        <w:t>511</w:t>
      </w:r>
      <w:r w:rsidR="00BD2458" w:rsidRPr="00212489">
        <w:t xml:space="preserve">) = </w:t>
      </w:r>
      <w:r w:rsidR="00085D4E" w:rsidRPr="00212489">
        <w:t>2.65</w:t>
      </w:r>
      <w:r w:rsidR="00BD2458" w:rsidRPr="00212489">
        <w:t xml:space="preserve">, </w:t>
      </w:r>
      <w:r w:rsidR="00BD2458" w:rsidRPr="00212489">
        <w:rPr>
          <w:i/>
        </w:rPr>
        <w:t>p</w:t>
      </w:r>
      <w:r w:rsidR="00BD2458" w:rsidRPr="00212489">
        <w:t xml:space="preserve"> = .</w:t>
      </w:r>
      <w:r w:rsidR="00085D4E" w:rsidRPr="00212489">
        <w:t>104</w:t>
      </w:r>
      <w:r w:rsidR="00913BCF" w:rsidRPr="00212489">
        <w:t xml:space="preserve">, </w:t>
      </w:r>
      <w:r w:rsidR="00BD2458" w:rsidRPr="00212489">
        <w:rPr>
          <w:i/>
        </w:rPr>
        <w:t>ω</w:t>
      </w:r>
      <w:r w:rsidR="00BD2458" w:rsidRPr="00212489">
        <w:rPr>
          <w:i/>
          <w:vertAlign w:val="superscript"/>
        </w:rPr>
        <w:t>2</w:t>
      </w:r>
      <w:r w:rsidR="00BD2458" w:rsidRPr="00212489">
        <w:t xml:space="preserve"> =</w:t>
      </w:r>
      <w:r w:rsidR="00CB0C40" w:rsidRPr="00212489">
        <w:t xml:space="preserve"> .00</w:t>
      </w:r>
      <w:r w:rsidR="002558DF" w:rsidRPr="00212489">
        <w:t>,</w:t>
      </w:r>
      <w:r w:rsidR="00913BCF" w:rsidRPr="00212489">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13BCF" w:rsidRPr="00212489">
        <w:t xml:space="preserve"> = .</w:t>
      </w:r>
      <w:r w:rsidR="00A0171A" w:rsidRPr="00212489">
        <w:t>01</w:t>
      </w:r>
      <w:r w:rsidR="00913BCF" w:rsidRPr="00212489">
        <w:t>, 95% CI [.00</w:t>
      </w:r>
      <w:r w:rsidR="00A0171A" w:rsidRPr="00212489">
        <w:t xml:space="preserve">, </w:t>
      </w:r>
      <w:r w:rsidR="00913BCF" w:rsidRPr="00212489">
        <w:t>.</w:t>
      </w:r>
      <w:r w:rsidR="00A0171A" w:rsidRPr="00212489">
        <w:t>02</w:t>
      </w:r>
      <w:r w:rsidR="00913BCF" w:rsidRPr="00212489">
        <w:t xml:space="preserve">] </w:t>
      </w:r>
      <w:r w:rsidR="002558DF" w:rsidRPr="00212489">
        <w:t xml:space="preserve">with </w:t>
      </w:r>
      <w:r w:rsidR="00D342F4">
        <w:t xml:space="preserve">no support for differences </w:t>
      </w:r>
      <w:r w:rsidR="00D342F4" w:rsidRPr="00D342F4">
        <w:t xml:space="preserve">preference ratings </w:t>
      </w:r>
      <w:r w:rsidR="00D342F4">
        <w:t xml:space="preserve">between </w:t>
      </w:r>
      <w:r w:rsidR="002558DF" w:rsidRPr="00212489">
        <w:t xml:space="preserve">those </w:t>
      </w:r>
      <w:r w:rsidR="00BD2458" w:rsidRPr="00212489">
        <w:t>who underwent education (</w:t>
      </w:r>
      <w:r w:rsidR="00BD2458" w:rsidRPr="00212489">
        <w:rPr>
          <w:i/>
          <w:iCs/>
        </w:rPr>
        <w:t>M</w:t>
      </w:r>
      <w:r w:rsidR="00BD2458" w:rsidRPr="00212489">
        <w:t xml:space="preserve"> =</w:t>
      </w:r>
      <w:r w:rsidR="00CB0C40" w:rsidRPr="00212489">
        <w:t xml:space="preserve"> </w:t>
      </w:r>
      <w:r w:rsidR="00A0171A" w:rsidRPr="00212489">
        <w:t>5.17</w:t>
      </w:r>
      <w:r w:rsidR="00BD2458" w:rsidRPr="00212489">
        <w:t xml:space="preserve">, </w:t>
      </w:r>
      <w:r w:rsidR="00BD2458" w:rsidRPr="00212489">
        <w:rPr>
          <w:i/>
          <w:iCs/>
        </w:rPr>
        <w:t>SD</w:t>
      </w:r>
      <w:r w:rsidR="00BD2458" w:rsidRPr="00212489">
        <w:t xml:space="preserve"> =</w:t>
      </w:r>
      <w:r w:rsidR="00CB0C40" w:rsidRPr="00212489">
        <w:t xml:space="preserve"> 2.</w:t>
      </w:r>
      <w:r w:rsidR="00A0171A" w:rsidRPr="00212489">
        <w:t>53</w:t>
      </w:r>
      <w:r w:rsidR="00BD2458" w:rsidRPr="00212489">
        <w:t>) compared to those who did not undergo education (</w:t>
      </w:r>
      <w:r w:rsidR="00BD2458" w:rsidRPr="00212489">
        <w:rPr>
          <w:i/>
          <w:iCs/>
        </w:rPr>
        <w:t>M</w:t>
      </w:r>
      <w:r w:rsidR="00BD2458" w:rsidRPr="00212489">
        <w:t xml:space="preserve"> =</w:t>
      </w:r>
      <w:r w:rsidR="00CB0C40" w:rsidRPr="00212489">
        <w:t xml:space="preserve"> 4.</w:t>
      </w:r>
      <w:r w:rsidR="00A0171A" w:rsidRPr="00212489">
        <w:t>79</w:t>
      </w:r>
      <w:r w:rsidR="00BD2458" w:rsidRPr="00212489">
        <w:t xml:space="preserve">, </w:t>
      </w:r>
      <w:r w:rsidR="00BD2458" w:rsidRPr="00212489">
        <w:rPr>
          <w:i/>
          <w:iCs/>
        </w:rPr>
        <w:t>SD</w:t>
      </w:r>
      <w:r w:rsidR="00BD2458" w:rsidRPr="00212489">
        <w:t xml:space="preserve"> =</w:t>
      </w:r>
      <w:r w:rsidR="00CB0C40" w:rsidRPr="00212489">
        <w:t xml:space="preserve"> 2.</w:t>
      </w:r>
      <w:r w:rsidR="00A0171A" w:rsidRPr="00212489">
        <w:t>67</w:t>
      </w:r>
      <w:r w:rsidR="00BD2458" w:rsidRPr="00212489">
        <w:t xml:space="preserve">). </w:t>
      </w:r>
      <w:r w:rsidR="00D342F4">
        <w:t xml:space="preserve">We found no support for an </w:t>
      </w:r>
      <w:r w:rsidR="00BD2458" w:rsidRPr="00212489">
        <w:t>interaction</w:t>
      </w:r>
      <w:ins w:id="306" w:author="PCIRR revision" w:date="2022-08-13T12:48:00Z">
        <w:r w:rsidR="00BD2458" w:rsidRPr="00212489">
          <w:t xml:space="preserve"> </w:t>
        </w:r>
        <w:r w:rsidR="00BB3F1E">
          <w:t>effect</w:t>
        </w:r>
      </w:ins>
      <w:r w:rsidR="00BB3F1E">
        <w:t xml:space="preserve"> </w:t>
      </w:r>
      <w:r w:rsidR="00BD2458" w:rsidRPr="00212489">
        <w:t xml:space="preserve">between the independent variables, </w:t>
      </w:r>
      <w:r w:rsidR="00BD2458" w:rsidRPr="00212489">
        <w:rPr>
          <w:i/>
          <w:iCs/>
        </w:rPr>
        <w:t>F</w:t>
      </w:r>
      <w:r w:rsidR="00BD2458" w:rsidRPr="00212489">
        <w:t xml:space="preserve"> = </w:t>
      </w:r>
      <w:r w:rsidR="00A0171A" w:rsidRPr="00212489">
        <w:t>1.11</w:t>
      </w:r>
      <w:r w:rsidR="00BD2458" w:rsidRPr="00212489">
        <w:t xml:space="preserve">, </w:t>
      </w:r>
      <w:r w:rsidR="00BD2458" w:rsidRPr="00212489">
        <w:rPr>
          <w:i/>
          <w:iCs/>
        </w:rPr>
        <w:t>p</w:t>
      </w:r>
      <w:r w:rsidR="00BD2458" w:rsidRPr="00212489">
        <w:t xml:space="preserve"> =</w:t>
      </w:r>
      <w:r w:rsidR="00CB0C40" w:rsidRPr="00212489">
        <w:t xml:space="preserve"> .</w:t>
      </w:r>
      <w:r w:rsidR="00A0171A" w:rsidRPr="00212489">
        <w:t>294</w:t>
      </w:r>
      <w:r w:rsidR="00BD2458" w:rsidRPr="00212489">
        <w:t xml:space="preserve"> – see Figure </w:t>
      </w:r>
      <w:r w:rsidR="00B86958" w:rsidRPr="00212489">
        <w:t>1</w:t>
      </w:r>
      <w:r w:rsidR="00CB0C40" w:rsidRPr="00212489">
        <w:t>C)</w:t>
      </w:r>
      <w:r w:rsidR="00BD2458" w:rsidRPr="00212489">
        <w:t>.</w:t>
      </w:r>
    </w:p>
    <w:p w14:paraId="0C2728BD" w14:textId="6C0461DE" w:rsidR="003F1E04" w:rsidRDefault="76852F64" w:rsidP="00E91552">
      <w:r w:rsidRPr="00212489">
        <w:t xml:space="preserve">In comparison, </w:t>
      </w:r>
      <w:r w:rsidR="00D342F4">
        <w:t xml:space="preserve">in </w:t>
      </w:r>
      <w:r w:rsidRPr="00212489">
        <w:t xml:space="preserve">the original study </w:t>
      </w:r>
      <w:r w:rsidR="00D342F4">
        <w:t xml:space="preserve">they </w:t>
      </w:r>
      <w:r w:rsidRPr="00212489">
        <w:t xml:space="preserve">found a main effect of opportunity cost, </w:t>
      </w:r>
      <w:r w:rsidRPr="00212489">
        <w:rPr>
          <w:i/>
          <w:iCs/>
        </w:rPr>
        <w:t>F</w:t>
      </w:r>
      <w:r w:rsidRPr="00212489">
        <w:t xml:space="preserve">(1, 68) = 6.63, </w:t>
      </w:r>
      <w:r w:rsidRPr="00212489">
        <w:rPr>
          <w:i/>
          <w:iCs/>
        </w:rPr>
        <w:t>p</w:t>
      </w:r>
      <w:r w:rsidRPr="00212489">
        <w:t xml:space="preserve"> &lt; .020, </w:t>
      </w:r>
      <w:bookmarkStart w:id="307" w:name="_Hlk101270688"/>
      <w:r w:rsidRPr="00212489">
        <w:rPr>
          <w:i/>
          <w:iCs/>
        </w:rPr>
        <w:t>ω</w:t>
      </w:r>
      <w:r w:rsidRPr="00212489">
        <w:rPr>
          <w:i/>
          <w:iCs/>
          <w:vertAlign w:val="superscript"/>
        </w:rPr>
        <w:t>2</w:t>
      </w:r>
      <w:r w:rsidRPr="00212489">
        <w:t xml:space="preserve"> </w:t>
      </w:r>
      <w:bookmarkEnd w:id="307"/>
      <w:r w:rsidRPr="00212489">
        <w:t xml:space="preserve">= .07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413F55" w:rsidRPr="00212489">
        <w:t xml:space="preserve"> </w:t>
      </w:r>
      <w:r w:rsidRPr="00212489">
        <w:t>= .089, 95% CI [.00-.23], with those in the high opportunity cost condition (</w:t>
      </w:r>
      <w:r w:rsidRPr="00212489">
        <w:rPr>
          <w:i/>
          <w:iCs/>
        </w:rPr>
        <w:t>M</w:t>
      </w:r>
      <w:r w:rsidRPr="00212489">
        <w:t xml:space="preserve"> = 6.20</w:t>
      </w:r>
      <w:ins w:id="308" w:author="PCIRR revision" w:date="2022-08-13T12:48:00Z">
        <w:r w:rsidR="00BB3F1E">
          <w:rPr>
            <w:rStyle w:val="FootnoteReference"/>
          </w:rPr>
          <w:footnoteReference w:id="3"/>
        </w:r>
      </w:ins>
      <w:r w:rsidRPr="00212489">
        <w:t>) providing higher preference ratings that those in the low opportunity cost condition (</w:t>
      </w:r>
      <w:r w:rsidRPr="00212489">
        <w:rPr>
          <w:i/>
          <w:iCs/>
        </w:rPr>
        <w:t>M</w:t>
      </w:r>
      <w:r w:rsidRPr="00212489">
        <w:t xml:space="preserve"> = 4.86). The original study also found a main effect of </w:t>
      </w:r>
      <w:r w:rsidRPr="00212489">
        <w:lastRenderedPageBreak/>
        <w:t xml:space="preserve">education, </w:t>
      </w:r>
      <w:r w:rsidRPr="00212489">
        <w:rPr>
          <w:i/>
          <w:iCs/>
        </w:rPr>
        <w:t>F</w:t>
      </w:r>
      <w:r w:rsidRPr="00212489">
        <w:t xml:space="preserve">(1, 68) = 13.65, </w:t>
      </w:r>
      <w:r w:rsidRPr="00212489">
        <w:rPr>
          <w:i/>
          <w:iCs/>
        </w:rPr>
        <w:t>p</w:t>
      </w:r>
      <w:r w:rsidRPr="00212489">
        <w:t xml:space="preserve"> &lt; .001, </w:t>
      </w:r>
      <w:r w:rsidRPr="00212489">
        <w:rPr>
          <w:i/>
          <w:iCs/>
        </w:rPr>
        <w:t>ω</w:t>
      </w:r>
      <w:r w:rsidRPr="00212489">
        <w:rPr>
          <w:i/>
          <w:iCs/>
          <w:vertAlign w:val="superscript"/>
        </w:rPr>
        <w:t>2</w:t>
      </w:r>
      <w:r w:rsidRPr="00212489">
        <w:t xml:space="preserve"> = .14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212489">
        <w:t xml:space="preserve"> = .167, 95% CI [.04-.32], with those who underwent education (</w:t>
      </w:r>
      <w:r w:rsidRPr="00212489">
        <w:rPr>
          <w:i/>
          <w:iCs/>
        </w:rPr>
        <w:t>M</w:t>
      </w:r>
      <w:r w:rsidRPr="00212489">
        <w:t xml:space="preserve"> = 6.36) providing higher preference ratings than those who did not </w:t>
      </w:r>
      <w:del w:id="310" w:author="PCIRR revision" w:date="2022-08-13T12:48:00Z">
        <w:r w:rsidRPr="00212489">
          <w:delText>go</w:delText>
        </w:r>
      </w:del>
      <w:ins w:id="311" w:author="PCIRR revision" w:date="2022-08-13T12:48:00Z">
        <w:r w:rsidR="00BB3F1E">
          <w:t>under</w:t>
        </w:r>
        <w:r w:rsidRPr="00212489">
          <w:t>go</w:t>
        </w:r>
      </w:ins>
      <w:r w:rsidRPr="00212489">
        <w:t xml:space="preserve"> education (</w:t>
      </w:r>
      <w:r w:rsidRPr="00212489">
        <w:rPr>
          <w:i/>
          <w:iCs/>
        </w:rPr>
        <w:t>M</w:t>
      </w:r>
      <w:r w:rsidRPr="00212489">
        <w:t xml:space="preserve"> = 4.52). The interaction between the two factors was not </w:t>
      </w:r>
      <w:r w:rsidR="003F1E04">
        <w:t xml:space="preserve">supported </w:t>
      </w:r>
      <w:r w:rsidRPr="00212489">
        <w:t xml:space="preserve">in the original study, </w:t>
      </w:r>
      <w:r w:rsidRPr="00212489">
        <w:rPr>
          <w:i/>
          <w:iCs/>
        </w:rPr>
        <w:t>p</w:t>
      </w:r>
      <w:r w:rsidRPr="00212489">
        <w:t xml:space="preserve"> &gt; .950. </w:t>
      </w:r>
    </w:p>
    <w:p w14:paraId="31482650" w14:textId="3CF32231" w:rsidR="005E71CD" w:rsidRDefault="76852F64" w:rsidP="00E91552">
      <w:r w:rsidRPr="00212489">
        <w:t xml:space="preserve">Thus, </w:t>
      </w:r>
      <w:ins w:id="312" w:author="PCIRR revision" w:date="2022-08-13T12:48:00Z">
        <w:r w:rsidR="00BB3F1E">
          <w:t xml:space="preserve">though </w:t>
        </w:r>
      </w:ins>
      <w:r w:rsidR="00BB3F1E">
        <w:t xml:space="preserve">we </w:t>
      </w:r>
      <w:del w:id="313" w:author="PCIRR revision" w:date="2022-08-13T12:48:00Z">
        <w:r w:rsidRPr="00212489">
          <w:delText>successfully replicate</w:delText>
        </w:r>
        <w:r w:rsidR="003F1E04">
          <w:delText>d</w:delText>
        </w:r>
        <w:r w:rsidRPr="00212489">
          <w:delText xml:space="preserve"> the original article's main effect of opportunity cost, albeit 95% smaller in our sample</w:delText>
        </w:r>
        <w:r w:rsidR="003F1E04">
          <w:delText xml:space="preserve">, but found </w:delText>
        </w:r>
        <w:r w:rsidRPr="00212489">
          <w:delText xml:space="preserve">no </w:delText>
        </w:r>
        <w:r w:rsidR="003F1E04">
          <w:delText xml:space="preserve">support for an </w:delText>
        </w:r>
      </w:del>
      <w:ins w:id="314" w:author="PCIRR revision" w:date="2022-08-13T12:48:00Z">
        <w:r w:rsidR="00BB3F1E">
          <w:t xml:space="preserve">also find no </w:t>
        </w:r>
      </w:ins>
      <w:r w:rsidR="00BB3F1E">
        <w:t xml:space="preserve">interaction </w:t>
      </w:r>
      <w:del w:id="315" w:author="PCIRR revision" w:date="2022-08-13T12:48:00Z">
        <w:r w:rsidRPr="00212489">
          <w:delText>effect. However, unlike the original</w:delText>
        </w:r>
      </w:del>
      <w:ins w:id="316" w:author="PCIRR revision" w:date="2022-08-13T12:48:00Z">
        <w:r w:rsidR="00BB3F1E">
          <w:t>effects</w:t>
        </w:r>
      </w:ins>
      <w:r w:rsidR="00BB3F1E">
        <w:t xml:space="preserve">, we fail to replicate the main </w:t>
      </w:r>
      <w:del w:id="317" w:author="PCIRR revision" w:date="2022-08-13T12:48:00Z">
        <w:r w:rsidRPr="00212489">
          <w:delText>effect</w:delText>
        </w:r>
      </w:del>
      <w:ins w:id="318" w:author="PCIRR revision" w:date="2022-08-13T12:48:00Z">
        <w:r w:rsidR="00BB3F1E">
          <w:t>effects</w:t>
        </w:r>
      </w:ins>
      <w:r w:rsidR="00BB3F1E">
        <w:t xml:space="preserve"> of </w:t>
      </w:r>
      <w:ins w:id="319" w:author="PCIRR revision" w:date="2022-08-13T12:48:00Z">
        <w:r w:rsidR="00BB3F1E">
          <w:t xml:space="preserve">opportunity cost and </w:t>
        </w:r>
      </w:ins>
      <w:r w:rsidR="00BB3F1E">
        <w:t>education.</w:t>
      </w:r>
    </w:p>
    <w:p w14:paraId="429629C1" w14:textId="412EBC02" w:rsidR="006A3988" w:rsidRDefault="006A3988" w:rsidP="006A3988">
      <w:pPr>
        <w:pStyle w:val="Heading3"/>
        <w:rPr>
          <w:ins w:id="320" w:author="PCIRR revision" w:date="2022-08-13T12:48:00Z"/>
        </w:rPr>
      </w:pPr>
      <w:ins w:id="321" w:author="PCIRR revision" w:date="2022-08-13T12:48:00Z">
        <w:r>
          <w:t>Forced choice (extension)</w:t>
        </w:r>
      </w:ins>
    </w:p>
    <w:p w14:paraId="38EF77E3" w14:textId="1ACA9F03" w:rsidR="002D31B7" w:rsidRDefault="002D31B7" w:rsidP="002D31B7">
      <w:pPr>
        <w:rPr>
          <w:ins w:id="322" w:author="PCIRR revision" w:date="2022-08-13T12:48:00Z"/>
        </w:rPr>
      </w:pPr>
      <w:ins w:id="323" w:author="PCIRR revision" w:date="2022-08-13T12:48:00Z">
        <w:r>
          <w:t xml:space="preserve">To </w:t>
        </w:r>
        <w:r w:rsidR="00F056B8">
          <w:t>analyze</w:t>
        </w:r>
        <w:r>
          <w:t xml:space="preserve"> the </w:t>
        </w:r>
        <w:r w:rsidR="00F056B8">
          <w:t>two</w:t>
        </w:r>
        <w:r>
          <w:t>-alternative forced choice responses, we buil</w:t>
        </w:r>
        <w:r w:rsidR="00F056B8">
          <w:t>t</w:t>
        </w:r>
        <w:r>
          <w:t xml:space="preserve"> a generalized linear model</w:t>
        </w:r>
        <w:r w:rsidR="009F66D6">
          <w:t xml:space="preserve"> (GLM)</w:t>
        </w:r>
        <w:r>
          <w:t>. We have already built this model for our later exploratory analyses</w:t>
        </w:r>
        <w:r w:rsidR="009F66D6">
          <w:t xml:space="preserve"> (</w:t>
        </w:r>
        <w:r>
          <w:t>see section “</w:t>
        </w:r>
        <w:r w:rsidRPr="002D31B7">
          <w:t>Study 1 versus Study 5: Analysis of within-subject effects</w:t>
        </w:r>
        <w:r>
          <w:t>”</w:t>
        </w:r>
        <w:r w:rsidR="009F66D6">
          <w:t xml:space="preserve"> for details of the model building procedure)</w:t>
        </w:r>
        <w:r>
          <w:t xml:space="preserve"> which include</w:t>
        </w:r>
        <w:r w:rsidR="001D4A3A">
          <w:t>d</w:t>
        </w:r>
        <w:r>
          <w:t xml:space="preserve"> the same two independent variables as the ANOVA, namely opportunity cost, </w:t>
        </w:r>
        <w:proofErr w:type="gramStart"/>
        <w:r>
          <w:t>education</w:t>
        </w:r>
        <w:proofErr w:type="gramEnd"/>
        <w:r>
          <w:t xml:space="preserve"> and their interaction, as well as an additional independent variable and other interactions. </w:t>
        </w:r>
        <w:r w:rsidR="009F66D6">
          <w:t>In that generalized linear model, we coded the factors such that we get the results for the current study, therefore we report the results for the two main effects of interest and their interaction.</w:t>
        </w:r>
      </w:ins>
    </w:p>
    <w:p w14:paraId="28738F5E" w14:textId="60B92B16" w:rsidR="00C275E9" w:rsidRPr="00212489" w:rsidRDefault="009F66D6" w:rsidP="009F66D6">
      <w:pPr>
        <w:rPr>
          <w:ins w:id="324" w:author="PCIRR revision" w:date="2022-08-13T12:48:00Z"/>
        </w:rPr>
      </w:pPr>
      <w:ins w:id="325" w:author="PCIRR revision" w:date="2022-08-13T12:48:00Z">
        <w:r>
          <w:t xml:space="preserve">Specifically, the GLM </w:t>
        </w:r>
        <w:r w:rsidRPr="009F66D6">
          <w:t>show</w:t>
        </w:r>
        <w:r>
          <w:t>ed</w:t>
        </w:r>
        <w:r w:rsidRPr="009F66D6">
          <w:t xml:space="preserve"> no support for a main effect of opportunity cost (OR = .71 [.43, 1.16], p = .172), no support for a main effect of education (OR = .99 [.70, 1.40], p = .967), and no support for an interaction (OR = 1.95 [.98, 3.91], p = .059) – see Figure 1C</w:t>
        </w:r>
        <w:r>
          <w:t xml:space="preserve"> right-hand side as well as Table 3</w:t>
        </w:r>
        <w:r w:rsidRPr="009F66D6">
          <w:t>.</w:t>
        </w:r>
      </w:ins>
    </w:p>
    <w:p w14:paraId="1EC4CC5E" w14:textId="77777777" w:rsidR="00E91552" w:rsidRPr="00212489" w:rsidRDefault="00E91552" w:rsidP="00E91552">
      <w:pPr>
        <w:pStyle w:val="Heading2"/>
      </w:pPr>
      <w:r w:rsidRPr="00212489">
        <w:t>Discussion</w:t>
      </w:r>
    </w:p>
    <w:p w14:paraId="4710D6CE" w14:textId="5CBC6EF0" w:rsidR="00D562ED" w:rsidRPr="00212489" w:rsidRDefault="00E91552" w:rsidP="00D562ED">
      <w:r w:rsidRPr="00212489">
        <w:t>[To be added at Stage 2]</w:t>
      </w:r>
    </w:p>
    <w:p w14:paraId="0A573864" w14:textId="77777777" w:rsidR="00475161" w:rsidRPr="00212489" w:rsidRDefault="00475161" w:rsidP="00475161">
      <w:pPr>
        <w:ind w:firstLine="0"/>
        <w:sectPr w:rsidR="00475161" w:rsidRPr="00212489" w:rsidSect="008A41F3">
          <w:pgSz w:w="11906" w:h="16838"/>
          <w:pgMar w:top="1440" w:right="1440" w:bottom="1440" w:left="1440" w:header="708" w:footer="708" w:gutter="0"/>
          <w:cols w:space="708"/>
          <w:docGrid w:linePitch="360"/>
        </w:sectPr>
      </w:pPr>
    </w:p>
    <w:p w14:paraId="3A567302" w14:textId="67854C79" w:rsidR="00475161" w:rsidRPr="00212489" w:rsidRDefault="00B86958" w:rsidP="006F57AC">
      <w:pPr>
        <w:pStyle w:val="Table"/>
      </w:pPr>
      <w:r w:rsidRPr="00212489">
        <w:lastRenderedPageBreak/>
        <w:t>Figure 1</w:t>
      </w:r>
    </w:p>
    <w:p w14:paraId="403C7FA0" w14:textId="77777777" w:rsidR="00843860" w:rsidRPr="00212489" w:rsidRDefault="00D5512B" w:rsidP="00475161">
      <w:pPr>
        <w:ind w:firstLine="0"/>
        <w:rPr>
          <w:i/>
          <w:iCs/>
        </w:rPr>
      </w:pPr>
      <w:r w:rsidRPr="00212489">
        <w:rPr>
          <w:i/>
          <w:iCs/>
        </w:rPr>
        <w:t>Summary of results comparing Soman's original studies to the current replication effort</w:t>
      </w:r>
    </w:p>
    <w:p w14:paraId="7384E478" w14:textId="56737D54" w:rsidR="00D5512B" w:rsidRPr="00212489" w:rsidRDefault="00B66069" w:rsidP="00475161">
      <w:pPr>
        <w:ind w:firstLine="0"/>
        <w:rPr>
          <w:i/>
          <w:iCs/>
        </w:rPr>
      </w:pPr>
      <w:del w:id="326" w:author="PCIRR revision" w:date="2022-08-13T12:48:00Z">
        <w:r w:rsidRPr="00212489">
          <w:lastRenderedPageBreak/>
          <w:delText xml:space="preserve"> </w:delText>
        </w:r>
        <w:r w:rsidRPr="00212489">
          <w:rPr>
            <w:noProof/>
          </w:rPr>
          <w:drawing>
            <wp:inline distT="0" distB="0" distL="0" distR="0" wp14:anchorId="279BDCF4" wp14:editId="21784386">
              <wp:extent cx="3733800" cy="7467600"/>
              <wp:effectExtent l="0" t="0" r="0" b="0"/>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39741" cy="7479482"/>
                      </a:xfrm>
                      <a:prstGeom prst="rect">
                        <a:avLst/>
                      </a:prstGeom>
                      <a:noFill/>
                      <a:ln>
                        <a:noFill/>
                      </a:ln>
                    </pic:spPr>
                  </pic:pic>
                </a:graphicData>
              </a:graphic>
            </wp:inline>
          </w:drawing>
        </w:r>
      </w:del>
      <w:ins w:id="327" w:author="PCIRR revision" w:date="2022-08-13T12:48:00Z">
        <w:r w:rsidR="00BB3F1E">
          <w:rPr>
            <w:noProof/>
          </w:rPr>
          <w:lastRenderedPageBreak/>
          <w:drawing>
            <wp:inline distT="0" distB="0" distL="0" distR="0" wp14:anchorId="4714B095" wp14:editId="72F021A5">
              <wp:extent cx="5731510" cy="716470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ins>
      <w:r w:rsidR="00D5512B" w:rsidRPr="00212489">
        <w:rPr>
          <w:i/>
          <w:iCs/>
        </w:rPr>
        <w:t xml:space="preserve"> </w:t>
      </w:r>
    </w:p>
    <w:p w14:paraId="4F1B1A03" w14:textId="66579C1C" w:rsidR="00475161" w:rsidRPr="00212489" w:rsidRDefault="2817F820" w:rsidP="006F57AC">
      <w:pPr>
        <w:spacing w:line="240" w:lineRule="auto"/>
        <w:ind w:firstLine="0"/>
        <w:sectPr w:rsidR="00475161" w:rsidRPr="00212489">
          <w:pgSz w:w="11906" w:h="16838"/>
          <w:pgMar w:top="1440" w:right="1440" w:bottom="1440" w:left="1440" w:header="708" w:footer="708" w:gutter="0"/>
          <w:cols w:space="708"/>
          <w:docGrid w:linePitch="360"/>
        </w:sectPr>
      </w:pPr>
      <w:r w:rsidRPr="00212489">
        <w:rPr>
          <w:i/>
          <w:iCs/>
        </w:rPr>
        <w:t>Note</w:t>
      </w:r>
      <w:r w:rsidRPr="00212489">
        <w:t xml:space="preserve">. </w:t>
      </w:r>
      <w:del w:id="328" w:author="PCIRR revision" w:date="2022-08-13T12:48:00Z">
        <w:r w:rsidRPr="00212489">
          <w:delText xml:space="preserve">A) shows the results for Study 1. B) shows the results for Study 2. C) shows the results for Study </w:delText>
        </w:r>
        <w:r w:rsidR="00C55A84" w:rsidRPr="00212489">
          <w:delText>5</w:delText>
        </w:r>
        <w:r w:rsidRPr="00212489">
          <w:delText xml:space="preserve">. </w:delText>
        </w:r>
      </w:del>
      <w:r w:rsidRPr="00212489">
        <w:t xml:space="preserve">Bold text denotes </w:t>
      </w:r>
      <w:del w:id="329" w:author="PCIRR revision" w:date="2022-08-13T12:48:00Z">
        <w:r w:rsidRPr="00212489">
          <w:delText>significant</w:delText>
        </w:r>
      </w:del>
      <w:ins w:id="330" w:author="PCIRR revision" w:date="2022-08-13T12:48:00Z">
        <w:r w:rsidR="00B06BF6">
          <w:t>support for an</w:t>
        </w:r>
      </w:ins>
      <w:r w:rsidR="00B06BF6">
        <w:t xml:space="preserve"> </w:t>
      </w:r>
      <w:r w:rsidRPr="00212489">
        <w:t>effect at the 0.05 level.</w:t>
      </w:r>
    </w:p>
    <w:p w14:paraId="2C39A2A0" w14:textId="0945C3BE" w:rsidR="00D5512B" w:rsidRPr="00212489" w:rsidRDefault="004D2CA1" w:rsidP="004D2CA1">
      <w:pPr>
        <w:pStyle w:val="Heading1"/>
      </w:pPr>
      <w:r w:rsidRPr="00212489">
        <w:lastRenderedPageBreak/>
        <w:t xml:space="preserve">Summary of results </w:t>
      </w:r>
    </w:p>
    <w:p w14:paraId="54730AEB" w14:textId="522914E0" w:rsidR="00792C85" w:rsidRPr="00212489" w:rsidRDefault="00792C85" w:rsidP="00792C85">
      <w:pPr>
        <w:pStyle w:val="Heading2"/>
      </w:pPr>
      <w:r w:rsidRPr="00212489">
        <w:t xml:space="preserve">Replication results </w:t>
      </w:r>
    </w:p>
    <w:p w14:paraId="00505E45" w14:textId="66FC5DC0" w:rsidR="004D2CA1" w:rsidRPr="00212489" w:rsidRDefault="00515A78" w:rsidP="004D2CA1">
      <w:r w:rsidRPr="00212489">
        <w:t>[</w:t>
      </w:r>
      <w:r w:rsidR="004D2CA1" w:rsidRPr="00212489">
        <w:t>Evaluation of findings</w:t>
      </w:r>
      <w:r w:rsidRPr="00212489">
        <w:t xml:space="preserve"> using LeBel et al. (201</w:t>
      </w:r>
      <w:r w:rsidR="001916DB">
        <w:t>9</w:t>
      </w:r>
      <w:r w:rsidRPr="00212489">
        <w:t>) criteria and discussion on effects, see Table 1 for summary]</w:t>
      </w:r>
    </w:p>
    <w:p w14:paraId="12B4BC98" w14:textId="4A0CC0B4" w:rsidR="00224EE1" w:rsidRDefault="00224EE1" w:rsidP="004F7C0B">
      <w:pPr>
        <w:pStyle w:val="Heading2"/>
      </w:pPr>
      <w:r>
        <w:t xml:space="preserve">Additional analyses and </w:t>
      </w:r>
      <w:del w:id="331" w:author="PCIRR revision" w:date="2022-08-13T12:48:00Z">
        <w:r>
          <w:delText xml:space="preserve">robustness </w:delText>
        </w:r>
      </w:del>
      <w:r>
        <w:t xml:space="preserve">checks </w:t>
      </w:r>
    </w:p>
    <w:p w14:paraId="3E0DE032" w14:textId="7B8AB0FC" w:rsidR="004F7C0B" w:rsidRPr="00212489" w:rsidRDefault="00CC260F" w:rsidP="000D65EE">
      <w:pPr>
        <w:pStyle w:val="Heading3"/>
      </w:pPr>
      <w:r>
        <w:t>S</w:t>
      </w:r>
      <w:r w:rsidR="009D5DDB">
        <w:t xml:space="preserve">unk cost </w:t>
      </w:r>
      <w:r>
        <w:t xml:space="preserve">effect </w:t>
      </w:r>
      <w:r w:rsidR="009D5DDB">
        <w:t xml:space="preserve">stronger </w:t>
      </w:r>
      <w:r>
        <w:t xml:space="preserve">for money than for </w:t>
      </w:r>
      <w:r w:rsidR="009D5DDB">
        <w:t>time: Re-analysis using logistic regression</w:t>
      </w:r>
    </w:p>
    <w:p w14:paraId="79E180E4" w14:textId="053C832F" w:rsidR="009D5DDB" w:rsidRDefault="004F7C0B" w:rsidP="004F7C0B">
      <w:del w:id="332" w:author="PCIRR revision" w:date="2022-08-13T12:48:00Z">
        <w:r w:rsidRPr="00212489">
          <w:delText>In order to</w:delText>
        </w:r>
      </w:del>
      <w:ins w:id="333" w:author="PCIRR revision" w:date="2022-08-13T12:48:00Z">
        <w:r w:rsidR="000D65EE">
          <w:t>T</w:t>
        </w:r>
        <w:r w:rsidRPr="00212489">
          <w:t>o</w:t>
        </w:r>
      </w:ins>
      <w:r w:rsidRPr="00212489">
        <w:t xml:space="preserve"> address H1, Soman (2001) conduct</w:t>
      </w:r>
      <w:r w:rsidR="009D5DDB">
        <w:t>ed</w:t>
      </w:r>
      <w:r w:rsidRPr="00212489">
        <w:t xml:space="preserve"> multiple chi-square tests. Specifically, in Study 2, he showed that in the money condition, the chi-square test </w:t>
      </w:r>
      <w:r w:rsidR="00442304">
        <w:t xml:space="preserve">found </w:t>
      </w:r>
      <w:del w:id="334" w:author="PCIRR revision" w:date="2022-08-13T12:48:00Z">
        <w:r w:rsidRPr="00212489">
          <w:delText>difference</w:delText>
        </w:r>
      </w:del>
      <w:ins w:id="335" w:author="PCIRR revision" w:date="2022-08-13T12:48:00Z">
        <w:r w:rsidR="001D4A3A">
          <w:t xml:space="preserve">support for </w:t>
        </w:r>
        <w:r w:rsidRPr="00212489">
          <w:t>difference</w:t>
        </w:r>
        <w:r w:rsidR="001D4A3A">
          <w:t>s</w:t>
        </w:r>
      </w:ins>
      <w:r w:rsidRPr="00212489">
        <w:t xml:space="preserve"> between sunk cost and no sunk cost conditions, </w:t>
      </w:r>
      <w:r w:rsidR="00442304">
        <w:t xml:space="preserve">whereas </w:t>
      </w:r>
      <w:r w:rsidR="00843860" w:rsidRPr="00212489">
        <w:t xml:space="preserve">the same difference was not </w:t>
      </w:r>
      <w:del w:id="336" w:author="PCIRR revision" w:date="2022-08-13T12:48:00Z">
        <w:r w:rsidR="00442304">
          <w:delText>found</w:delText>
        </w:r>
      </w:del>
      <w:ins w:id="337" w:author="PCIRR revision" w:date="2022-08-13T12:48:00Z">
        <w:r w:rsidR="008D264B">
          <w:t>supported</w:t>
        </w:r>
      </w:ins>
      <w:r w:rsidR="00BB3F1E">
        <w:t xml:space="preserve"> </w:t>
      </w:r>
      <w:r w:rsidR="00442304">
        <w:t xml:space="preserve">for </w:t>
      </w:r>
      <w:r w:rsidR="00843860" w:rsidRPr="00212489">
        <w:t xml:space="preserve">the time condition. </w:t>
      </w:r>
    </w:p>
    <w:p w14:paraId="65B4DD4D" w14:textId="77FCFACA" w:rsidR="004F7C0B" w:rsidRPr="00212489" w:rsidRDefault="009D5DDB" w:rsidP="004F7C0B">
      <w:r>
        <w:t xml:space="preserve">A different </w:t>
      </w:r>
      <w:r w:rsidR="00843860" w:rsidRPr="00212489">
        <w:t>way to approach H1 is to ask whether the likelihood of picking the option associated with sunk costs (</w:t>
      </w:r>
      <w:del w:id="338" w:author="PCIRR revision" w:date="2022-08-13T12:48:00Z">
        <w:r w:rsidR="007A431E" w:rsidRPr="00212489">
          <w:delText>theater</w:delText>
        </w:r>
        <w:r w:rsidR="00BD77BC" w:rsidRPr="00212489">
          <w:delText xml:space="preserve"> performance in Study 1 </w:delText>
        </w:r>
        <w:r w:rsidR="00843860" w:rsidRPr="00212489">
          <w:delText xml:space="preserve">and </w:delText>
        </w:r>
      </w:del>
      <w:r w:rsidR="00843860" w:rsidRPr="00212489">
        <w:t>rocket engine in Study 2</w:t>
      </w:r>
      <w:r w:rsidR="00BD77BC" w:rsidRPr="00212489">
        <w:t>) is different</w:t>
      </w:r>
      <w:r w:rsidR="009B43D5">
        <w:t xml:space="preserve"> </w:t>
      </w:r>
      <w:del w:id="339" w:author="PCIRR revision" w:date="2022-08-13T12:48:00Z">
        <w:r w:rsidR="00BD77BC" w:rsidRPr="00212489">
          <w:delText>across conditions.</w:delText>
        </w:r>
      </w:del>
      <w:ins w:id="340" w:author="PCIRR revision" w:date="2022-08-13T12:48:00Z">
        <w:r w:rsidR="009B43D5">
          <w:t xml:space="preserve">not only between levels of a single </w:t>
        </w:r>
        <w:r w:rsidR="00743DF3">
          <w:t>independent variable</w:t>
        </w:r>
        <w:r w:rsidR="009B43D5">
          <w:t xml:space="preserve"> (sunk cost presence or sunk type</w:t>
        </w:r>
        <w:r w:rsidR="00743DF3">
          <w:t>) but also whether there was an interaction between the two variables</w:t>
        </w:r>
        <w:r w:rsidR="00BD77BC" w:rsidRPr="00212489">
          <w:t>.</w:t>
        </w:r>
      </w:ins>
      <w:r w:rsidR="00BD77BC" w:rsidRPr="00212489">
        <w:t xml:space="preserve"> To address this question, we conducted </w:t>
      </w:r>
      <w:del w:id="341" w:author="PCIRR revision" w:date="2022-08-13T12:48:00Z">
        <w:r w:rsidR="00BD77BC" w:rsidRPr="00212489">
          <w:delText xml:space="preserve">a </w:delText>
        </w:r>
      </w:del>
      <w:r w:rsidR="00BD77BC" w:rsidRPr="00212489">
        <w:t xml:space="preserve">logistic regression </w:t>
      </w:r>
      <w:del w:id="342" w:author="PCIRR revision" w:date="2022-08-13T12:48:00Z">
        <w:r w:rsidR="00BD77BC" w:rsidRPr="00212489">
          <w:delText>analysis</w:delText>
        </w:r>
      </w:del>
      <w:ins w:id="343" w:author="PCIRR revision" w:date="2022-08-13T12:48:00Z">
        <w:r w:rsidR="00BD77BC" w:rsidRPr="00212489">
          <w:t>analys</w:t>
        </w:r>
        <w:r w:rsidR="001B62C4">
          <w:t>e</w:t>
        </w:r>
        <w:r w:rsidR="00BD77BC" w:rsidRPr="00212489">
          <w:t>s</w:t>
        </w:r>
      </w:ins>
      <w:r w:rsidR="00BD77BC" w:rsidRPr="00212489">
        <w:t xml:space="preserve"> for </w:t>
      </w:r>
      <w:del w:id="344" w:author="PCIRR revision" w:date="2022-08-13T12:48:00Z">
        <w:r w:rsidR="00BD77BC" w:rsidRPr="00212489">
          <w:delText>Studies 1 and</w:delText>
        </w:r>
      </w:del>
      <w:ins w:id="345" w:author="PCIRR revision" w:date="2022-08-13T12:48:00Z">
        <w:r w:rsidR="00BD77BC" w:rsidRPr="00212489">
          <w:t>Stud</w:t>
        </w:r>
        <w:r w:rsidR="009B43D5">
          <w:t>y</w:t>
        </w:r>
      </w:ins>
      <w:r w:rsidR="00BD77BC" w:rsidRPr="00212489">
        <w:t xml:space="preserve"> 2 for both the original and the replication data.</w:t>
      </w:r>
    </w:p>
    <w:p w14:paraId="3F2DFD6F" w14:textId="77777777" w:rsidR="00BD77BC" w:rsidRPr="00212489" w:rsidRDefault="00BD77BC" w:rsidP="004F7C0B">
      <w:pPr>
        <w:rPr>
          <w:del w:id="346" w:author="PCIRR revision" w:date="2022-08-13T12:48:00Z"/>
        </w:rPr>
      </w:pPr>
      <w:del w:id="347" w:author="PCIRR revision" w:date="2022-08-13T12:48:00Z">
        <w:r w:rsidRPr="00212489">
          <w:delText>We first conducted a logistic regression for Study 1. The outcome variable was coded as 0 (rock concert) and 1 (</w:delText>
        </w:r>
        <w:r w:rsidR="007A431E" w:rsidRPr="00212489">
          <w:delText>theater</w:delText>
        </w:r>
        <w:r w:rsidRPr="00212489">
          <w:delText xml:space="preserve"> performance), such </w:delText>
        </w:r>
        <w:r w:rsidR="006F620E" w:rsidRPr="00212489">
          <w:delText xml:space="preserve">that </w:delText>
        </w:r>
        <w:r w:rsidRPr="00212489">
          <w:delText xml:space="preserve">estimates represent likelihood of falling prey to sunk costs. There was a single independent variable in this model, namely </w:delText>
        </w:r>
        <w:r w:rsidRPr="00212489">
          <w:lastRenderedPageBreak/>
          <w:delText xml:space="preserve">sunk type, which </w:delText>
        </w:r>
        <w:r w:rsidR="006F620E" w:rsidRPr="00212489">
          <w:delText xml:space="preserve">was </w:delText>
        </w:r>
        <w:r w:rsidR="00DB3BFE" w:rsidRPr="00212489">
          <w:delText>coded using sum contrasts</w:delText>
        </w:r>
        <w:r w:rsidR="00DB3BFE" w:rsidRPr="00212489">
          <w:rPr>
            <w:rStyle w:val="FootnoteReference"/>
          </w:rPr>
          <w:footnoteReference w:id="4"/>
        </w:r>
        <w:r w:rsidR="00DB3BFE" w:rsidRPr="00212489">
          <w:delText xml:space="preserve">. Using Soman’s (2001) original data, we found </w:delText>
        </w:r>
        <w:r w:rsidR="00744757">
          <w:delText xml:space="preserve">an </w:delText>
        </w:r>
        <w:r w:rsidR="00DB3BFE" w:rsidRPr="00212489">
          <w:delText>effect of sunk type</w:delText>
        </w:r>
        <w:r w:rsidR="00236D77" w:rsidRPr="00212489">
          <w:delText>,</w:delText>
        </w:r>
        <w:r w:rsidR="007A431E" w:rsidRPr="00212489">
          <w:delText xml:space="preserve"> such that the odds of selecting to purchase the ticket for the theater performance </w:delText>
        </w:r>
        <w:r w:rsidR="00E849DF" w:rsidRPr="00212489">
          <w:delText>were</w:delText>
        </w:r>
        <w:r w:rsidR="007A431E" w:rsidRPr="00212489">
          <w:delText xml:space="preserve"> 97% smaller in the money condition compared to the time condition (OR = .03 [.01, .10], </w:delText>
        </w:r>
        <w:r w:rsidR="007A431E" w:rsidRPr="00212489">
          <w:rPr>
            <w:i/>
            <w:iCs/>
          </w:rPr>
          <w:delText>p</w:delText>
        </w:r>
        <w:r w:rsidR="007A431E" w:rsidRPr="00212489">
          <w:delText xml:space="preserve"> &lt; .001). In our replicatio</w:delText>
        </w:r>
        <w:r w:rsidR="00E849DF" w:rsidRPr="00212489">
          <w:delText>n</w:delText>
        </w:r>
        <w:r w:rsidR="00744757">
          <w:delText>’s</w:delText>
        </w:r>
        <w:r w:rsidR="00E849DF" w:rsidRPr="00212489">
          <w:delText xml:space="preserve"> data, we found </w:delText>
        </w:r>
        <w:r w:rsidR="00744757">
          <w:delText xml:space="preserve">no support for an </w:delText>
        </w:r>
        <w:r w:rsidR="00E849DF" w:rsidRPr="00212489">
          <w:delText xml:space="preserve">effect of sunk type, such that the odds of selecting to purchase the ticket for the theater performance were 5% smaller in the money condition compared to the time condition (OR = .95 [.67, 1.34], </w:delText>
        </w:r>
        <w:r w:rsidR="00E849DF" w:rsidRPr="00212489">
          <w:rPr>
            <w:i/>
            <w:iCs/>
          </w:rPr>
          <w:delText>p</w:delText>
        </w:r>
        <w:r w:rsidR="00E849DF" w:rsidRPr="00212489">
          <w:delText xml:space="preserve"> = .758).</w:delText>
        </w:r>
      </w:del>
    </w:p>
    <w:p w14:paraId="62607472" w14:textId="77777777" w:rsidR="000052CE" w:rsidRPr="00212489" w:rsidRDefault="000052CE" w:rsidP="00FC20F4">
      <w:pPr>
        <w:pStyle w:val="Table"/>
        <w:rPr>
          <w:del w:id="349" w:author="PCIRR revision" w:date="2022-08-13T12:48:00Z"/>
        </w:rPr>
      </w:pPr>
      <w:del w:id="350" w:author="PCIRR revision" w:date="2022-08-13T12:48:00Z">
        <w:r w:rsidRPr="00212489">
          <w:delText>Figure 2</w:delText>
        </w:r>
      </w:del>
    </w:p>
    <w:p w14:paraId="2960338D" w14:textId="77777777" w:rsidR="000052CE" w:rsidRPr="00212489" w:rsidRDefault="000052CE" w:rsidP="000052CE">
      <w:pPr>
        <w:ind w:firstLine="0"/>
        <w:rPr>
          <w:del w:id="351" w:author="PCIRR revision" w:date="2022-08-13T12:48:00Z"/>
          <w:i/>
          <w:iCs/>
        </w:rPr>
      </w:pPr>
      <w:del w:id="352" w:author="PCIRR revision" w:date="2022-08-13T12:48:00Z">
        <w:r w:rsidRPr="00212489">
          <w:rPr>
            <w:i/>
            <w:iCs/>
          </w:rPr>
          <w:delText>Predicted probabilities from logistic regression analyses based on Study 1 data</w:delText>
        </w:r>
      </w:del>
    </w:p>
    <w:p w14:paraId="6AA65E8B" w14:textId="77777777" w:rsidR="000052CE" w:rsidRPr="00212489" w:rsidRDefault="006C5CEC" w:rsidP="00541D63">
      <w:pPr>
        <w:ind w:firstLine="0"/>
        <w:rPr>
          <w:del w:id="353" w:author="PCIRR revision" w:date="2022-08-13T12:48:00Z"/>
        </w:rPr>
      </w:pPr>
      <w:del w:id="354" w:author="PCIRR revision" w:date="2022-08-13T12:48:00Z">
        <w:r w:rsidRPr="00212489">
          <w:rPr>
            <w:noProof/>
          </w:rPr>
          <w:lastRenderedPageBreak/>
          <w:drawing>
            <wp:inline distT="0" distB="0" distL="0" distR="0" wp14:anchorId="2C266B43" wp14:editId="58EDC5CD">
              <wp:extent cx="5731510" cy="42989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del>
    </w:p>
    <w:p w14:paraId="0B85EECA" w14:textId="77777777" w:rsidR="0029283C" w:rsidRPr="00212489" w:rsidRDefault="00484253" w:rsidP="004F7C0B">
      <w:pPr>
        <w:rPr>
          <w:del w:id="355" w:author="PCIRR revision" w:date="2022-08-13T12:48:00Z"/>
        </w:rPr>
      </w:pPr>
      <w:del w:id="356" w:author="PCIRR revision" w:date="2022-08-13T12:48:00Z">
        <w:r w:rsidRPr="00212489">
          <w:delText>Next,</w:delText>
        </w:r>
        <w:r w:rsidR="007A431E" w:rsidRPr="00212489">
          <w:delText xml:space="preserve"> we ran a logistic regression for Study 2. The dependent variable was coded as 0 (solar-powered pump) and 1 (rocket engine). The predictors in the model were sunk type (money/time) and sunk cost presence (no sunk cost/sunk cost) as well as their interaction. </w:delText>
        </w:r>
        <w:r w:rsidR="0029283C" w:rsidRPr="00212489">
          <w:delText xml:space="preserve">We wanted our model to test whether there was a main effect of sunk type in the sunk cost present condition (thereby replicating the effect from Study 1) and also whether there was a main effect of sunk presence, regardless of the sunk type. In order to achieve this, we coded sunk type as a sum contrast and sunk presence as a treatment contrast, with sunk cost present as its baseline condition. In </w:delText>
        </w:r>
        <w:r w:rsidR="005139FD" w:rsidRPr="00212489">
          <w:delText>order to get predicted probabilities from the model</w:delText>
        </w:r>
        <w:r w:rsidR="00770206" w:rsidRPr="00212489">
          <w:delText xml:space="preserve"> for main effects with no baseline condition for remaining factors (in this case the main effect for sunk presence)</w:delText>
        </w:r>
        <w:r w:rsidR="005139FD" w:rsidRPr="00212489">
          <w:delText xml:space="preserve">, we applied marginal standardization, which has been reliably shown to be a robust method compared to alternatives </w:delText>
        </w:r>
        <w:r w:rsidR="00C37D0F" w:rsidRPr="00212489">
          <w:fldChar w:fldCharType="begin"/>
        </w:r>
        <w:r w:rsidR="00C37D0F" w:rsidRPr="00212489">
          <w:delInstrText xml:space="preserve"> ADDIN ZOTERO_ITEM CSL_CITATION {"citationID":"9FLaEMin","properties":{"formattedCitation":"(Muller &amp; MacLehose, 2014; Williams, 2012)","plainCitation":"(Muller &amp; MacLehose, 2014; Williams, 2012)","noteIndex":0},"citationItems":[{"id":1918,"uris":["http://zotero.org/users/local/0gsS4CIW/items/TBTXS5WU"],"itemData":{"id":1918,"type":"article-journal","abstract":"Background: We review three common methods to estimate predicted probabilities following confounder-adjusted logistic regression: marginal standardization (predicted probabilities summed to a weighted average reflecting the confounder distribution in the target population); prediction at the modes (conditional predicted probabilities calculated by setting each confounder to its modal value); and prediction at the means (predicted probabilities calculated by setting each confounder to its mean value). That each method corresponds to a different target population is underappreciated in practice. Specifically, prediction at the means is often incorrectly interpreted as estimating average probabilities for the overall study population, and furthermore yields nonsensical estimates in the presence of dichotomous confounders. Default commands in popular statistical software packages often lead to inadvertent misapplication of prediction at the means., Methods: Using an applied example, we demonstrate discrepancies in predicted probabilities across these methods, discuss implications for interpretation and provide syntax for SAS and Stata., Results: Marginal standardization allows inference to the total population from which data are drawn. Prediction at the modes or means allows inference only to the relevant stratum of observations. With dichotomous confounders, prediction at the means corresponds to a stratum that does not include any real-life observations., Conclusions: Marginal standardization is the appropriate method when making inference to the overall population. Other methods should be used with caution, and prediction at the means should not be used with binary confounders. Stata, but not SAS, incorporates simple methods for marginal standardization.","container-title":"International Journal of Epidemiology","DOI":"10.1093/ije/dyu029","ISSN":"0300-5771","issue":"3","journalAbbreviation":"Int J Epidemiol","note":"PMID: 24603316\nPMCID: PMC4052139","page":"962-970","source":"PubMed Central","title":"Estimating predicted probabilities from logistic regression: different methods correspond to different target populations","title-short":"Estimating predicted probabilities from logistic regression","volume":"43","author":[{"family":"Muller","given":"Clemma J"},{"family":"MacLehose","given":"Richard F"}],"issued":{"date-parts":[["2014",6]]},"citation-key":"muller_estimating_2014"}},{"id":1916,"uris":["http://zotero.org/users/local/0gsS4CIW/items/P3K8B6L2"],"itemData":{"id":1916,"type":"article-journal","abstract":"Many researchers and journals place a strong emphasis on the sign and statistical significance of effects—but often there is very little emphasis on the substantive and practical significance of the findings. As Long and Freese (2006, Regression Models for Categorical Dependent Variables Using Stata [Stata Press]) show, results can often be made more tangible by computing predicted or expected values for hypothetical or prototypical cases. Stata 11 introduced new tools for making such calculations—factor variables and the margins command. These can do most of the things that were previously done by Stata's own adjust and mfx commands, and much more.\n            Unfortunately, the complexity of the margins syntax, the daunting 50-page reference manual entry that describes it, and a lack of understanding about what margins offers over older commands that have been widely used for years may have dissuaded some researchers from examining how the margins command could benefit them.\n            In this article, therefore, I explain what adjusted predictions and marginal effects are, and how they can contribute to the interpretation of results. I further explain why older commands, like adjust and mfx, can often produce incorrect results, and how factor variables and the margins command can avoid these errors. The relative merits of different methods for setting representative values for variables in the model (marginal effects at the means, average marginal effects, and marginal effects at representative values) are considered. I shows how the marginsplot command (introduced in Stata 12) provides a graphical and often much easier means for presenting and understanding the results from margins, and explain why margins does not present marginal effects for interaction terms.","container-title":"The Stata Journal: Promoting communications on statistics and Stata","DOI":"10.1177/1536867X1201200209","ISSN":"1536-867X, 1536-8734","issue":"2","journalAbbreviation":"The Stata Journal","language":"en","page":"308-331","source":"DOI.org (Crossref)","title":"Using the Margins Command to Estimate and Interpret Adjusted Predictions and Marginal Effects","volume":"12","author":[{"family":"Williams","given":"Richard"}],"issued":{"date-parts":[["2012",6]]},"citation-key":"williams_using_2012"}}],"schema":"https://github.com/citation-style-language/schema/raw/master/csl-citation.json"} </w:delInstrText>
        </w:r>
        <w:r w:rsidR="00C37D0F" w:rsidRPr="00212489">
          <w:fldChar w:fldCharType="separate"/>
        </w:r>
        <w:r w:rsidR="00C37D0F" w:rsidRPr="00212489">
          <w:delText>(Muller &amp; MacLehose, 2014; Williams, 2012)</w:delText>
        </w:r>
        <w:r w:rsidR="00C37D0F" w:rsidRPr="00212489">
          <w:fldChar w:fldCharType="end"/>
        </w:r>
        <w:r w:rsidR="005139FD" w:rsidRPr="00212489">
          <w:delText>.</w:delText>
        </w:r>
      </w:del>
    </w:p>
    <w:p w14:paraId="2D4C6387" w14:textId="28F700BD" w:rsidR="0029283C" w:rsidRPr="00212489" w:rsidRDefault="009B43D5" w:rsidP="004F7C0B">
      <w:pPr>
        <w:rPr>
          <w:ins w:id="357" w:author="PCIRR revision" w:date="2022-08-13T12:48:00Z"/>
        </w:rPr>
      </w:pPr>
      <w:ins w:id="358" w:author="PCIRR revision" w:date="2022-08-13T12:48:00Z">
        <w:r>
          <w:lastRenderedPageBreak/>
          <w:t>W</w:t>
        </w:r>
        <w:r w:rsidR="007A431E" w:rsidRPr="00212489">
          <w:t xml:space="preserve">e ran a logistic regression for Study 2. The dependent variable was coded as 0 (solar-powered pump) and 1 (rocket engine). The predictors in the model were sunk type (money/time) and sunk cost presence (no sunk cost/sunk cost) as well as their interaction. </w:t>
        </w:r>
        <w:r w:rsidR="0029283C" w:rsidRPr="00212489">
          <w:t xml:space="preserve">We wanted our model to test whether there was a main effect of sunk type in the sunk cost present condition (thereby replicating the effect from Study 1) </w:t>
        </w:r>
        <w:proofErr w:type="gramStart"/>
        <w:r w:rsidR="0029283C" w:rsidRPr="00212489">
          <w:t>and also</w:t>
        </w:r>
        <w:proofErr w:type="gramEnd"/>
        <w:r w:rsidR="0029283C" w:rsidRPr="00212489">
          <w:t xml:space="preserve"> whether there was a main effect of sunk presence, regardless of the sunk type. </w:t>
        </w:r>
        <w:proofErr w:type="gramStart"/>
        <w:r w:rsidR="0029283C" w:rsidRPr="00212489">
          <w:t>In order to</w:t>
        </w:r>
        <w:proofErr w:type="gramEnd"/>
        <w:r w:rsidR="0029283C" w:rsidRPr="00212489">
          <w:t xml:space="preserve"> achieve this, we coded sunk type as a sum contrast and sunk presence as a treatment contrast, with sunk cost present as its baseline condition. In </w:t>
        </w:r>
        <w:r w:rsidR="005139FD" w:rsidRPr="00212489">
          <w:t>order to get predicted probabilities from the model</w:t>
        </w:r>
        <w:r w:rsidR="00770206" w:rsidRPr="00212489">
          <w:t xml:space="preserve"> for main effects with no baseline condition for remaining factors (in this case the main effect for sunk presence)</w:t>
        </w:r>
        <w:r w:rsidR="005139FD" w:rsidRPr="00212489">
          <w:t xml:space="preserve">, we applied marginal standardization, which has been reliably shown to be a robust method compared to alternatives </w:t>
        </w:r>
        <w:r w:rsidR="00C37D0F" w:rsidRPr="00212489">
          <w:fldChar w:fldCharType="begin"/>
        </w:r>
        <w:r w:rsidR="00580DC3">
          <w:instrText xml:space="preserve"> ADDIN ZOTERO_ITEM CSL_CITATION {"citationID":"JuNTgRrt","properties":{"formattedCitation":"(Muller &amp; MacLehose, 2014; Williams, 2012)","plainCitation":"(Muller &amp; MacLehose, 2014; Williams, 2012)","noteIndex":0},"citationItems":[{"id":1918,"uris":["http://zotero.org/users/local/0gsS4CIW/items/TBTXS5WU"],"itemData":{"id":1918,"type":"article-journal","abstract":"Background: We review three common methods to estimate predicted probabilities following confounder-adjusted logistic regression: marginal standardization (predicted probabilities summed to a weighted average reflecting the confounder distribution in the target population); prediction at the modes (conditional predicted probabilities calculated by setting each confounder to its modal value); and prediction at the means (predicted probabilities calculated by setting each confounder to its mean value). That each method corresponds to a different target population is underappreciated in practice. Specifically, prediction at the means is often incorrectly interpreted as estimating average probabilities for the overall study population, and furthermore yields nonsensical estimates in the presence of dichotomous confounders. Default commands in popular statistical software packages often lead to inadvertent misapplication of prediction at the means., Methods: Using an applied example, we demonstrate discrepancies in predicted probabilities across these methods, discuss implications for interpretation and provide syntax for SAS and Stata., Results: Marginal standardization allows inference to the total population from which data are drawn. Prediction at the modes or means allows inference only to the relevant stratum of observations. With dichotomous confounders, prediction at the means corresponds to a stratum that does not include any real-life observations., Conclusions: Marginal standardization is the appropriate method when making inference to the overall population. Other methods should be used with caution, and prediction at the means should not be used with binary confounders. Stata, but not SAS, incorporates simple methods for marginal standardization.","container-title":"International Journal of Epidemiology","DOI":"10.1093/ije/dyu029","ISSN":"0300-5771","issue":"3","journalAbbreviation":"Int J Epidemiol","note":"PMID: 24603316\nPMCID: PMC4052139","page":"962-970","source":"PubMed Central","title":"Estimating predicted probabilities from logistic regression: different methods correspond to different target populations","title-short":"Estimating predicted probabilities from logistic regression","volume":"43","author":[{"family":"Muller","given":"Clemma J"},{"family":"MacLehose","given":"Richard F"}],"issued":{"date-parts":[["2014",6]]},"citation-key":"muller_estimating_2014"}},{"id":1916,"uris":["http://zotero.org/users/local/0gsS4CIW/items/P3K8B6L2"],"itemData":{"id":1916,"type":"article-journal","abstract":"Many researchers and journals place a strong emphasis on the sign and statistical significance of effects—but often there is very little emphasis on the substantive and practical significance of the findings. As Long and Freese (2006, Regression Models for Categorical Dependent Variables Using Stata [Stata Press]) show, results can often be made more tangible by computing predicted or expected values for hypothetical or prototypical cases. Stata 11 introduced new tools for making such calculations—factor variables and the margins command. These can do most of the things that were previously done by Stata's own adjust and mfx commands, and much more.\n            Unfortunately, the complexity of the margins syntax, the daunting 50-page reference manual entry that describes it, and a lack of understanding about what margins offers over older commands that have been widely used for years may have dissuaded some researchers from examining how the margins command could benefit them.\n            In this article, therefore, I explain what adjusted predictions and marginal effects are, and how they can contribute to the interpretation of results. I further explain why older commands, like adjust and mfx, can often produce incorrect results, and how factor variables and the margins command can avoid these errors. The relative merits of different methods for setting representative values for variables in the model (marginal effects at the means, average marginal effects, and marginal effects at representative values) are considered. I shows how the marginsplot command (introduced in Stata 12) provides a graphical and often much easier means for presenting and understanding the results from margins, and explain why margins does not present marginal effects for interaction terms.","container-title":"The Stata Journal: Promoting communications on statistics and Stata","DOI":"10.1177/1536867X1201200209","ISSN":"1536-867X, 1536-8734","issue":"2","journalAbbreviation":"The Stata Journal","language":"en","page":"308-331","source":"DOI.org (Crossref)","title":"Using the Margins Command to Estimate and Interpret Adjusted Predictions and Marginal Effects","volume":"12","author":[{"family":"Williams","given":"Richard"}],"issued":{"date-parts":[["2012",6]]},"citation-key":"williams_using_2012"}}],"schema":"https://github.com/citation-style-language/schema/raw/master/csl-citation.json"} </w:instrText>
        </w:r>
        <w:r w:rsidR="00C37D0F" w:rsidRPr="00212489">
          <w:fldChar w:fldCharType="separate"/>
        </w:r>
        <w:r w:rsidR="00C37D0F" w:rsidRPr="00212489">
          <w:t xml:space="preserve">(Muller &amp; </w:t>
        </w:r>
        <w:proofErr w:type="spellStart"/>
        <w:r w:rsidR="00C37D0F" w:rsidRPr="00212489">
          <w:t>MacLehose</w:t>
        </w:r>
        <w:proofErr w:type="spellEnd"/>
        <w:r w:rsidR="00C37D0F" w:rsidRPr="00212489">
          <w:t>, 2014; Williams, 2012)</w:t>
        </w:r>
        <w:r w:rsidR="00C37D0F" w:rsidRPr="00212489">
          <w:fldChar w:fldCharType="end"/>
        </w:r>
        <w:r w:rsidR="005139FD" w:rsidRPr="00212489">
          <w:t>.</w:t>
        </w:r>
      </w:ins>
    </w:p>
    <w:p w14:paraId="7C4830F6" w14:textId="18B59B2C" w:rsidR="005139FD" w:rsidRPr="00212489" w:rsidRDefault="005139FD" w:rsidP="00850B02">
      <w:r w:rsidRPr="00212489">
        <w:t>The results of the logistic regression for Study 2 on Soman’s (2001) original data showed that</w:t>
      </w:r>
      <w:r w:rsidR="00F67636" w:rsidRPr="00212489">
        <w:t xml:space="preserve"> there </w:t>
      </w:r>
      <w:r w:rsidR="00E60372">
        <w:t xml:space="preserve">was </w:t>
      </w:r>
      <w:del w:id="359" w:author="PCIRR revision" w:date="2022-08-13T12:48:00Z">
        <w:r w:rsidR="00E60372">
          <w:delText xml:space="preserve">no </w:delText>
        </w:r>
      </w:del>
      <w:r w:rsidR="00222E09">
        <w:t xml:space="preserve">support for </w:t>
      </w:r>
      <w:r w:rsidR="00E60372">
        <w:t xml:space="preserve">a </w:t>
      </w:r>
      <w:r w:rsidR="00F67636" w:rsidRPr="00212489">
        <w:t>main effect of sunk type, such that</w:t>
      </w:r>
      <w:r w:rsidR="007A1608" w:rsidRPr="00212489">
        <w:t xml:space="preserve"> the odds of selecting the rocket engine design </w:t>
      </w:r>
      <w:r w:rsidR="00770206" w:rsidRPr="00212489">
        <w:t xml:space="preserve">in the sunk cost condition </w:t>
      </w:r>
      <w:r w:rsidR="007A1608" w:rsidRPr="00212489">
        <w:t xml:space="preserve">went down by 79% in the </w:t>
      </w:r>
      <w:r w:rsidR="00770206" w:rsidRPr="00212489">
        <w:t>domain of</w:t>
      </w:r>
      <w:r w:rsidR="007A1608" w:rsidRPr="00212489">
        <w:t xml:space="preserve"> </w:t>
      </w:r>
      <w:r w:rsidR="00770206" w:rsidRPr="00212489">
        <w:t xml:space="preserve">time </w:t>
      </w:r>
      <w:r w:rsidR="007A1608" w:rsidRPr="00212489">
        <w:t>compared to money (OR = .21</w:t>
      </w:r>
      <w:r w:rsidR="00BC016C" w:rsidRPr="00212489">
        <w:t xml:space="preserve"> [.08, .50]</w:t>
      </w:r>
      <w:r w:rsidR="007A1608" w:rsidRPr="00212489">
        <w:t xml:space="preserve">, </w:t>
      </w:r>
      <w:r w:rsidR="00D568B3" w:rsidRPr="00212489">
        <w:rPr>
          <w:i/>
          <w:iCs/>
        </w:rPr>
        <w:t>p</w:t>
      </w:r>
      <w:r w:rsidR="00D568B3" w:rsidRPr="00212489">
        <w:t xml:space="preserve"> =</w:t>
      </w:r>
      <w:r w:rsidR="007A1608" w:rsidRPr="00212489">
        <w:t xml:space="preserve"> .001). </w:t>
      </w:r>
      <w:del w:id="360" w:author="PCIRR revision" w:date="2022-08-13T12:48:00Z">
        <w:r w:rsidR="00084162">
          <w:delText>Soman found</w:delText>
        </w:r>
      </w:del>
      <w:ins w:id="361" w:author="PCIRR revision" w:date="2022-08-13T12:48:00Z">
        <w:r w:rsidR="00084162">
          <w:t>Soman</w:t>
        </w:r>
        <w:r w:rsidR="00BB3F1E">
          <w:t>’s data also revealed</w:t>
        </w:r>
        <w:r w:rsidR="008D264B">
          <w:t xml:space="preserve"> support for</w:t>
        </w:r>
      </w:ins>
      <w:r w:rsidR="00C41345">
        <w:t xml:space="preserve"> a </w:t>
      </w:r>
      <w:r w:rsidR="007A1608" w:rsidRPr="00212489">
        <w:t>main effect of sunk</w:t>
      </w:r>
      <w:ins w:id="362" w:author="PCIRR revision" w:date="2022-08-13T12:48:00Z">
        <w:r w:rsidR="007A1608" w:rsidRPr="00212489">
          <w:t xml:space="preserve"> </w:t>
        </w:r>
        <w:r w:rsidR="00BB3F1E">
          <w:t>cost</w:t>
        </w:r>
      </w:ins>
      <w:r w:rsidR="00BB3F1E">
        <w:t xml:space="preserve"> presence</w:t>
      </w:r>
      <w:r w:rsidR="007A1608" w:rsidRPr="00212489">
        <w:t>, regardless of sunk type, such that the odds of selecting the rocket engine were 52% lower in the no sunk cost compared to the sunk cost condition (OR= .4</w:t>
      </w:r>
      <w:r w:rsidR="00BC016C" w:rsidRPr="00212489">
        <w:t>8 [.25, .92]</w:t>
      </w:r>
      <w:r w:rsidR="007A1608" w:rsidRPr="00212489">
        <w:t xml:space="preserve">, </w:t>
      </w:r>
      <w:r w:rsidR="007A1608" w:rsidRPr="00212489">
        <w:rPr>
          <w:i/>
          <w:iCs/>
        </w:rPr>
        <w:t xml:space="preserve">p </w:t>
      </w:r>
      <w:r w:rsidR="007A1608" w:rsidRPr="00212489">
        <w:t>= .027</w:t>
      </w:r>
      <w:r w:rsidR="00190ADA">
        <w:t xml:space="preserve">; </w:t>
      </w:r>
      <w:r w:rsidR="007A1608" w:rsidRPr="00212489">
        <w:t xml:space="preserve">sunk cost effect </w:t>
      </w:r>
      <w:r w:rsidR="00190ADA">
        <w:t xml:space="preserve">differences </w:t>
      </w:r>
      <w:r w:rsidR="007A1608" w:rsidRPr="00212489">
        <w:t xml:space="preserve">between </w:t>
      </w:r>
      <w:r w:rsidR="00057551" w:rsidRPr="00212489">
        <w:t>the money and time domains</w:t>
      </w:r>
      <w:r w:rsidR="00190ADA">
        <w:t xml:space="preserve">: </w:t>
      </w:r>
      <w:r w:rsidR="00057551" w:rsidRPr="00212489">
        <w:t>OR = 3.55</w:t>
      </w:r>
      <w:r w:rsidR="00BC016C" w:rsidRPr="00212489">
        <w:t xml:space="preserve"> [.99, 13.06]</w:t>
      </w:r>
      <w:r w:rsidR="00057551" w:rsidRPr="00212489">
        <w:t xml:space="preserve">, </w:t>
      </w:r>
      <w:r w:rsidR="00057551" w:rsidRPr="00212489">
        <w:rPr>
          <w:i/>
          <w:iCs/>
        </w:rPr>
        <w:t>p</w:t>
      </w:r>
      <w:r w:rsidR="00057551" w:rsidRPr="00212489">
        <w:t xml:space="preserve"> = .053</w:t>
      </w:r>
      <w:r w:rsidR="00190ADA">
        <w:t xml:space="preserve">; see </w:t>
      </w:r>
      <w:r w:rsidR="00057551" w:rsidRPr="00212489">
        <w:t xml:space="preserve">Figure </w:t>
      </w:r>
      <w:del w:id="363" w:author="PCIRR revision" w:date="2022-08-13T12:48:00Z">
        <w:r w:rsidR="000052CE" w:rsidRPr="00212489">
          <w:delText>3</w:delText>
        </w:r>
        <w:r w:rsidR="00E54D49" w:rsidRPr="00212489">
          <w:delText>A</w:delText>
        </w:r>
      </w:del>
      <w:ins w:id="364" w:author="PCIRR revision" w:date="2022-08-13T12:48:00Z">
        <w:r w:rsidR="009B43D5">
          <w:t>2</w:t>
        </w:r>
        <w:r w:rsidR="009B43D5" w:rsidRPr="00212489">
          <w:t>A</w:t>
        </w:r>
      </w:ins>
      <w:r w:rsidR="00190ADA">
        <w:t>)</w:t>
      </w:r>
      <w:r w:rsidR="00057551" w:rsidRPr="00212489">
        <w:t>.</w:t>
      </w:r>
      <w:r w:rsidR="00F67636" w:rsidRPr="00212489">
        <w:t xml:space="preserve"> </w:t>
      </w:r>
    </w:p>
    <w:p w14:paraId="0293376A" w14:textId="0A0E9452" w:rsidR="00057551" w:rsidRPr="00212489" w:rsidRDefault="00B178AA" w:rsidP="004F7C0B">
      <w:r>
        <w:t xml:space="preserve">We conducted a </w:t>
      </w:r>
      <w:r w:rsidR="006107FB" w:rsidRPr="00212489">
        <w:t>logistic regression for Study 2</w:t>
      </w:r>
      <w:ins w:id="365" w:author="PCIRR revision" w:date="2022-08-13T12:48:00Z">
        <w:r w:rsidR="006107FB" w:rsidRPr="00212489">
          <w:t xml:space="preserve"> </w:t>
        </w:r>
        <w:r w:rsidR="009B43D5">
          <w:t>in our replication data</w:t>
        </w:r>
      </w:ins>
      <w:r w:rsidR="009B43D5">
        <w:t xml:space="preserve"> </w:t>
      </w:r>
      <w:r>
        <w:t xml:space="preserve">and found no support for a </w:t>
      </w:r>
      <w:r w:rsidR="00BC016C" w:rsidRPr="00212489">
        <w:t xml:space="preserve">main effect of sunk type (OR = .76 [.47, 1.23], </w:t>
      </w:r>
      <w:r w:rsidR="00BC016C" w:rsidRPr="00212489">
        <w:rPr>
          <w:i/>
          <w:iCs/>
        </w:rPr>
        <w:t>p</w:t>
      </w:r>
      <w:r w:rsidR="00BC016C" w:rsidRPr="00212489">
        <w:t xml:space="preserve"> = .270), </w:t>
      </w:r>
      <w:r>
        <w:t xml:space="preserve">no support for a </w:t>
      </w:r>
      <w:r w:rsidR="00BC016C" w:rsidRPr="00212489">
        <w:t xml:space="preserve">main effect of sunk presence (OR = .94 [.67, 1.33], </w:t>
      </w:r>
      <w:r w:rsidR="00BC016C" w:rsidRPr="00212489">
        <w:rPr>
          <w:i/>
          <w:iCs/>
        </w:rPr>
        <w:t>p</w:t>
      </w:r>
      <w:r w:rsidR="00BC016C" w:rsidRPr="00212489">
        <w:t xml:space="preserve"> = .739)</w:t>
      </w:r>
      <w:r w:rsidR="00B07FBA">
        <w:t>,</w:t>
      </w:r>
      <w:r w:rsidR="00BC016C" w:rsidRPr="00212489">
        <w:t xml:space="preserve"> </w:t>
      </w:r>
      <w:ins w:id="366" w:author="PCIRR revision" w:date="2022-08-13T12:48:00Z">
        <w:r w:rsidR="00BB3F1E">
          <w:t xml:space="preserve">and </w:t>
        </w:r>
      </w:ins>
      <w:r w:rsidR="00B07FBA">
        <w:t xml:space="preserve">no support for an </w:t>
      </w:r>
      <w:r w:rsidR="00BC016C" w:rsidRPr="00212489">
        <w:t xml:space="preserve">interaction (OR = 1.10 [.55, 2.21], </w:t>
      </w:r>
      <w:r w:rsidR="00BC016C" w:rsidRPr="00212489">
        <w:rPr>
          <w:i/>
          <w:iCs/>
        </w:rPr>
        <w:t>p</w:t>
      </w:r>
      <w:r w:rsidR="00BC016C" w:rsidRPr="00212489">
        <w:t xml:space="preserve"> = .779)</w:t>
      </w:r>
      <w:r w:rsidR="00E54D49" w:rsidRPr="00212489">
        <w:t xml:space="preserve"> – see Figure </w:t>
      </w:r>
      <w:del w:id="367" w:author="PCIRR revision" w:date="2022-08-13T12:48:00Z">
        <w:r w:rsidR="000052CE" w:rsidRPr="00212489">
          <w:delText>3</w:delText>
        </w:r>
        <w:r w:rsidR="00E54D49" w:rsidRPr="00212489">
          <w:delText>B</w:delText>
        </w:r>
      </w:del>
      <w:ins w:id="368" w:author="PCIRR revision" w:date="2022-08-13T12:48:00Z">
        <w:r w:rsidR="009B43D5">
          <w:t>2</w:t>
        </w:r>
        <w:r w:rsidR="009B43D5" w:rsidRPr="00212489">
          <w:t>B</w:t>
        </w:r>
        <w:r w:rsidR="00BC016C" w:rsidRPr="00212489">
          <w:t>.</w:t>
        </w:r>
        <w:r w:rsidR="00F8493C">
          <w:t xml:space="preserve"> See Table 4 for a summary</w:t>
        </w:r>
      </w:ins>
      <w:r w:rsidR="00F8493C">
        <w:t>.</w:t>
      </w:r>
    </w:p>
    <w:p w14:paraId="57269BAF" w14:textId="77777777" w:rsidR="00FC20F4" w:rsidRPr="00212489" w:rsidRDefault="00FC20F4">
      <w:pPr>
        <w:spacing w:before="0" w:after="160" w:line="259" w:lineRule="auto"/>
        <w:ind w:firstLine="0"/>
      </w:pPr>
      <w:r w:rsidRPr="00212489">
        <w:br w:type="page"/>
      </w:r>
    </w:p>
    <w:p w14:paraId="4A367E86" w14:textId="6C5CBD24" w:rsidR="00E54D49" w:rsidRPr="00212489" w:rsidRDefault="00E54D49" w:rsidP="00FC20F4">
      <w:pPr>
        <w:pStyle w:val="Table"/>
      </w:pPr>
      <w:r w:rsidRPr="00212489">
        <w:lastRenderedPageBreak/>
        <w:t>Figure</w:t>
      </w:r>
      <w:r w:rsidR="000052CE" w:rsidRPr="00212489">
        <w:t xml:space="preserve"> </w:t>
      </w:r>
      <w:del w:id="369" w:author="PCIRR revision" w:date="2022-08-13T12:48:00Z">
        <w:r w:rsidR="000052CE" w:rsidRPr="00212489">
          <w:delText>3</w:delText>
        </w:r>
      </w:del>
      <w:ins w:id="370" w:author="PCIRR revision" w:date="2022-08-13T12:48:00Z">
        <w:r w:rsidR="009B43D5">
          <w:t>2</w:t>
        </w:r>
      </w:ins>
    </w:p>
    <w:p w14:paraId="18E6FE5F" w14:textId="1B2F4203" w:rsidR="000052CE" w:rsidRPr="00212489" w:rsidRDefault="00B07FBA" w:rsidP="00B07FBA">
      <w:pPr>
        <w:ind w:firstLine="0"/>
      </w:pPr>
      <w:r w:rsidRPr="00B07FBA">
        <w:rPr>
          <w:i/>
          <w:iCs/>
        </w:rPr>
        <w:t>Study 2</w:t>
      </w:r>
      <w:r>
        <w:rPr>
          <w:i/>
          <w:iCs/>
        </w:rPr>
        <w:t xml:space="preserve">: </w:t>
      </w:r>
      <w:r w:rsidR="000052CE" w:rsidRPr="00212489">
        <w:rPr>
          <w:i/>
          <w:iCs/>
        </w:rPr>
        <w:t>Predicted probabilities from logistic regression analyses</w:t>
      </w:r>
    </w:p>
    <w:p w14:paraId="3CD1067D" w14:textId="77777777" w:rsidR="00E54D49" w:rsidRPr="00212489" w:rsidRDefault="00E54D49" w:rsidP="00E54D49">
      <w:pPr>
        <w:ind w:firstLine="0"/>
        <w:rPr>
          <w:del w:id="371" w:author="PCIRR revision" w:date="2022-08-13T12:48:00Z"/>
          <w:i/>
          <w:iCs/>
        </w:rPr>
      </w:pPr>
      <w:del w:id="372" w:author="PCIRR revision" w:date="2022-08-13T12:48:00Z">
        <w:r w:rsidRPr="00212489">
          <w:rPr>
            <w:noProof/>
          </w:rPr>
          <w:drawing>
            <wp:inline distT="0" distB="0" distL="0" distR="0" wp14:anchorId="30A3C6A6" wp14:editId="160897D0">
              <wp:extent cx="5731510" cy="4298950"/>
              <wp:effectExtent l="0" t="0" r="254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del>
    </w:p>
    <w:p w14:paraId="0C6A6A0A" w14:textId="39F2BF5B" w:rsidR="00E54D49" w:rsidRPr="00212489" w:rsidRDefault="00E54D49" w:rsidP="00E54D49">
      <w:pPr>
        <w:ind w:firstLine="0"/>
        <w:rPr>
          <w:ins w:id="373" w:author="PCIRR revision" w:date="2022-08-13T12:48:00Z"/>
          <w:i/>
          <w:iCs/>
        </w:rPr>
      </w:pPr>
      <w:del w:id="374" w:author="PCIRR revision" w:date="2022-08-13T12:48:00Z">
        <w:r w:rsidRPr="00212489">
          <w:rPr>
            <w:i/>
            <w:iCs/>
          </w:rPr>
          <w:lastRenderedPageBreak/>
          <w:delText>Note.</w:delText>
        </w:r>
        <w:r w:rsidRPr="00212489">
          <w:delText xml:space="preserve"> Panel A contains main effect and interaction plots for Study 2 based on Soman’s data and panel B contains the same for the replication data.</w:delText>
        </w:r>
      </w:del>
      <w:ins w:id="375" w:author="PCIRR revision" w:date="2022-08-13T12:48:00Z">
        <w:r w:rsidR="00C275E9">
          <w:rPr>
            <w:noProof/>
          </w:rPr>
          <w:drawing>
            <wp:inline distT="0" distB="0" distL="0" distR="0" wp14:anchorId="607E438B" wp14:editId="1CC0B86E">
              <wp:extent cx="5731510" cy="4298950"/>
              <wp:effectExtent l="0" t="0" r="254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ins>
    </w:p>
    <w:p w14:paraId="45FFB190" w14:textId="59C7BC36" w:rsidR="00E54D49" w:rsidRPr="00212489" w:rsidRDefault="00E54D49" w:rsidP="00FC20F4">
      <w:pPr>
        <w:spacing w:line="240" w:lineRule="auto"/>
        <w:ind w:firstLine="0"/>
      </w:pPr>
      <w:ins w:id="376" w:author="PCIRR revision" w:date="2022-08-13T12:48:00Z">
        <w:r w:rsidRPr="00212489">
          <w:rPr>
            <w:i/>
            <w:iCs/>
          </w:rPr>
          <w:t>Note.</w:t>
        </w:r>
      </w:ins>
      <w:r w:rsidRPr="00212489">
        <w:t xml:space="preserve"> The main effect of sunk type is plotted based on predicted probabilities from the sunk cost present condition, while the main effect of sunk presence is plotted </w:t>
      </w:r>
      <w:r w:rsidR="000052CE" w:rsidRPr="00212489">
        <w:t>using marginal standardization across levels of sunk type.</w:t>
      </w:r>
    </w:p>
    <w:p w14:paraId="29358F04" w14:textId="77777777" w:rsidR="00FC20F4" w:rsidRPr="00212489" w:rsidRDefault="00FC20F4" w:rsidP="00FC20F4"/>
    <w:p w14:paraId="174CF463" w14:textId="4A843530" w:rsidR="001675A7" w:rsidRPr="00212489" w:rsidRDefault="00224EE1" w:rsidP="00224EE1">
      <w:pPr>
        <w:pStyle w:val="Heading3"/>
      </w:pPr>
      <w:r>
        <w:t xml:space="preserve">Study 1 versus Study 5: </w:t>
      </w:r>
      <w:r w:rsidR="00C021D3">
        <w:t>A</w:t>
      </w:r>
      <w:r w:rsidR="001675A7" w:rsidRPr="00212489">
        <w:t xml:space="preserve">nalysis of </w:t>
      </w:r>
      <w:r w:rsidR="00C021D3">
        <w:t>within-subject effects</w:t>
      </w:r>
    </w:p>
    <w:p w14:paraId="6FA8B7A8" w14:textId="62B4C14E" w:rsidR="007F7979" w:rsidRDefault="001675A7" w:rsidP="001675A7">
      <w:pPr>
        <w:ind w:firstLine="0"/>
      </w:pPr>
      <w:r w:rsidRPr="00212489">
        <w:tab/>
      </w:r>
      <w:r w:rsidR="0081636F" w:rsidRPr="00212489">
        <w:t xml:space="preserve">We extended the original analyses of H2 by considering an additional within-subject factor: study. Specifically, we took advantage of three of our design choices: 1) the replications of Study 1 and Study 5 both involved the same theater performance vs rock concert ticket scenario, with the only difference that the design of Study 5 was a 2x2 between-subjects; 2) the same participants completed both Study 1 and Study 5 in the same </w:t>
      </w:r>
      <w:r w:rsidR="0081636F" w:rsidRPr="00212489">
        <w:lastRenderedPageBreak/>
        <w:t xml:space="preserve">survey; 3) we included both the </w:t>
      </w:r>
      <w:del w:id="377" w:author="PCIRR revision" w:date="2022-08-13T12:48:00Z">
        <w:r w:rsidR="0081636F" w:rsidRPr="00212489">
          <w:delText>2AFC</w:delText>
        </w:r>
      </w:del>
      <w:ins w:id="378" w:author="PCIRR revision" w:date="2022-08-13T12:48:00Z">
        <w:r w:rsidR="00BC2633">
          <w:t>two</w:t>
        </w:r>
        <w:r w:rsidR="00070AF5">
          <w:t>-alternative force</w:t>
        </w:r>
        <w:r w:rsidR="006748D4">
          <w:t>d</w:t>
        </w:r>
        <w:r w:rsidR="00070AF5">
          <w:t xml:space="preserve"> choice</w:t>
        </w:r>
      </w:ins>
      <w:r w:rsidR="00070AF5" w:rsidRPr="00212489">
        <w:t xml:space="preserve"> </w:t>
      </w:r>
      <w:r w:rsidR="0081636F" w:rsidRPr="00212489">
        <w:t xml:space="preserve">and the Likert response scales in both Study 1 and Study 5. </w:t>
      </w:r>
    </w:p>
    <w:p w14:paraId="5532559A" w14:textId="4B68B6C2" w:rsidR="00763003" w:rsidRPr="00212489" w:rsidRDefault="0081636F" w:rsidP="002E2A5E">
      <w:r w:rsidRPr="00212489">
        <w:t>This allowed us to address</w:t>
      </w:r>
      <w:del w:id="379" w:author="PCIRR revision" w:date="2022-08-13T12:48:00Z">
        <w:r w:rsidRPr="00212489">
          <w:delText xml:space="preserve"> at least</w:delText>
        </w:r>
      </w:del>
      <w:r w:rsidRPr="00212489">
        <w:t xml:space="preserve"> two additional questions: </w:t>
      </w:r>
      <w:bookmarkStart w:id="380" w:name="_Hlk102120973"/>
      <w:r w:rsidRPr="00212489">
        <w:t xml:space="preserve">1) </w:t>
      </w:r>
      <w:r w:rsidR="002E2A5E">
        <w:t>W</w:t>
      </w:r>
      <w:r w:rsidR="002620CD">
        <w:t xml:space="preserve">hat are the </w:t>
      </w:r>
      <w:r w:rsidR="00763003" w:rsidRPr="00212489">
        <w:t>difference</w:t>
      </w:r>
      <w:r w:rsidR="002620CD">
        <w:t>s</w:t>
      </w:r>
      <w:r w:rsidR="00763003" w:rsidRPr="00212489">
        <w:t xml:space="preserve"> between Study 1 </w:t>
      </w:r>
      <w:r w:rsidR="002620CD">
        <w:t xml:space="preserve">and the </w:t>
      </w:r>
      <w:r w:rsidR="00425350">
        <w:t xml:space="preserve">high versus low </w:t>
      </w:r>
      <w:r w:rsidR="002620CD">
        <w:t xml:space="preserve">opportunity cost conditions in </w:t>
      </w:r>
      <w:r w:rsidR="00763003" w:rsidRPr="00212489">
        <w:t>Study 5 (</w:t>
      </w:r>
      <w:r w:rsidR="00484253" w:rsidRPr="00212489">
        <w:t>i.e.,</w:t>
      </w:r>
      <w:r w:rsidR="00763003" w:rsidRPr="00212489">
        <w:t xml:space="preserve"> study by opportunity cost interaction</w:t>
      </w:r>
      <w:r w:rsidR="002E2A5E">
        <w:t xml:space="preserve">, in the </w:t>
      </w:r>
      <w:r w:rsidR="002E2A5E" w:rsidRPr="002E2A5E">
        <w:t xml:space="preserve">no education </w:t>
      </w:r>
      <w:r w:rsidR="002E2A5E">
        <w:t>condition in Study 5</w:t>
      </w:r>
      <w:r w:rsidR="00763003" w:rsidRPr="00212489">
        <w:t xml:space="preserve">), and 2) </w:t>
      </w:r>
      <w:r w:rsidR="007A1856">
        <w:t xml:space="preserve">Are those differences affected by </w:t>
      </w:r>
      <w:r w:rsidR="00763003" w:rsidRPr="00212489">
        <w:t xml:space="preserve">education (study by opportunity cost by education interaction). </w:t>
      </w:r>
      <w:bookmarkEnd w:id="380"/>
      <w:r w:rsidR="007A1856">
        <w:t xml:space="preserve">To test both questions, we focused on the </w:t>
      </w:r>
      <w:r w:rsidR="00763003" w:rsidRPr="00212489">
        <w:t xml:space="preserve">time </w:t>
      </w:r>
      <w:r w:rsidR="007A1856">
        <w:t xml:space="preserve">sunk cost </w:t>
      </w:r>
      <w:r w:rsidR="00763003" w:rsidRPr="00212489">
        <w:t>domain, as Study 5 only included the vignette version in the time domain.</w:t>
      </w:r>
    </w:p>
    <w:p w14:paraId="29A16DB2" w14:textId="32ECDDE8" w:rsidR="0081636F" w:rsidRPr="00212489" w:rsidRDefault="00763003" w:rsidP="001675A7">
      <w:pPr>
        <w:ind w:firstLine="0"/>
      </w:pPr>
      <w:r w:rsidRPr="00212489">
        <w:tab/>
        <w:t xml:space="preserve">To address these questions, we constructed </w:t>
      </w:r>
      <w:r w:rsidR="00AC1EB7" w:rsidRPr="00212489">
        <w:t>two linear</w:t>
      </w:r>
      <w:r w:rsidRPr="00212489">
        <w:t xml:space="preserve"> models: one linear model</w:t>
      </w:r>
      <w:r w:rsidR="009B1EB3" w:rsidRPr="00212489">
        <w:t xml:space="preserve"> (LM)</w:t>
      </w:r>
      <w:r w:rsidRPr="00212489">
        <w:t xml:space="preserve"> with preference ratings on a continuous scale as the dependent variable and one generalized </w:t>
      </w:r>
      <w:r w:rsidR="009B1EB3" w:rsidRPr="00212489">
        <w:t>LM</w:t>
      </w:r>
      <w:r w:rsidR="00AC1EB7" w:rsidRPr="00212489">
        <w:t xml:space="preserve"> (GLM)</w:t>
      </w:r>
      <w:r w:rsidRPr="00212489">
        <w:t xml:space="preserve"> with ticket choice (theater performance coded as 1 and rock concert as 0) as the dependent variable. </w:t>
      </w:r>
      <w:r w:rsidR="00AC1EB7" w:rsidRPr="00212489">
        <w:t>We included three independent variables</w:t>
      </w:r>
      <w:r w:rsidRPr="00212489">
        <w:t xml:space="preserve">: study (Study 1 vs Study 5), opportunity cost (low vs high), education (no education vs education), and all their interactions. </w:t>
      </w:r>
      <w:r w:rsidR="007A1856">
        <w:t>T</w:t>
      </w:r>
      <w:r w:rsidRPr="00212489">
        <w:t>he factor variables were coded such that study was set as a treatment contrast, with Study 5 as the baseline condition, opportunity cost was coded as a sum contrast, and education was coded as a treatment contrast, with no education as the baseline condition.</w:t>
      </w:r>
    </w:p>
    <w:p w14:paraId="3DB2D80D" w14:textId="0B382020" w:rsidR="009B1EB3" w:rsidRPr="00212489" w:rsidRDefault="009B1EB3" w:rsidP="001675A7">
      <w:pPr>
        <w:ind w:firstLine="0"/>
      </w:pPr>
      <w:r w:rsidRPr="00212489">
        <w:tab/>
        <w:t>The result</w:t>
      </w:r>
      <w:r w:rsidR="00760686" w:rsidRPr="00212489">
        <w:t>s of both models suggest</w:t>
      </w:r>
      <w:r w:rsidR="00F2311F">
        <w:t xml:space="preserve">ed </w:t>
      </w:r>
      <w:r w:rsidR="00760686" w:rsidRPr="00212489">
        <w:t xml:space="preserve">that there was no two-way interaction between study and opportunity cost in the no education condition, nor was there a three-way interaction between opportunity cost, </w:t>
      </w:r>
      <w:proofErr w:type="gramStart"/>
      <w:r w:rsidR="00760686" w:rsidRPr="00212489">
        <w:t>study</w:t>
      </w:r>
      <w:proofErr w:type="gramEnd"/>
      <w:r w:rsidR="00760686" w:rsidRPr="00212489">
        <w:t xml:space="preserve"> and education in either of the models – see </w:t>
      </w:r>
      <w:del w:id="381" w:author="PCIRR revision" w:date="2022-08-13T12:48:00Z">
        <w:r w:rsidR="00760686" w:rsidRPr="00212489">
          <w:delText xml:space="preserve">Table </w:delText>
        </w:r>
        <w:r w:rsidR="00002ACE">
          <w:delText>3</w:delText>
        </w:r>
      </w:del>
      <w:ins w:id="382" w:author="PCIRR revision" w:date="2022-08-13T12:48:00Z">
        <w:r w:rsidR="00F8493C">
          <w:t>Figure 3 and Table 3 for outputs of those models and Table 4 for a summary of the results</w:t>
        </w:r>
      </w:ins>
      <w:r w:rsidR="00760686" w:rsidRPr="00212489">
        <w:t>.</w:t>
      </w:r>
    </w:p>
    <w:p w14:paraId="5990B2C8" w14:textId="77777777" w:rsidR="00241D8C" w:rsidRPr="00212489" w:rsidRDefault="00241D8C">
      <w:pPr>
        <w:spacing w:before="0" w:after="160" w:line="259" w:lineRule="auto"/>
        <w:ind w:firstLine="0"/>
      </w:pPr>
      <w:r w:rsidRPr="00212489">
        <w:br w:type="page"/>
      </w:r>
    </w:p>
    <w:p w14:paraId="23A2D9CA" w14:textId="200E2E00" w:rsidR="009B1EB3" w:rsidRPr="00212489" w:rsidRDefault="00760686" w:rsidP="00241D8C">
      <w:pPr>
        <w:pStyle w:val="Table"/>
      </w:pPr>
      <w:r w:rsidRPr="00212489">
        <w:lastRenderedPageBreak/>
        <w:t xml:space="preserve">Table </w:t>
      </w:r>
      <w:r w:rsidR="00002ACE">
        <w:t>3</w:t>
      </w:r>
    </w:p>
    <w:p w14:paraId="2EDE3A0F" w14:textId="0CA90BD9" w:rsidR="00725698" w:rsidRPr="002D5030" w:rsidRDefault="008F4B2E" w:rsidP="004E2631">
      <w:pPr>
        <w:spacing w:before="0" w:after="160" w:line="259" w:lineRule="auto"/>
        <w:ind w:firstLine="0"/>
        <w:rPr>
          <w:i/>
          <w:iCs/>
        </w:rPr>
      </w:pPr>
      <w:r w:rsidRPr="00212489">
        <w:rPr>
          <w:i/>
          <w:iCs/>
        </w:rPr>
        <w:t>Results of linear (DV: Preference) and generalized linear (DV: Binary choice) models</w:t>
      </w:r>
      <w:ins w:id="383" w:author="PCIRR revision" w:date="2022-08-13T12:48:00Z">
        <w:r w:rsidR="002D31B7">
          <w:t xml:space="preserve"> </w:t>
        </w:r>
        <w:r w:rsidR="002D31B7" w:rsidRPr="002D5030">
          <w:rPr>
            <w:i/>
            <w:iCs/>
          </w:rPr>
          <w:t xml:space="preserve">from the </w:t>
        </w:r>
        <w:r w:rsidR="002D31B7">
          <w:rPr>
            <w:i/>
            <w:iCs/>
          </w:rPr>
          <w:t>additional</w:t>
        </w:r>
        <w:r w:rsidR="002D31B7" w:rsidRPr="002D5030">
          <w:rPr>
            <w:i/>
            <w:iCs/>
          </w:rPr>
          <w:t xml:space="preserve"> within-subjects analysis</w:t>
        </w:r>
      </w:ins>
    </w:p>
    <w:p w14:paraId="03351178" w14:textId="77777777" w:rsidR="009B3238" w:rsidRPr="00212489" w:rsidRDefault="00551311" w:rsidP="001675A7">
      <w:pPr>
        <w:ind w:firstLine="0"/>
        <w:rPr>
          <w:del w:id="384" w:author="PCIRR revision" w:date="2022-08-13T12:48:00Z"/>
        </w:rPr>
      </w:pPr>
      <w:del w:id="385" w:author="PCIRR revision" w:date="2022-08-13T12:48:00Z">
        <w:r w:rsidRPr="00212489">
          <w:rPr>
            <w:noProof/>
          </w:rPr>
          <w:drawing>
            <wp:inline distT="0" distB="0" distL="0" distR="0" wp14:anchorId="25EBD1A8" wp14:editId="62D6E230">
              <wp:extent cx="5731510" cy="2443480"/>
              <wp:effectExtent l="0" t="0" r="254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9"/>
                      <a:stretch>
                        <a:fillRect/>
                      </a:stretch>
                    </pic:blipFill>
                    <pic:spPr>
                      <a:xfrm>
                        <a:off x="0" y="0"/>
                        <a:ext cx="5731510" cy="2443480"/>
                      </a:xfrm>
                      <a:prstGeom prst="rect">
                        <a:avLst/>
                      </a:prstGeom>
                    </pic:spPr>
                  </pic:pic>
                </a:graphicData>
              </a:graphic>
            </wp:inline>
          </w:drawing>
        </w:r>
      </w:del>
    </w:p>
    <w:tbl>
      <w:tblPr>
        <w:tblStyle w:val="TableGrid"/>
        <w:tblW w:w="106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0"/>
        <w:gridCol w:w="1056"/>
        <w:gridCol w:w="1576"/>
        <w:gridCol w:w="1276"/>
        <w:gridCol w:w="1417"/>
        <w:gridCol w:w="1555"/>
        <w:gridCol w:w="991"/>
        <w:gridCol w:w="7"/>
      </w:tblGrid>
      <w:tr w:rsidR="00EC2AB3" w14:paraId="753A5997" w14:textId="77777777" w:rsidTr="002D5030">
        <w:trPr>
          <w:ins w:id="386" w:author="PCIRR revision" w:date="2022-08-13T12:48:00Z"/>
        </w:trPr>
        <w:tc>
          <w:tcPr>
            <w:tcW w:w="2760" w:type="dxa"/>
            <w:vMerge w:val="restart"/>
            <w:tcBorders>
              <w:top w:val="single" w:sz="4" w:space="0" w:color="auto"/>
            </w:tcBorders>
            <w:vAlign w:val="center"/>
          </w:tcPr>
          <w:p w14:paraId="7AF28DBC" w14:textId="2B3470D3" w:rsidR="00725698" w:rsidRDefault="00725698" w:rsidP="00EC2AB3">
            <w:pPr>
              <w:spacing w:before="0" w:after="160" w:line="259" w:lineRule="auto"/>
              <w:ind w:firstLine="0"/>
              <w:rPr>
                <w:ins w:id="387" w:author="PCIRR revision" w:date="2022-08-13T12:48:00Z"/>
              </w:rPr>
            </w:pPr>
            <w:ins w:id="388" w:author="PCIRR revision" w:date="2022-08-13T12:48:00Z">
              <w:r>
                <w:t>Predictors</w:t>
              </w:r>
            </w:ins>
          </w:p>
        </w:tc>
        <w:tc>
          <w:tcPr>
            <w:tcW w:w="3908" w:type="dxa"/>
            <w:gridSpan w:val="3"/>
            <w:tcBorders>
              <w:top w:val="single" w:sz="4" w:space="0" w:color="auto"/>
            </w:tcBorders>
            <w:vAlign w:val="center"/>
          </w:tcPr>
          <w:p w14:paraId="6A8EA544" w14:textId="60BC9AF8" w:rsidR="00725698" w:rsidRDefault="00725698" w:rsidP="002D5030">
            <w:pPr>
              <w:spacing w:before="0" w:after="160" w:line="259" w:lineRule="auto"/>
              <w:ind w:firstLine="0"/>
              <w:jc w:val="center"/>
              <w:rPr>
                <w:ins w:id="389" w:author="PCIRR revision" w:date="2022-08-13T12:48:00Z"/>
              </w:rPr>
            </w:pPr>
            <w:ins w:id="390" w:author="PCIRR revision" w:date="2022-08-13T12:48:00Z">
              <w:r>
                <w:t>Preference</w:t>
              </w:r>
            </w:ins>
          </w:p>
        </w:tc>
        <w:tc>
          <w:tcPr>
            <w:tcW w:w="3970" w:type="dxa"/>
            <w:gridSpan w:val="4"/>
            <w:tcBorders>
              <w:top w:val="single" w:sz="4" w:space="0" w:color="auto"/>
            </w:tcBorders>
            <w:vAlign w:val="center"/>
          </w:tcPr>
          <w:p w14:paraId="24874A4E" w14:textId="4DDD162F" w:rsidR="00725698" w:rsidRDefault="006748D4" w:rsidP="002D5030">
            <w:pPr>
              <w:spacing w:before="0" w:after="160" w:line="259" w:lineRule="auto"/>
              <w:ind w:firstLine="0"/>
              <w:jc w:val="center"/>
              <w:rPr>
                <w:ins w:id="391" w:author="PCIRR revision" w:date="2022-08-13T12:48:00Z"/>
              </w:rPr>
            </w:pPr>
            <w:ins w:id="392" w:author="PCIRR revision" w:date="2022-08-13T12:48:00Z">
              <w:r>
                <w:t>Two</w:t>
              </w:r>
              <w:r w:rsidR="00725698">
                <w:t>-alternative forced choice</w:t>
              </w:r>
            </w:ins>
          </w:p>
        </w:tc>
      </w:tr>
      <w:tr w:rsidR="00EC2AB3" w14:paraId="5DDEA752" w14:textId="77777777" w:rsidTr="002D5030">
        <w:trPr>
          <w:gridAfter w:val="1"/>
          <w:wAfter w:w="7" w:type="dxa"/>
          <w:ins w:id="393" w:author="PCIRR revision" w:date="2022-08-13T12:48:00Z"/>
        </w:trPr>
        <w:tc>
          <w:tcPr>
            <w:tcW w:w="2760" w:type="dxa"/>
            <w:vMerge/>
            <w:tcBorders>
              <w:bottom w:val="single" w:sz="4" w:space="0" w:color="auto"/>
            </w:tcBorders>
          </w:tcPr>
          <w:p w14:paraId="5A8BEC17" w14:textId="77777777" w:rsidR="00725698" w:rsidRDefault="00725698" w:rsidP="00725698">
            <w:pPr>
              <w:spacing w:before="0" w:after="160" w:line="259" w:lineRule="auto"/>
              <w:ind w:firstLine="0"/>
              <w:rPr>
                <w:ins w:id="394" w:author="PCIRR revision" w:date="2022-08-13T12:48:00Z"/>
              </w:rPr>
            </w:pPr>
          </w:p>
        </w:tc>
        <w:tc>
          <w:tcPr>
            <w:tcW w:w="1056" w:type="dxa"/>
            <w:tcBorders>
              <w:bottom w:val="single" w:sz="4" w:space="0" w:color="auto"/>
            </w:tcBorders>
            <w:vAlign w:val="center"/>
          </w:tcPr>
          <w:p w14:paraId="44ED2079" w14:textId="3C6A29A8" w:rsidR="00725698" w:rsidRPr="002D5030" w:rsidRDefault="00725698" w:rsidP="002D5030">
            <w:pPr>
              <w:spacing w:before="0" w:after="160" w:line="259" w:lineRule="auto"/>
              <w:ind w:firstLine="0"/>
              <w:jc w:val="center"/>
              <w:rPr>
                <w:ins w:id="395" w:author="PCIRR revision" w:date="2022-08-13T12:48:00Z"/>
                <w:i/>
                <w:iCs/>
              </w:rPr>
            </w:pPr>
            <w:ins w:id="396" w:author="PCIRR revision" w:date="2022-08-13T12:48:00Z">
              <w:r w:rsidRPr="002D5030">
                <w:rPr>
                  <w:i/>
                  <w:iCs/>
                </w:rPr>
                <w:t>Estimate</w:t>
              </w:r>
            </w:ins>
          </w:p>
        </w:tc>
        <w:tc>
          <w:tcPr>
            <w:tcW w:w="1576" w:type="dxa"/>
            <w:tcBorders>
              <w:bottom w:val="single" w:sz="4" w:space="0" w:color="auto"/>
            </w:tcBorders>
            <w:vAlign w:val="center"/>
          </w:tcPr>
          <w:p w14:paraId="58038DEF" w14:textId="07751AF2" w:rsidR="00725698" w:rsidRPr="002D5030" w:rsidRDefault="00725698" w:rsidP="002D5030">
            <w:pPr>
              <w:spacing w:before="0" w:after="160" w:line="259" w:lineRule="auto"/>
              <w:ind w:firstLine="0"/>
              <w:jc w:val="center"/>
              <w:rPr>
                <w:ins w:id="397" w:author="PCIRR revision" w:date="2022-08-13T12:48:00Z"/>
                <w:i/>
                <w:iCs/>
              </w:rPr>
            </w:pPr>
            <w:ins w:id="398" w:author="PCIRR revision" w:date="2022-08-13T12:48:00Z">
              <w:r w:rsidRPr="002D5030">
                <w:rPr>
                  <w:i/>
                  <w:iCs/>
                </w:rPr>
                <w:t>95% CI</w:t>
              </w:r>
            </w:ins>
          </w:p>
        </w:tc>
        <w:tc>
          <w:tcPr>
            <w:tcW w:w="1276" w:type="dxa"/>
            <w:tcBorders>
              <w:bottom w:val="single" w:sz="4" w:space="0" w:color="auto"/>
            </w:tcBorders>
            <w:vAlign w:val="center"/>
          </w:tcPr>
          <w:p w14:paraId="1B68EAB6" w14:textId="329761E6" w:rsidR="00725698" w:rsidRPr="002D5030" w:rsidRDefault="00725698" w:rsidP="002D5030">
            <w:pPr>
              <w:spacing w:before="0" w:after="160" w:line="259" w:lineRule="auto"/>
              <w:ind w:firstLine="0"/>
              <w:jc w:val="center"/>
              <w:rPr>
                <w:ins w:id="399" w:author="PCIRR revision" w:date="2022-08-13T12:48:00Z"/>
                <w:i/>
                <w:iCs/>
              </w:rPr>
            </w:pPr>
            <w:ins w:id="400" w:author="PCIRR revision" w:date="2022-08-13T12:48:00Z">
              <w:r w:rsidRPr="00EC2AB3">
                <w:rPr>
                  <w:i/>
                  <w:iCs/>
                </w:rPr>
                <w:t>p</w:t>
              </w:r>
            </w:ins>
          </w:p>
        </w:tc>
        <w:tc>
          <w:tcPr>
            <w:tcW w:w="1417" w:type="dxa"/>
            <w:tcBorders>
              <w:bottom w:val="single" w:sz="4" w:space="0" w:color="auto"/>
            </w:tcBorders>
            <w:vAlign w:val="center"/>
          </w:tcPr>
          <w:p w14:paraId="2300F646" w14:textId="74937FEE" w:rsidR="00725698" w:rsidRPr="002D5030" w:rsidRDefault="00725698" w:rsidP="002D5030">
            <w:pPr>
              <w:spacing w:before="0" w:after="160" w:line="259" w:lineRule="auto"/>
              <w:ind w:firstLine="0"/>
              <w:jc w:val="center"/>
              <w:rPr>
                <w:ins w:id="401" w:author="PCIRR revision" w:date="2022-08-13T12:48:00Z"/>
                <w:i/>
                <w:iCs/>
              </w:rPr>
            </w:pPr>
            <w:ins w:id="402" w:author="PCIRR revision" w:date="2022-08-13T12:48:00Z">
              <w:r w:rsidRPr="002D5030">
                <w:rPr>
                  <w:i/>
                  <w:iCs/>
                </w:rPr>
                <w:t>Odds Ratio</w:t>
              </w:r>
            </w:ins>
          </w:p>
        </w:tc>
        <w:tc>
          <w:tcPr>
            <w:tcW w:w="1555" w:type="dxa"/>
            <w:tcBorders>
              <w:bottom w:val="single" w:sz="4" w:space="0" w:color="auto"/>
            </w:tcBorders>
            <w:vAlign w:val="center"/>
          </w:tcPr>
          <w:p w14:paraId="76F4B112" w14:textId="599FC352" w:rsidR="00725698" w:rsidRPr="002D5030" w:rsidRDefault="00725698" w:rsidP="002D5030">
            <w:pPr>
              <w:spacing w:before="0" w:after="160" w:line="259" w:lineRule="auto"/>
              <w:ind w:firstLine="0"/>
              <w:jc w:val="center"/>
              <w:rPr>
                <w:ins w:id="403" w:author="PCIRR revision" w:date="2022-08-13T12:48:00Z"/>
                <w:i/>
                <w:iCs/>
              </w:rPr>
            </w:pPr>
            <w:ins w:id="404" w:author="PCIRR revision" w:date="2022-08-13T12:48:00Z">
              <w:r w:rsidRPr="002D5030">
                <w:rPr>
                  <w:i/>
                  <w:iCs/>
                </w:rPr>
                <w:t>95% CI</w:t>
              </w:r>
            </w:ins>
          </w:p>
        </w:tc>
        <w:tc>
          <w:tcPr>
            <w:tcW w:w="991" w:type="dxa"/>
            <w:tcBorders>
              <w:bottom w:val="single" w:sz="4" w:space="0" w:color="auto"/>
            </w:tcBorders>
            <w:vAlign w:val="center"/>
          </w:tcPr>
          <w:p w14:paraId="2439F0FC" w14:textId="6115165A" w:rsidR="00725698" w:rsidRPr="002D5030" w:rsidRDefault="00725698" w:rsidP="002D5030">
            <w:pPr>
              <w:spacing w:before="0" w:after="160" w:line="259" w:lineRule="auto"/>
              <w:ind w:firstLine="0"/>
              <w:jc w:val="center"/>
              <w:rPr>
                <w:ins w:id="405" w:author="PCIRR revision" w:date="2022-08-13T12:48:00Z"/>
                <w:i/>
                <w:iCs/>
              </w:rPr>
            </w:pPr>
            <w:ins w:id="406" w:author="PCIRR revision" w:date="2022-08-13T12:48:00Z">
              <w:r w:rsidRPr="002D5030">
                <w:rPr>
                  <w:i/>
                  <w:iCs/>
                </w:rPr>
                <w:t>p</w:t>
              </w:r>
            </w:ins>
          </w:p>
        </w:tc>
      </w:tr>
      <w:tr w:rsidR="00EC2AB3" w14:paraId="008B5644" w14:textId="77777777" w:rsidTr="002D5030">
        <w:trPr>
          <w:gridAfter w:val="1"/>
          <w:wAfter w:w="7" w:type="dxa"/>
          <w:ins w:id="407" w:author="PCIRR revision" w:date="2022-08-13T12:48:00Z"/>
        </w:trPr>
        <w:tc>
          <w:tcPr>
            <w:tcW w:w="2760" w:type="dxa"/>
            <w:tcBorders>
              <w:top w:val="single" w:sz="4" w:space="0" w:color="auto"/>
            </w:tcBorders>
            <w:vAlign w:val="center"/>
          </w:tcPr>
          <w:p w14:paraId="41C5E256" w14:textId="776C1D28" w:rsidR="00725698" w:rsidRDefault="00725698" w:rsidP="00725698">
            <w:pPr>
              <w:spacing w:before="0" w:after="160" w:line="259" w:lineRule="auto"/>
              <w:ind w:firstLine="0"/>
              <w:rPr>
                <w:ins w:id="408" w:author="PCIRR revision" w:date="2022-08-13T12:48:00Z"/>
              </w:rPr>
            </w:pPr>
            <w:ins w:id="409" w:author="PCIRR revision" w:date="2022-08-13T12:48:00Z">
              <w:r>
                <w:t>opportunity cost</w:t>
              </w:r>
            </w:ins>
          </w:p>
        </w:tc>
        <w:tc>
          <w:tcPr>
            <w:tcW w:w="1056" w:type="dxa"/>
            <w:tcBorders>
              <w:top w:val="single" w:sz="4" w:space="0" w:color="auto"/>
            </w:tcBorders>
            <w:vAlign w:val="center"/>
          </w:tcPr>
          <w:p w14:paraId="5F88C625" w14:textId="5119E525" w:rsidR="00725698" w:rsidRDefault="00EC2AB3" w:rsidP="002D5030">
            <w:pPr>
              <w:spacing w:before="0" w:after="160" w:line="259" w:lineRule="auto"/>
              <w:ind w:firstLine="0"/>
              <w:jc w:val="center"/>
              <w:rPr>
                <w:ins w:id="410" w:author="PCIRR revision" w:date="2022-08-13T12:48:00Z"/>
              </w:rPr>
            </w:pPr>
            <w:ins w:id="411" w:author="PCIRR revision" w:date="2022-08-13T12:48:00Z">
              <w:r>
                <w:t>-.06</w:t>
              </w:r>
            </w:ins>
          </w:p>
        </w:tc>
        <w:tc>
          <w:tcPr>
            <w:tcW w:w="1576" w:type="dxa"/>
            <w:tcBorders>
              <w:top w:val="single" w:sz="4" w:space="0" w:color="auto"/>
            </w:tcBorders>
            <w:vAlign w:val="center"/>
          </w:tcPr>
          <w:p w14:paraId="1D266F88" w14:textId="66F0DF46" w:rsidR="00725698" w:rsidRDefault="00EC2AB3" w:rsidP="002D5030">
            <w:pPr>
              <w:spacing w:before="0" w:after="160" w:line="259" w:lineRule="auto"/>
              <w:ind w:firstLine="0"/>
              <w:jc w:val="center"/>
              <w:rPr>
                <w:ins w:id="412" w:author="PCIRR revision" w:date="2022-08-13T12:48:00Z"/>
              </w:rPr>
            </w:pPr>
            <w:ins w:id="413" w:author="PCIRR revision" w:date="2022-08-13T12:48:00Z">
              <w:r>
                <w:t>-.96 – .85</w:t>
              </w:r>
            </w:ins>
          </w:p>
        </w:tc>
        <w:tc>
          <w:tcPr>
            <w:tcW w:w="1276" w:type="dxa"/>
            <w:tcBorders>
              <w:top w:val="single" w:sz="4" w:space="0" w:color="auto"/>
            </w:tcBorders>
            <w:vAlign w:val="center"/>
          </w:tcPr>
          <w:p w14:paraId="66917212" w14:textId="58FD7052" w:rsidR="00725698" w:rsidRDefault="00EC2AB3" w:rsidP="002D5030">
            <w:pPr>
              <w:spacing w:before="0" w:after="160" w:line="259" w:lineRule="auto"/>
              <w:ind w:firstLine="0"/>
              <w:jc w:val="center"/>
              <w:rPr>
                <w:ins w:id="414" w:author="PCIRR revision" w:date="2022-08-13T12:48:00Z"/>
              </w:rPr>
            </w:pPr>
            <w:ins w:id="415" w:author="PCIRR revision" w:date="2022-08-13T12:48:00Z">
              <w:r>
                <w:t>.901</w:t>
              </w:r>
            </w:ins>
          </w:p>
        </w:tc>
        <w:tc>
          <w:tcPr>
            <w:tcW w:w="1417" w:type="dxa"/>
            <w:tcBorders>
              <w:top w:val="single" w:sz="4" w:space="0" w:color="auto"/>
            </w:tcBorders>
            <w:vAlign w:val="center"/>
          </w:tcPr>
          <w:p w14:paraId="74D2092F" w14:textId="442EB3F3" w:rsidR="00725698" w:rsidRDefault="00EC2AB3" w:rsidP="002D5030">
            <w:pPr>
              <w:spacing w:before="0" w:after="160" w:line="259" w:lineRule="auto"/>
              <w:ind w:firstLine="0"/>
              <w:jc w:val="center"/>
              <w:rPr>
                <w:ins w:id="416" w:author="PCIRR revision" w:date="2022-08-13T12:48:00Z"/>
              </w:rPr>
            </w:pPr>
            <w:ins w:id="417" w:author="PCIRR revision" w:date="2022-08-13T12:48:00Z">
              <w:r>
                <w:t>.71</w:t>
              </w:r>
            </w:ins>
          </w:p>
        </w:tc>
        <w:tc>
          <w:tcPr>
            <w:tcW w:w="1555" w:type="dxa"/>
            <w:tcBorders>
              <w:top w:val="single" w:sz="4" w:space="0" w:color="auto"/>
            </w:tcBorders>
            <w:vAlign w:val="center"/>
          </w:tcPr>
          <w:p w14:paraId="38B73873" w14:textId="3CDDE8C7" w:rsidR="00725698" w:rsidRDefault="00EC2AB3" w:rsidP="002D5030">
            <w:pPr>
              <w:spacing w:before="0" w:after="160" w:line="259" w:lineRule="auto"/>
              <w:ind w:firstLine="0"/>
              <w:jc w:val="center"/>
              <w:rPr>
                <w:ins w:id="418" w:author="PCIRR revision" w:date="2022-08-13T12:48:00Z"/>
              </w:rPr>
            </w:pPr>
            <w:ins w:id="419" w:author="PCIRR revision" w:date="2022-08-13T12:48:00Z">
              <w:r>
                <w:t>.43 – 1.16</w:t>
              </w:r>
            </w:ins>
          </w:p>
        </w:tc>
        <w:tc>
          <w:tcPr>
            <w:tcW w:w="991" w:type="dxa"/>
            <w:tcBorders>
              <w:top w:val="single" w:sz="4" w:space="0" w:color="auto"/>
            </w:tcBorders>
            <w:vAlign w:val="center"/>
          </w:tcPr>
          <w:p w14:paraId="67FD6EAA" w14:textId="65FA1D3D" w:rsidR="00725698" w:rsidRDefault="00EC2AB3" w:rsidP="002D5030">
            <w:pPr>
              <w:spacing w:before="0" w:after="160" w:line="259" w:lineRule="auto"/>
              <w:ind w:firstLine="0"/>
              <w:jc w:val="center"/>
              <w:rPr>
                <w:ins w:id="420" w:author="PCIRR revision" w:date="2022-08-13T12:48:00Z"/>
              </w:rPr>
            </w:pPr>
            <w:ins w:id="421" w:author="PCIRR revision" w:date="2022-08-13T12:48:00Z">
              <w:r>
                <w:t>.172</w:t>
              </w:r>
            </w:ins>
          </w:p>
        </w:tc>
      </w:tr>
      <w:tr w:rsidR="00EC2AB3" w14:paraId="0BC61913" w14:textId="77777777" w:rsidTr="002D5030">
        <w:trPr>
          <w:gridAfter w:val="1"/>
          <w:wAfter w:w="7" w:type="dxa"/>
          <w:ins w:id="422" w:author="PCIRR revision" w:date="2022-08-13T12:48:00Z"/>
        </w:trPr>
        <w:tc>
          <w:tcPr>
            <w:tcW w:w="2760" w:type="dxa"/>
            <w:vAlign w:val="center"/>
          </w:tcPr>
          <w:p w14:paraId="7C790E65" w14:textId="2DCFD0D9" w:rsidR="00725698" w:rsidRDefault="00EC2AB3" w:rsidP="00725698">
            <w:pPr>
              <w:spacing w:before="0" w:after="160" w:line="259" w:lineRule="auto"/>
              <w:ind w:firstLine="0"/>
              <w:rPr>
                <w:ins w:id="423" w:author="PCIRR revision" w:date="2022-08-13T12:48:00Z"/>
              </w:rPr>
            </w:pPr>
            <w:ins w:id="424" w:author="PCIRR revision" w:date="2022-08-13T12:48:00Z">
              <w:r>
                <w:t>s</w:t>
              </w:r>
              <w:r w:rsidR="00725698">
                <w:t>tudy</w:t>
              </w:r>
            </w:ins>
          </w:p>
        </w:tc>
        <w:tc>
          <w:tcPr>
            <w:tcW w:w="1056" w:type="dxa"/>
            <w:vAlign w:val="center"/>
          </w:tcPr>
          <w:p w14:paraId="4B2A3287" w14:textId="0863AA3C" w:rsidR="00725698" w:rsidRDefault="00EC2AB3" w:rsidP="002D5030">
            <w:pPr>
              <w:spacing w:before="0" w:after="160" w:line="259" w:lineRule="auto"/>
              <w:ind w:firstLine="0"/>
              <w:jc w:val="center"/>
              <w:rPr>
                <w:ins w:id="425" w:author="PCIRR revision" w:date="2022-08-13T12:48:00Z"/>
              </w:rPr>
            </w:pPr>
            <w:ins w:id="426" w:author="PCIRR revision" w:date="2022-08-13T12:48:00Z">
              <w:r>
                <w:t>-.07</w:t>
              </w:r>
            </w:ins>
          </w:p>
        </w:tc>
        <w:tc>
          <w:tcPr>
            <w:tcW w:w="1576" w:type="dxa"/>
            <w:vAlign w:val="center"/>
          </w:tcPr>
          <w:p w14:paraId="2CE13165" w14:textId="7B0D2281" w:rsidR="00725698" w:rsidRDefault="00EC2AB3" w:rsidP="002D5030">
            <w:pPr>
              <w:spacing w:before="0" w:after="160" w:line="259" w:lineRule="auto"/>
              <w:ind w:firstLine="0"/>
              <w:jc w:val="center"/>
              <w:rPr>
                <w:ins w:id="427" w:author="PCIRR revision" w:date="2022-08-13T12:48:00Z"/>
              </w:rPr>
            </w:pPr>
            <w:ins w:id="428" w:author="PCIRR revision" w:date="2022-08-13T12:48:00Z">
              <w:r>
                <w:t>-.63 – .48</w:t>
              </w:r>
            </w:ins>
          </w:p>
        </w:tc>
        <w:tc>
          <w:tcPr>
            <w:tcW w:w="1276" w:type="dxa"/>
            <w:vAlign w:val="center"/>
          </w:tcPr>
          <w:p w14:paraId="5630CD0D" w14:textId="0F09A164" w:rsidR="00725698" w:rsidRDefault="00EC2AB3" w:rsidP="002D5030">
            <w:pPr>
              <w:spacing w:before="0" w:after="160" w:line="259" w:lineRule="auto"/>
              <w:ind w:firstLine="0"/>
              <w:jc w:val="center"/>
              <w:rPr>
                <w:ins w:id="429" w:author="PCIRR revision" w:date="2022-08-13T12:48:00Z"/>
              </w:rPr>
            </w:pPr>
            <w:ins w:id="430" w:author="PCIRR revision" w:date="2022-08-13T12:48:00Z">
              <w:r>
                <w:t>.795</w:t>
              </w:r>
            </w:ins>
          </w:p>
        </w:tc>
        <w:tc>
          <w:tcPr>
            <w:tcW w:w="1417" w:type="dxa"/>
            <w:vAlign w:val="center"/>
          </w:tcPr>
          <w:p w14:paraId="29375200" w14:textId="20418D2E" w:rsidR="00725698" w:rsidRDefault="00EC2AB3" w:rsidP="002D5030">
            <w:pPr>
              <w:spacing w:before="0" w:after="160" w:line="259" w:lineRule="auto"/>
              <w:ind w:firstLine="0"/>
              <w:jc w:val="center"/>
              <w:rPr>
                <w:ins w:id="431" w:author="PCIRR revision" w:date="2022-08-13T12:48:00Z"/>
              </w:rPr>
            </w:pPr>
            <w:ins w:id="432" w:author="PCIRR revision" w:date="2022-08-13T12:48:00Z">
              <w:r>
                <w:t>.80</w:t>
              </w:r>
            </w:ins>
          </w:p>
        </w:tc>
        <w:tc>
          <w:tcPr>
            <w:tcW w:w="1555" w:type="dxa"/>
            <w:vAlign w:val="center"/>
          </w:tcPr>
          <w:p w14:paraId="4A51A184" w14:textId="18992E9E" w:rsidR="00725698" w:rsidRDefault="00EC2AB3" w:rsidP="002D5030">
            <w:pPr>
              <w:spacing w:before="0" w:after="160" w:line="259" w:lineRule="auto"/>
              <w:ind w:firstLine="0"/>
              <w:jc w:val="center"/>
              <w:rPr>
                <w:ins w:id="433" w:author="PCIRR revision" w:date="2022-08-13T12:48:00Z"/>
              </w:rPr>
            </w:pPr>
            <w:ins w:id="434" w:author="PCIRR revision" w:date="2022-08-13T12:48:00Z">
              <w:r>
                <w:t>.52 – 1.23</w:t>
              </w:r>
            </w:ins>
          </w:p>
        </w:tc>
        <w:tc>
          <w:tcPr>
            <w:tcW w:w="991" w:type="dxa"/>
            <w:vAlign w:val="center"/>
          </w:tcPr>
          <w:p w14:paraId="38AE24CA" w14:textId="48D00FFF" w:rsidR="00725698" w:rsidRDefault="00EC2AB3" w:rsidP="002D5030">
            <w:pPr>
              <w:spacing w:before="0" w:after="160" w:line="259" w:lineRule="auto"/>
              <w:ind w:firstLine="0"/>
              <w:jc w:val="center"/>
              <w:rPr>
                <w:ins w:id="435" w:author="PCIRR revision" w:date="2022-08-13T12:48:00Z"/>
              </w:rPr>
            </w:pPr>
            <w:ins w:id="436" w:author="PCIRR revision" w:date="2022-08-13T12:48:00Z">
              <w:r>
                <w:t>.315</w:t>
              </w:r>
            </w:ins>
          </w:p>
        </w:tc>
      </w:tr>
      <w:tr w:rsidR="00EC2AB3" w14:paraId="1014CBD5" w14:textId="77777777" w:rsidTr="002D5030">
        <w:trPr>
          <w:gridAfter w:val="1"/>
          <w:wAfter w:w="7" w:type="dxa"/>
          <w:ins w:id="437" w:author="PCIRR revision" w:date="2022-08-13T12:48:00Z"/>
        </w:trPr>
        <w:tc>
          <w:tcPr>
            <w:tcW w:w="2760" w:type="dxa"/>
            <w:vAlign w:val="center"/>
          </w:tcPr>
          <w:p w14:paraId="49BCB083" w14:textId="77603376" w:rsidR="00725698" w:rsidRDefault="00725698" w:rsidP="00725698">
            <w:pPr>
              <w:spacing w:before="0" w:after="160" w:line="259" w:lineRule="auto"/>
              <w:ind w:firstLine="0"/>
              <w:rPr>
                <w:ins w:id="438" w:author="PCIRR revision" w:date="2022-08-13T12:48:00Z"/>
              </w:rPr>
            </w:pPr>
            <w:ins w:id="439" w:author="PCIRR revision" w:date="2022-08-13T12:48:00Z">
              <w:r>
                <w:t>education</w:t>
              </w:r>
            </w:ins>
          </w:p>
        </w:tc>
        <w:tc>
          <w:tcPr>
            <w:tcW w:w="1056" w:type="dxa"/>
            <w:vAlign w:val="center"/>
          </w:tcPr>
          <w:p w14:paraId="66CC7DC9" w14:textId="44BF2650" w:rsidR="00725698" w:rsidRDefault="00EC2AB3" w:rsidP="002D5030">
            <w:pPr>
              <w:spacing w:before="0" w:after="160" w:line="259" w:lineRule="auto"/>
              <w:ind w:firstLine="0"/>
              <w:jc w:val="center"/>
              <w:rPr>
                <w:ins w:id="440" w:author="PCIRR revision" w:date="2022-08-13T12:48:00Z"/>
              </w:rPr>
            </w:pPr>
            <w:ins w:id="441" w:author="PCIRR revision" w:date="2022-08-13T12:48:00Z">
              <w:r>
                <w:t>-.04</w:t>
              </w:r>
            </w:ins>
          </w:p>
        </w:tc>
        <w:tc>
          <w:tcPr>
            <w:tcW w:w="1576" w:type="dxa"/>
            <w:vAlign w:val="center"/>
          </w:tcPr>
          <w:p w14:paraId="4E026CF3" w14:textId="7D83A0E9" w:rsidR="00725698" w:rsidRDefault="00EC2AB3" w:rsidP="002D5030">
            <w:pPr>
              <w:spacing w:before="0" w:after="160" w:line="259" w:lineRule="auto"/>
              <w:ind w:firstLine="0"/>
              <w:jc w:val="center"/>
              <w:rPr>
                <w:ins w:id="442" w:author="PCIRR revision" w:date="2022-08-13T12:48:00Z"/>
              </w:rPr>
            </w:pPr>
            <w:ins w:id="443" w:author="PCIRR revision" w:date="2022-08-13T12:48:00Z">
              <w:r>
                <w:t>-.68 – .60</w:t>
              </w:r>
            </w:ins>
          </w:p>
        </w:tc>
        <w:tc>
          <w:tcPr>
            <w:tcW w:w="1276" w:type="dxa"/>
            <w:vAlign w:val="center"/>
          </w:tcPr>
          <w:p w14:paraId="4E1A7374" w14:textId="40F134FA" w:rsidR="00725698" w:rsidRDefault="00EC2AB3" w:rsidP="002D5030">
            <w:pPr>
              <w:spacing w:before="0" w:after="160" w:line="259" w:lineRule="auto"/>
              <w:ind w:firstLine="0"/>
              <w:jc w:val="center"/>
              <w:rPr>
                <w:ins w:id="444" w:author="PCIRR revision" w:date="2022-08-13T12:48:00Z"/>
              </w:rPr>
            </w:pPr>
            <w:ins w:id="445" w:author="PCIRR revision" w:date="2022-08-13T12:48:00Z">
              <w:r>
                <w:t>.902</w:t>
              </w:r>
            </w:ins>
          </w:p>
        </w:tc>
        <w:tc>
          <w:tcPr>
            <w:tcW w:w="1417" w:type="dxa"/>
            <w:vAlign w:val="center"/>
          </w:tcPr>
          <w:p w14:paraId="67CC066D" w14:textId="66FD6097" w:rsidR="00725698" w:rsidRDefault="00EC2AB3" w:rsidP="002D5030">
            <w:pPr>
              <w:spacing w:before="0" w:after="160" w:line="259" w:lineRule="auto"/>
              <w:ind w:firstLine="0"/>
              <w:jc w:val="center"/>
              <w:rPr>
                <w:ins w:id="446" w:author="PCIRR revision" w:date="2022-08-13T12:48:00Z"/>
              </w:rPr>
            </w:pPr>
            <w:ins w:id="447" w:author="PCIRR revision" w:date="2022-08-13T12:48:00Z">
              <w:r>
                <w:t>.99</w:t>
              </w:r>
            </w:ins>
          </w:p>
        </w:tc>
        <w:tc>
          <w:tcPr>
            <w:tcW w:w="1555" w:type="dxa"/>
            <w:vAlign w:val="center"/>
          </w:tcPr>
          <w:p w14:paraId="191F62E9" w14:textId="09F89C75" w:rsidR="00725698" w:rsidRDefault="00EC2AB3" w:rsidP="002D5030">
            <w:pPr>
              <w:spacing w:before="0" w:after="160" w:line="259" w:lineRule="auto"/>
              <w:ind w:firstLine="0"/>
              <w:jc w:val="center"/>
              <w:rPr>
                <w:ins w:id="448" w:author="PCIRR revision" w:date="2022-08-13T12:48:00Z"/>
              </w:rPr>
            </w:pPr>
            <w:ins w:id="449" w:author="PCIRR revision" w:date="2022-08-13T12:48:00Z">
              <w:r>
                <w:t>.70 – 1.40</w:t>
              </w:r>
            </w:ins>
          </w:p>
        </w:tc>
        <w:tc>
          <w:tcPr>
            <w:tcW w:w="991" w:type="dxa"/>
            <w:vAlign w:val="center"/>
          </w:tcPr>
          <w:p w14:paraId="642239EB" w14:textId="3A75672C" w:rsidR="00725698" w:rsidRDefault="00EC2AB3" w:rsidP="002D5030">
            <w:pPr>
              <w:spacing w:before="0" w:after="160" w:line="259" w:lineRule="auto"/>
              <w:ind w:firstLine="0"/>
              <w:jc w:val="center"/>
              <w:rPr>
                <w:ins w:id="450" w:author="PCIRR revision" w:date="2022-08-13T12:48:00Z"/>
              </w:rPr>
            </w:pPr>
            <w:ins w:id="451" w:author="PCIRR revision" w:date="2022-08-13T12:48:00Z">
              <w:r>
                <w:t>.967</w:t>
              </w:r>
            </w:ins>
          </w:p>
        </w:tc>
      </w:tr>
      <w:tr w:rsidR="00EC2AB3" w14:paraId="169CB91E" w14:textId="77777777" w:rsidTr="002D5030">
        <w:trPr>
          <w:gridAfter w:val="1"/>
          <w:wAfter w:w="7" w:type="dxa"/>
          <w:ins w:id="452" w:author="PCIRR revision" w:date="2022-08-13T12:48:00Z"/>
        </w:trPr>
        <w:tc>
          <w:tcPr>
            <w:tcW w:w="2760" w:type="dxa"/>
            <w:vAlign w:val="center"/>
          </w:tcPr>
          <w:p w14:paraId="08DC6D98" w14:textId="40A31F37" w:rsidR="00725698" w:rsidRDefault="00725698" w:rsidP="00725698">
            <w:pPr>
              <w:spacing w:before="0" w:after="160" w:line="259" w:lineRule="auto"/>
              <w:ind w:firstLine="0"/>
              <w:rPr>
                <w:ins w:id="453" w:author="PCIRR revision" w:date="2022-08-13T12:48:00Z"/>
              </w:rPr>
            </w:pPr>
            <w:ins w:id="454" w:author="PCIRR revision" w:date="2022-08-13T12:48:00Z">
              <w:r>
                <w:t>opportunity cost x study</w:t>
              </w:r>
            </w:ins>
          </w:p>
        </w:tc>
        <w:tc>
          <w:tcPr>
            <w:tcW w:w="1056" w:type="dxa"/>
            <w:vAlign w:val="center"/>
          </w:tcPr>
          <w:p w14:paraId="0B651113" w14:textId="52749B53" w:rsidR="00725698" w:rsidRDefault="00EC2AB3" w:rsidP="002D5030">
            <w:pPr>
              <w:spacing w:before="0" w:after="160" w:line="259" w:lineRule="auto"/>
              <w:ind w:firstLine="0"/>
              <w:jc w:val="center"/>
              <w:rPr>
                <w:ins w:id="455" w:author="PCIRR revision" w:date="2022-08-13T12:48:00Z"/>
              </w:rPr>
            </w:pPr>
            <w:ins w:id="456" w:author="PCIRR revision" w:date="2022-08-13T12:48:00Z">
              <w:r>
                <w:t>-.37</w:t>
              </w:r>
            </w:ins>
          </w:p>
        </w:tc>
        <w:tc>
          <w:tcPr>
            <w:tcW w:w="1576" w:type="dxa"/>
            <w:vAlign w:val="center"/>
          </w:tcPr>
          <w:p w14:paraId="3F4CC9DD" w14:textId="62EA306C" w:rsidR="00725698" w:rsidRDefault="00EC2AB3" w:rsidP="002D5030">
            <w:pPr>
              <w:spacing w:before="0" w:after="160" w:line="259" w:lineRule="auto"/>
              <w:ind w:firstLine="0"/>
              <w:jc w:val="center"/>
              <w:rPr>
                <w:ins w:id="457" w:author="PCIRR revision" w:date="2022-08-13T12:48:00Z"/>
              </w:rPr>
            </w:pPr>
            <w:ins w:id="458" w:author="PCIRR revision" w:date="2022-08-13T12:48:00Z">
              <w:r>
                <w:t>-1.47 – 0.74</w:t>
              </w:r>
            </w:ins>
          </w:p>
        </w:tc>
        <w:tc>
          <w:tcPr>
            <w:tcW w:w="1276" w:type="dxa"/>
            <w:vAlign w:val="center"/>
          </w:tcPr>
          <w:p w14:paraId="7FE8F374" w14:textId="40C76399" w:rsidR="00725698" w:rsidRDefault="00EC2AB3" w:rsidP="002D5030">
            <w:pPr>
              <w:spacing w:before="0" w:after="160" w:line="259" w:lineRule="auto"/>
              <w:ind w:firstLine="0"/>
              <w:jc w:val="center"/>
              <w:rPr>
                <w:ins w:id="459" w:author="PCIRR revision" w:date="2022-08-13T12:48:00Z"/>
              </w:rPr>
            </w:pPr>
            <w:ins w:id="460" w:author="PCIRR revision" w:date="2022-08-13T12:48:00Z">
              <w:r>
                <w:t>.518</w:t>
              </w:r>
            </w:ins>
          </w:p>
        </w:tc>
        <w:tc>
          <w:tcPr>
            <w:tcW w:w="1417" w:type="dxa"/>
            <w:vAlign w:val="center"/>
          </w:tcPr>
          <w:p w14:paraId="26D0B6FB" w14:textId="1B5250C3" w:rsidR="00725698" w:rsidRDefault="00EC2AB3" w:rsidP="002D5030">
            <w:pPr>
              <w:spacing w:before="0" w:after="160" w:line="259" w:lineRule="auto"/>
              <w:ind w:firstLine="0"/>
              <w:jc w:val="center"/>
              <w:rPr>
                <w:ins w:id="461" w:author="PCIRR revision" w:date="2022-08-13T12:48:00Z"/>
              </w:rPr>
            </w:pPr>
            <w:ins w:id="462" w:author="PCIRR revision" w:date="2022-08-13T12:48:00Z">
              <w:r>
                <w:t>.82</w:t>
              </w:r>
            </w:ins>
          </w:p>
        </w:tc>
        <w:tc>
          <w:tcPr>
            <w:tcW w:w="1555" w:type="dxa"/>
            <w:vAlign w:val="center"/>
          </w:tcPr>
          <w:p w14:paraId="30088F2E" w14:textId="29D0C1DA" w:rsidR="00725698" w:rsidRDefault="00EC2AB3" w:rsidP="002D5030">
            <w:pPr>
              <w:spacing w:before="0" w:after="160" w:line="259" w:lineRule="auto"/>
              <w:ind w:firstLine="0"/>
              <w:jc w:val="center"/>
              <w:rPr>
                <w:ins w:id="463" w:author="PCIRR revision" w:date="2022-08-13T12:48:00Z"/>
              </w:rPr>
            </w:pPr>
            <w:ins w:id="464" w:author="PCIRR revision" w:date="2022-08-13T12:48:00Z">
              <w:r>
                <w:t>.35 – 1.94</w:t>
              </w:r>
            </w:ins>
          </w:p>
        </w:tc>
        <w:tc>
          <w:tcPr>
            <w:tcW w:w="991" w:type="dxa"/>
            <w:vAlign w:val="center"/>
          </w:tcPr>
          <w:p w14:paraId="5369A2F0" w14:textId="42720F1F" w:rsidR="00725698" w:rsidRDefault="00EC2AB3" w:rsidP="002D5030">
            <w:pPr>
              <w:spacing w:before="0" w:after="160" w:line="259" w:lineRule="auto"/>
              <w:ind w:firstLine="0"/>
              <w:jc w:val="center"/>
              <w:rPr>
                <w:ins w:id="465" w:author="PCIRR revision" w:date="2022-08-13T12:48:00Z"/>
              </w:rPr>
            </w:pPr>
            <w:ins w:id="466" w:author="PCIRR revision" w:date="2022-08-13T12:48:00Z">
              <w:r>
                <w:t>.656</w:t>
              </w:r>
            </w:ins>
          </w:p>
        </w:tc>
      </w:tr>
      <w:tr w:rsidR="00EC2AB3" w14:paraId="0987FDD2" w14:textId="77777777" w:rsidTr="002D5030">
        <w:trPr>
          <w:gridAfter w:val="1"/>
          <w:wAfter w:w="7" w:type="dxa"/>
          <w:ins w:id="467" w:author="PCIRR revision" w:date="2022-08-13T12:48:00Z"/>
        </w:trPr>
        <w:tc>
          <w:tcPr>
            <w:tcW w:w="2760" w:type="dxa"/>
            <w:vAlign w:val="center"/>
          </w:tcPr>
          <w:p w14:paraId="157664E8" w14:textId="4CF169CE" w:rsidR="00725698" w:rsidRDefault="00725698" w:rsidP="00725698">
            <w:pPr>
              <w:spacing w:before="0" w:after="160" w:line="259" w:lineRule="auto"/>
              <w:ind w:firstLine="0"/>
              <w:rPr>
                <w:ins w:id="468" w:author="PCIRR revision" w:date="2022-08-13T12:48:00Z"/>
              </w:rPr>
            </w:pPr>
            <w:ins w:id="469" w:author="PCIRR revision" w:date="2022-08-13T12:48:00Z">
              <w:r>
                <w:t>opportunity cost x education</w:t>
              </w:r>
            </w:ins>
          </w:p>
        </w:tc>
        <w:tc>
          <w:tcPr>
            <w:tcW w:w="1056" w:type="dxa"/>
            <w:vAlign w:val="center"/>
          </w:tcPr>
          <w:p w14:paraId="7A09C3D0" w14:textId="6A54531C" w:rsidR="00725698" w:rsidRDefault="00EC2AB3" w:rsidP="002D5030">
            <w:pPr>
              <w:spacing w:before="0" w:after="160" w:line="259" w:lineRule="auto"/>
              <w:ind w:firstLine="0"/>
              <w:jc w:val="center"/>
              <w:rPr>
                <w:ins w:id="470" w:author="PCIRR revision" w:date="2022-08-13T12:48:00Z"/>
              </w:rPr>
            </w:pPr>
            <w:ins w:id="471" w:author="PCIRR revision" w:date="2022-08-13T12:48:00Z">
              <w:r>
                <w:t>.26</w:t>
              </w:r>
            </w:ins>
          </w:p>
        </w:tc>
        <w:tc>
          <w:tcPr>
            <w:tcW w:w="1576" w:type="dxa"/>
            <w:vAlign w:val="center"/>
          </w:tcPr>
          <w:p w14:paraId="63A9F0DB" w14:textId="1A10EB6F" w:rsidR="00725698" w:rsidRDefault="00EC2AB3" w:rsidP="002D5030">
            <w:pPr>
              <w:spacing w:before="0" w:after="160" w:line="259" w:lineRule="auto"/>
              <w:ind w:firstLine="0"/>
              <w:jc w:val="center"/>
              <w:rPr>
                <w:ins w:id="472" w:author="PCIRR revision" w:date="2022-08-13T12:48:00Z"/>
              </w:rPr>
            </w:pPr>
            <w:ins w:id="473" w:author="PCIRR revision" w:date="2022-08-13T12:48:00Z">
              <w:r>
                <w:t>-1.02 – 1.54</w:t>
              </w:r>
            </w:ins>
          </w:p>
        </w:tc>
        <w:tc>
          <w:tcPr>
            <w:tcW w:w="1276" w:type="dxa"/>
            <w:vAlign w:val="center"/>
          </w:tcPr>
          <w:p w14:paraId="0989E9CA" w14:textId="5477CFF3" w:rsidR="00725698" w:rsidRDefault="00EC2AB3" w:rsidP="002D5030">
            <w:pPr>
              <w:spacing w:before="0" w:after="160" w:line="259" w:lineRule="auto"/>
              <w:ind w:firstLine="0"/>
              <w:jc w:val="center"/>
              <w:rPr>
                <w:ins w:id="474" w:author="PCIRR revision" w:date="2022-08-13T12:48:00Z"/>
              </w:rPr>
            </w:pPr>
            <w:ins w:id="475" w:author="PCIRR revision" w:date="2022-08-13T12:48:00Z">
              <w:r>
                <w:t>.692</w:t>
              </w:r>
            </w:ins>
          </w:p>
        </w:tc>
        <w:tc>
          <w:tcPr>
            <w:tcW w:w="1417" w:type="dxa"/>
            <w:vAlign w:val="center"/>
          </w:tcPr>
          <w:p w14:paraId="0ADA90E6" w14:textId="4715E671" w:rsidR="00725698" w:rsidRDefault="00EC2AB3" w:rsidP="002D5030">
            <w:pPr>
              <w:spacing w:before="0" w:after="160" w:line="259" w:lineRule="auto"/>
              <w:ind w:firstLine="0"/>
              <w:jc w:val="center"/>
              <w:rPr>
                <w:ins w:id="476" w:author="PCIRR revision" w:date="2022-08-13T12:48:00Z"/>
              </w:rPr>
            </w:pPr>
            <w:ins w:id="477" w:author="PCIRR revision" w:date="2022-08-13T12:48:00Z">
              <w:r>
                <w:t>1.95</w:t>
              </w:r>
            </w:ins>
          </w:p>
        </w:tc>
        <w:tc>
          <w:tcPr>
            <w:tcW w:w="1555" w:type="dxa"/>
            <w:vAlign w:val="center"/>
          </w:tcPr>
          <w:p w14:paraId="7DF588F7" w14:textId="70D804A8" w:rsidR="00725698" w:rsidRDefault="00EC2AB3" w:rsidP="002D5030">
            <w:pPr>
              <w:spacing w:before="0" w:after="160" w:line="259" w:lineRule="auto"/>
              <w:ind w:firstLine="0"/>
              <w:jc w:val="center"/>
              <w:rPr>
                <w:ins w:id="478" w:author="PCIRR revision" w:date="2022-08-13T12:48:00Z"/>
              </w:rPr>
            </w:pPr>
            <w:ins w:id="479" w:author="PCIRR revision" w:date="2022-08-13T12:48:00Z">
              <w:r>
                <w:t>.98 – 3.91</w:t>
              </w:r>
            </w:ins>
          </w:p>
        </w:tc>
        <w:tc>
          <w:tcPr>
            <w:tcW w:w="991" w:type="dxa"/>
            <w:vAlign w:val="center"/>
          </w:tcPr>
          <w:p w14:paraId="4F945B86" w14:textId="28B72AB9" w:rsidR="00725698" w:rsidRDefault="00EC2AB3" w:rsidP="002D5030">
            <w:pPr>
              <w:spacing w:before="0" w:after="160" w:line="259" w:lineRule="auto"/>
              <w:ind w:firstLine="0"/>
              <w:jc w:val="center"/>
              <w:rPr>
                <w:ins w:id="480" w:author="PCIRR revision" w:date="2022-08-13T12:48:00Z"/>
              </w:rPr>
            </w:pPr>
            <w:ins w:id="481" w:author="PCIRR revision" w:date="2022-08-13T12:48:00Z">
              <w:r>
                <w:t>.059</w:t>
              </w:r>
            </w:ins>
          </w:p>
        </w:tc>
      </w:tr>
      <w:tr w:rsidR="00EC2AB3" w14:paraId="089B00B3" w14:textId="77777777" w:rsidTr="002D5030">
        <w:trPr>
          <w:gridAfter w:val="1"/>
          <w:wAfter w:w="7" w:type="dxa"/>
          <w:ins w:id="482" w:author="PCIRR revision" w:date="2022-08-13T12:48:00Z"/>
        </w:trPr>
        <w:tc>
          <w:tcPr>
            <w:tcW w:w="2760" w:type="dxa"/>
            <w:vAlign w:val="center"/>
          </w:tcPr>
          <w:p w14:paraId="41212879" w14:textId="6474E218" w:rsidR="00725698" w:rsidRDefault="00725698" w:rsidP="00725698">
            <w:pPr>
              <w:spacing w:before="0" w:after="160" w:line="259" w:lineRule="auto"/>
              <w:ind w:firstLine="0"/>
              <w:rPr>
                <w:ins w:id="483" w:author="PCIRR revision" w:date="2022-08-13T12:48:00Z"/>
              </w:rPr>
            </w:pPr>
            <w:ins w:id="484" w:author="PCIRR revision" w:date="2022-08-13T12:48:00Z">
              <w:r>
                <w:t>study x education</w:t>
              </w:r>
            </w:ins>
          </w:p>
        </w:tc>
        <w:tc>
          <w:tcPr>
            <w:tcW w:w="1056" w:type="dxa"/>
            <w:vAlign w:val="center"/>
          </w:tcPr>
          <w:p w14:paraId="301A72DD" w14:textId="004348C6" w:rsidR="00725698" w:rsidRDefault="00EC2AB3" w:rsidP="002D5030">
            <w:pPr>
              <w:spacing w:before="0" w:after="160" w:line="259" w:lineRule="auto"/>
              <w:ind w:firstLine="0"/>
              <w:jc w:val="center"/>
              <w:rPr>
                <w:ins w:id="485" w:author="PCIRR revision" w:date="2022-08-13T12:48:00Z"/>
              </w:rPr>
            </w:pPr>
            <w:ins w:id="486" w:author="PCIRR revision" w:date="2022-08-13T12:48:00Z">
              <w:r>
                <w:t>.41</w:t>
              </w:r>
            </w:ins>
          </w:p>
        </w:tc>
        <w:tc>
          <w:tcPr>
            <w:tcW w:w="1576" w:type="dxa"/>
            <w:vAlign w:val="center"/>
          </w:tcPr>
          <w:p w14:paraId="01B55803" w14:textId="7DC7A513" w:rsidR="00725698" w:rsidRDefault="00EC2AB3" w:rsidP="002D5030">
            <w:pPr>
              <w:spacing w:before="0" w:after="160" w:line="259" w:lineRule="auto"/>
              <w:ind w:firstLine="0"/>
              <w:jc w:val="center"/>
              <w:rPr>
                <w:ins w:id="487" w:author="PCIRR revision" w:date="2022-08-13T12:48:00Z"/>
              </w:rPr>
            </w:pPr>
            <w:ins w:id="488" w:author="PCIRR revision" w:date="2022-08-13T12:48:00Z">
              <w:r>
                <w:t>-.37 – 1.19</w:t>
              </w:r>
            </w:ins>
          </w:p>
        </w:tc>
        <w:tc>
          <w:tcPr>
            <w:tcW w:w="1276" w:type="dxa"/>
            <w:vAlign w:val="center"/>
          </w:tcPr>
          <w:p w14:paraId="24FE28C2" w14:textId="5AACC24C" w:rsidR="00725698" w:rsidRDefault="00EC2AB3" w:rsidP="002D5030">
            <w:pPr>
              <w:spacing w:before="0" w:after="160" w:line="259" w:lineRule="auto"/>
              <w:ind w:firstLine="0"/>
              <w:jc w:val="center"/>
              <w:rPr>
                <w:ins w:id="489" w:author="PCIRR revision" w:date="2022-08-13T12:48:00Z"/>
              </w:rPr>
            </w:pPr>
            <w:ins w:id="490" w:author="PCIRR revision" w:date="2022-08-13T12:48:00Z">
              <w:r>
                <w:t>.302</w:t>
              </w:r>
            </w:ins>
          </w:p>
        </w:tc>
        <w:tc>
          <w:tcPr>
            <w:tcW w:w="1417" w:type="dxa"/>
            <w:vAlign w:val="center"/>
          </w:tcPr>
          <w:p w14:paraId="456E60C3" w14:textId="5DA549D4" w:rsidR="00725698" w:rsidRDefault="00EC2AB3" w:rsidP="002D5030">
            <w:pPr>
              <w:spacing w:before="0" w:after="160" w:line="259" w:lineRule="auto"/>
              <w:ind w:firstLine="0"/>
              <w:jc w:val="center"/>
              <w:rPr>
                <w:ins w:id="491" w:author="PCIRR revision" w:date="2022-08-13T12:48:00Z"/>
              </w:rPr>
            </w:pPr>
            <w:ins w:id="492" w:author="PCIRR revision" w:date="2022-08-13T12:48:00Z">
              <w:r>
                <w:t>1.48</w:t>
              </w:r>
            </w:ins>
          </w:p>
        </w:tc>
        <w:tc>
          <w:tcPr>
            <w:tcW w:w="1555" w:type="dxa"/>
            <w:vAlign w:val="center"/>
          </w:tcPr>
          <w:p w14:paraId="3682F1DB" w14:textId="3F1C2089" w:rsidR="00725698" w:rsidRDefault="00EC2AB3" w:rsidP="002D5030">
            <w:pPr>
              <w:spacing w:before="0" w:after="160" w:line="259" w:lineRule="auto"/>
              <w:ind w:firstLine="0"/>
              <w:jc w:val="center"/>
              <w:rPr>
                <w:ins w:id="493" w:author="PCIRR revision" w:date="2022-08-13T12:48:00Z"/>
              </w:rPr>
            </w:pPr>
            <w:ins w:id="494" w:author="PCIRR revision" w:date="2022-08-13T12:48:00Z">
              <w:r>
                <w:t>.81 – 2.71</w:t>
              </w:r>
            </w:ins>
          </w:p>
        </w:tc>
        <w:tc>
          <w:tcPr>
            <w:tcW w:w="991" w:type="dxa"/>
            <w:vAlign w:val="center"/>
          </w:tcPr>
          <w:p w14:paraId="5885304E" w14:textId="1CC8F794" w:rsidR="00725698" w:rsidRDefault="00EC2AB3" w:rsidP="002D5030">
            <w:pPr>
              <w:spacing w:before="0" w:after="160" w:line="259" w:lineRule="auto"/>
              <w:ind w:firstLine="0"/>
              <w:jc w:val="center"/>
              <w:rPr>
                <w:ins w:id="495" w:author="PCIRR revision" w:date="2022-08-13T12:48:00Z"/>
              </w:rPr>
            </w:pPr>
            <w:ins w:id="496" w:author="PCIRR revision" w:date="2022-08-13T12:48:00Z">
              <w:r>
                <w:t>.204</w:t>
              </w:r>
            </w:ins>
          </w:p>
        </w:tc>
      </w:tr>
      <w:tr w:rsidR="00EC2AB3" w14:paraId="06A4DFF5" w14:textId="77777777" w:rsidTr="002D5030">
        <w:trPr>
          <w:gridAfter w:val="1"/>
          <w:wAfter w:w="7" w:type="dxa"/>
          <w:ins w:id="497" w:author="PCIRR revision" w:date="2022-08-13T12:48:00Z"/>
        </w:trPr>
        <w:tc>
          <w:tcPr>
            <w:tcW w:w="2760" w:type="dxa"/>
            <w:tcBorders>
              <w:bottom w:val="single" w:sz="4" w:space="0" w:color="auto"/>
            </w:tcBorders>
            <w:vAlign w:val="center"/>
          </w:tcPr>
          <w:p w14:paraId="466B660F" w14:textId="5DE3D3AA" w:rsidR="00725698" w:rsidRDefault="00725698" w:rsidP="00725698">
            <w:pPr>
              <w:spacing w:before="0" w:after="160" w:line="259" w:lineRule="auto"/>
              <w:ind w:firstLine="0"/>
              <w:rPr>
                <w:ins w:id="498" w:author="PCIRR revision" w:date="2022-08-13T12:48:00Z"/>
              </w:rPr>
            </w:pPr>
            <w:ins w:id="499" w:author="PCIRR revision" w:date="2022-08-13T12:48:00Z">
              <w:r>
                <w:t>opportunity cost x study x education</w:t>
              </w:r>
            </w:ins>
          </w:p>
        </w:tc>
        <w:tc>
          <w:tcPr>
            <w:tcW w:w="1056" w:type="dxa"/>
            <w:tcBorders>
              <w:bottom w:val="single" w:sz="4" w:space="0" w:color="auto"/>
            </w:tcBorders>
            <w:vAlign w:val="center"/>
          </w:tcPr>
          <w:p w14:paraId="2137244B" w14:textId="78779165" w:rsidR="00725698" w:rsidRDefault="00EC2AB3" w:rsidP="002D5030">
            <w:pPr>
              <w:spacing w:before="0" w:after="160" w:line="259" w:lineRule="auto"/>
              <w:ind w:firstLine="0"/>
              <w:jc w:val="center"/>
              <w:rPr>
                <w:ins w:id="500" w:author="PCIRR revision" w:date="2022-08-13T12:48:00Z"/>
              </w:rPr>
            </w:pPr>
            <w:ins w:id="501" w:author="PCIRR revision" w:date="2022-08-13T12:48:00Z">
              <w:r>
                <w:t>.22</w:t>
              </w:r>
            </w:ins>
          </w:p>
        </w:tc>
        <w:tc>
          <w:tcPr>
            <w:tcW w:w="1576" w:type="dxa"/>
            <w:tcBorders>
              <w:bottom w:val="single" w:sz="4" w:space="0" w:color="auto"/>
            </w:tcBorders>
            <w:vAlign w:val="center"/>
          </w:tcPr>
          <w:p w14:paraId="5B78265D" w14:textId="6A36819C" w:rsidR="00725698" w:rsidRDefault="00EC2AB3" w:rsidP="002D5030">
            <w:pPr>
              <w:spacing w:before="0" w:after="160" w:line="259" w:lineRule="auto"/>
              <w:ind w:firstLine="0"/>
              <w:jc w:val="center"/>
              <w:rPr>
                <w:ins w:id="502" w:author="PCIRR revision" w:date="2022-08-13T12:48:00Z"/>
              </w:rPr>
            </w:pPr>
            <w:ins w:id="503" w:author="PCIRR revision" w:date="2022-08-13T12:48:00Z">
              <w:r>
                <w:t>-1.34 – 1.79</w:t>
              </w:r>
            </w:ins>
          </w:p>
        </w:tc>
        <w:tc>
          <w:tcPr>
            <w:tcW w:w="1276" w:type="dxa"/>
            <w:tcBorders>
              <w:bottom w:val="single" w:sz="4" w:space="0" w:color="auto"/>
            </w:tcBorders>
            <w:vAlign w:val="center"/>
          </w:tcPr>
          <w:p w14:paraId="2B64A4D0" w14:textId="60C4AD78" w:rsidR="00725698" w:rsidRDefault="00EC2AB3" w:rsidP="002D5030">
            <w:pPr>
              <w:spacing w:before="0" w:after="160" w:line="259" w:lineRule="auto"/>
              <w:ind w:firstLine="0"/>
              <w:jc w:val="center"/>
              <w:rPr>
                <w:ins w:id="504" w:author="PCIRR revision" w:date="2022-08-13T12:48:00Z"/>
              </w:rPr>
            </w:pPr>
            <w:ins w:id="505" w:author="PCIRR revision" w:date="2022-08-13T12:48:00Z">
              <w:r>
                <w:t>.780</w:t>
              </w:r>
            </w:ins>
          </w:p>
        </w:tc>
        <w:tc>
          <w:tcPr>
            <w:tcW w:w="1417" w:type="dxa"/>
            <w:tcBorders>
              <w:bottom w:val="single" w:sz="4" w:space="0" w:color="auto"/>
            </w:tcBorders>
            <w:vAlign w:val="center"/>
          </w:tcPr>
          <w:p w14:paraId="4F139009" w14:textId="4A71F06A" w:rsidR="00725698" w:rsidRDefault="00EC2AB3" w:rsidP="002D5030">
            <w:pPr>
              <w:spacing w:before="0" w:after="160" w:line="259" w:lineRule="auto"/>
              <w:ind w:firstLine="0"/>
              <w:jc w:val="center"/>
              <w:rPr>
                <w:ins w:id="506" w:author="PCIRR revision" w:date="2022-08-13T12:48:00Z"/>
              </w:rPr>
            </w:pPr>
            <w:ins w:id="507" w:author="PCIRR revision" w:date="2022-08-13T12:48:00Z">
              <w:r>
                <w:t>.96</w:t>
              </w:r>
            </w:ins>
          </w:p>
        </w:tc>
        <w:tc>
          <w:tcPr>
            <w:tcW w:w="1555" w:type="dxa"/>
            <w:tcBorders>
              <w:bottom w:val="single" w:sz="4" w:space="0" w:color="auto"/>
            </w:tcBorders>
            <w:vAlign w:val="center"/>
          </w:tcPr>
          <w:p w14:paraId="3C898642" w14:textId="0F6A4647" w:rsidR="00725698" w:rsidRDefault="00EC2AB3" w:rsidP="002D5030">
            <w:pPr>
              <w:spacing w:before="0" w:after="160" w:line="259" w:lineRule="auto"/>
              <w:ind w:firstLine="0"/>
              <w:jc w:val="center"/>
              <w:rPr>
                <w:ins w:id="508" w:author="PCIRR revision" w:date="2022-08-13T12:48:00Z"/>
              </w:rPr>
            </w:pPr>
            <w:ins w:id="509" w:author="PCIRR revision" w:date="2022-08-13T12:48:00Z">
              <w:r>
                <w:t>.29 – 3.23</w:t>
              </w:r>
            </w:ins>
          </w:p>
        </w:tc>
        <w:tc>
          <w:tcPr>
            <w:tcW w:w="991" w:type="dxa"/>
            <w:tcBorders>
              <w:bottom w:val="single" w:sz="4" w:space="0" w:color="auto"/>
            </w:tcBorders>
            <w:vAlign w:val="center"/>
          </w:tcPr>
          <w:p w14:paraId="02F0556B" w14:textId="3244672D" w:rsidR="00725698" w:rsidRDefault="00EC2AB3" w:rsidP="002D5030">
            <w:pPr>
              <w:spacing w:before="0" w:after="160" w:line="259" w:lineRule="auto"/>
              <w:ind w:firstLine="0"/>
              <w:jc w:val="center"/>
              <w:rPr>
                <w:ins w:id="510" w:author="PCIRR revision" w:date="2022-08-13T12:48:00Z"/>
              </w:rPr>
            </w:pPr>
            <w:ins w:id="511" w:author="PCIRR revision" w:date="2022-08-13T12:48:00Z">
              <w:r>
                <w:t>.954</w:t>
              </w:r>
            </w:ins>
          </w:p>
        </w:tc>
      </w:tr>
    </w:tbl>
    <w:p w14:paraId="32A095F3" w14:textId="0616AC57" w:rsidR="006F57AC" w:rsidRPr="00212489" w:rsidRDefault="006F57AC">
      <w:pPr>
        <w:spacing w:before="0" w:after="160" w:line="259" w:lineRule="auto"/>
        <w:ind w:firstLine="0"/>
      </w:pPr>
      <w:r w:rsidRPr="00212489">
        <w:br w:type="page"/>
      </w:r>
    </w:p>
    <w:p w14:paraId="2CFE8450" w14:textId="68B03935" w:rsidR="008F4B2E" w:rsidRPr="00212489" w:rsidRDefault="008F4B2E" w:rsidP="006F57AC">
      <w:pPr>
        <w:pStyle w:val="Table"/>
      </w:pPr>
      <w:r w:rsidRPr="00212489">
        <w:lastRenderedPageBreak/>
        <w:t xml:space="preserve">Figure </w:t>
      </w:r>
      <w:del w:id="512" w:author="PCIRR revision" w:date="2022-08-13T12:48:00Z">
        <w:r w:rsidRPr="00212489">
          <w:delText>4</w:delText>
        </w:r>
      </w:del>
      <w:ins w:id="513" w:author="PCIRR revision" w:date="2022-08-13T12:48:00Z">
        <w:r w:rsidR="009B43D5">
          <w:t>3</w:t>
        </w:r>
      </w:ins>
    </w:p>
    <w:p w14:paraId="26BD925F" w14:textId="798DC3EB" w:rsidR="008F4B2E" w:rsidRPr="00212489" w:rsidRDefault="008F4B2E" w:rsidP="006F57AC">
      <w:pPr>
        <w:spacing w:line="240" w:lineRule="auto"/>
        <w:ind w:firstLine="0"/>
        <w:rPr>
          <w:i/>
          <w:iCs/>
        </w:rPr>
      </w:pPr>
      <w:r w:rsidRPr="00212489">
        <w:rPr>
          <w:i/>
          <w:iCs/>
        </w:rPr>
        <w:t xml:space="preserve">Predicted responses from linear (DV: </w:t>
      </w:r>
      <w:del w:id="514" w:author="PCIRR revision" w:date="2022-08-13T12:48:00Z">
        <w:r w:rsidRPr="00212489">
          <w:rPr>
            <w:i/>
            <w:iCs/>
          </w:rPr>
          <w:delText>Preference</w:delText>
        </w:r>
      </w:del>
      <w:ins w:id="515" w:author="PCIRR revision" w:date="2022-08-13T12:48:00Z">
        <w:r w:rsidR="00F8493C">
          <w:rPr>
            <w:i/>
            <w:iCs/>
          </w:rPr>
          <w:t>p</w:t>
        </w:r>
        <w:r w:rsidR="00F8493C" w:rsidRPr="00212489">
          <w:rPr>
            <w:i/>
            <w:iCs/>
          </w:rPr>
          <w:t>reference</w:t>
        </w:r>
      </w:ins>
      <w:r w:rsidRPr="00212489">
        <w:rPr>
          <w:i/>
          <w:iCs/>
        </w:rPr>
        <w:t xml:space="preserve">) and generalized linear (DV: </w:t>
      </w:r>
      <w:del w:id="516" w:author="PCIRR revision" w:date="2022-08-13T12:48:00Z">
        <w:r w:rsidRPr="00212489">
          <w:rPr>
            <w:i/>
            <w:iCs/>
          </w:rPr>
          <w:delText>Binary</w:delText>
        </w:r>
      </w:del>
      <w:ins w:id="517" w:author="PCIRR revision" w:date="2022-08-13T12:48:00Z">
        <w:r w:rsidR="002D5030">
          <w:rPr>
            <w:i/>
            <w:iCs/>
          </w:rPr>
          <w:t>two</w:t>
        </w:r>
        <w:r w:rsidR="002D31B7">
          <w:rPr>
            <w:i/>
            <w:iCs/>
          </w:rPr>
          <w:t>-alternative forced</w:t>
        </w:r>
      </w:ins>
      <w:r w:rsidR="002D31B7">
        <w:rPr>
          <w:i/>
          <w:iCs/>
        </w:rPr>
        <w:t xml:space="preserve"> choice</w:t>
      </w:r>
      <w:r w:rsidRPr="00212489">
        <w:rPr>
          <w:i/>
          <w:iCs/>
        </w:rPr>
        <w:t>)</w:t>
      </w:r>
      <w:del w:id="518" w:author="PCIRR revision" w:date="2022-08-13T12:48:00Z">
        <w:r w:rsidRPr="00212489">
          <w:rPr>
            <w:i/>
            <w:iCs/>
          </w:rPr>
          <w:delText xml:space="preserve"> mixed-effects</w:delText>
        </w:r>
      </w:del>
      <w:r w:rsidRPr="00212489">
        <w:rPr>
          <w:i/>
          <w:iCs/>
        </w:rPr>
        <w:t xml:space="preserve"> models from the three-way interaction between the predictors</w:t>
      </w:r>
    </w:p>
    <w:p w14:paraId="4EA216D1" w14:textId="77777777" w:rsidR="00FD26B2" w:rsidRPr="00212489" w:rsidRDefault="00551311" w:rsidP="001675A7">
      <w:pPr>
        <w:ind w:firstLine="0"/>
        <w:rPr>
          <w:del w:id="519" w:author="PCIRR revision" w:date="2022-08-13T12:48:00Z"/>
          <w:i/>
          <w:iCs/>
        </w:rPr>
      </w:pPr>
      <w:del w:id="520" w:author="PCIRR revision" w:date="2022-08-13T12:48:00Z">
        <w:r w:rsidRPr="00212489">
          <w:rPr>
            <w:noProof/>
          </w:rPr>
          <w:drawing>
            <wp:inline distT="0" distB="0" distL="0" distR="0" wp14:anchorId="3B5220ED" wp14:editId="58C5E522">
              <wp:extent cx="5029061" cy="6705600"/>
              <wp:effectExtent l="0" t="0" r="635" b="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1636" cy="6709034"/>
                      </a:xfrm>
                      <a:prstGeom prst="rect">
                        <a:avLst/>
                      </a:prstGeom>
                      <a:noFill/>
                      <a:ln>
                        <a:noFill/>
                      </a:ln>
                    </pic:spPr>
                  </pic:pic>
                </a:graphicData>
              </a:graphic>
            </wp:inline>
          </w:drawing>
        </w:r>
      </w:del>
    </w:p>
    <w:p w14:paraId="7C2D71AE" w14:textId="3AF43CAB" w:rsidR="00FD26B2" w:rsidRPr="00212489" w:rsidRDefault="00C275E9" w:rsidP="005E72D9">
      <w:pPr>
        <w:spacing w:line="240" w:lineRule="auto"/>
        <w:ind w:firstLine="0"/>
      </w:pPr>
      <w:ins w:id="521" w:author="PCIRR revision" w:date="2022-08-13T12:48:00Z">
        <w:r>
          <w:rPr>
            <w:noProof/>
          </w:rPr>
          <w:lastRenderedPageBreak/>
          <w:drawing>
            <wp:inline distT="0" distB="0" distL="0" distR="0" wp14:anchorId="3DD19E95" wp14:editId="41F5F06E">
              <wp:extent cx="5429100" cy="7239000"/>
              <wp:effectExtent l="0" t="0" r="63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31016" cy="7241555"/>
                      </a:xfrm>
                      <a:prstGeom prst="rect">
                        <a:avLst/>
                      </a:prstGeom>
                      <a:noFill/>
                      <a:ln>
                        <a:noFill/>
                      </a:ln>
                    </pic:spPr>
                  </pic:pic>
                </a:graphicData>
              </a:graphic>
            </wp:inline>
          </w:drawing>
        </w:r>
      </w:ins>
      <w:r w:rsidR="00FD26B2" w:rsidRPr="00212489">
        <w:rPr>
          <w:i/>
          <w:iCs/>
        </w:rPr>
        <w:t>Note</w:t>
      </w:r>
      <w:r w:rsidR="00FD26B2" w:rsidRPr="00212489">
        <w:t xml:space="preserve">. Panel A shows the three-way interaction for the LM with the continuous </w:t>
      </w:r>
      <w:del w:id="522" w:author="PCIRR revision" w:date="2022-08-13T12:48:00Z">
        <w:r w:rsidR="00FD26B2" w:rsidRPr="00212489">
          <w:delText>Preference</w:delText>
        </w:r>
      </w:del>
      <w:ins w:id="523" w:author="PCIRR revision" w:date="2022-08-13T12:48:00Z">
        <w:r w:rsidR="00F8493C">
          <w:t>p</w:t>
        </w:r>
        <w:r w:rsidR="00F8493C" w:rsidRPr="00212489">
          <w:t>reference</w:t>
        </w:r>
      </w:ins>
      <w:r w:rsidR="00F8493C" w:rsidRPr="00212489">
        <w:t xml:space="preserve"> </w:t>
      </w:r>
      <w:r w:rsidR="00FD26B2" w:rsidRPr="00212489">
        <w:t>variable as the DV and Panel B shows the three-way interaction for the GLM with the binary choice between rock concert and theater performance as the DV.</w:t>
      </w:r>
    </w:p>
    <w:p w14:paraId="46C83480" w14:textId="77777777" w:rsidR="00E75A4A" w:rsidRPr="00212489" w:rsidRDefault="00E75A4A" w:rsidP="00541D63">
      <w:pPr>
        <w:ind w:firstLine="0"/>
        <w:rPr>
          <w:del w:id="524" w:author="PCIRR revision" w:date="2022-08-13T12:48:00Z"/>
        </w:rPr>
      </w:pPr>
    </w:p>
    <w:p w14:paraId="37694D80" w14:textId="112F597E" w:rsidR="00E75A4A" w:rsidRDefault="00E75A4A" w:rsidP="00541D63">
      <w:pPr>
        <w:ind w:firstLine="0"/>
        <w:rPr>
          <w:ins w:id="525" w:author="PCIRR revision" w:date="2022-08-13T12:48:00Z"/>
        </w:rPr>
      </w:pPr>
    </w:p>
    <w:p w14:paraId="1365ADD8" w14:textId="77777777" w:rsidR="004E59BF" w:rsidRDefault="004E59BF" w:rsidP="00541D63">
      <w:pPr>
        <w:ind w:firstLine="0"/>
        <w:rPr>
          <w:ins w:id="526" w:author="PCIRR revision" w:date="2022-08-13T12:48:00Z"/>
        </w:rPr>
        <w:sectPr w:rsidR="004E59BF">
          <w:pgSz w:w="11906" w:h="16838"/>
          <w:pgMar w:top="1440" w:right="1440" w:bottom="1440" w:left="1440" w:header="708" w:footer="708" w:gutter="0"/>
          <w:cols w:space="708"/>
          <w:docGrid w:linePitch="360"/>
        </w:sectPr>
      </w:pPr>
    </w:p>
    <w:p w14:paraId="04A2B586" w14:textId="4EC3DBA5" w:rsidR="004E59BF" w:rsidRDefault="009F66D6" w:rsidP="00541D63">
      <w:pPr>
        <w:ind w:firstLine="0"/>
        <w:rPr>
          <w:ins w:id="527" w:author="PCIRR revision" w:date="2022-08-13T12:48:00Z"/>
        </w:rPr>
      </w:pPr>
      <w:ins w:id="528" w:author="PCIRR revision" w:date="2022-08-13T12:48:00Z">
        <w:r>
          <w:lastRenderedPageBreak/>
          <w:t>Table 4</w:t>
        </w:r>
      </w:ins>
    </w:p>
    <w:p w14:paraId="71757D34" w14:textId="10082412" w:rsidR="009F66D6" w:rsidRPr="002D5030" w:rsidRDefault="009F66D6" w:rsidP="00541D63">
      <w:pPr>
        <w:ind w:firstLine="0"/>
        <w:rPr>
          <w:ins w:id="529" w:author="PCIRR revision" w:date="2022-08-13T12:48:00Z"/>
          <w:i/>
          <w:iCs/>
        </w:rPr>
      </w:pPr>
      <w:ins w:id="530" w:author="PCIRR revision" w:date="2022-08-13T12:48:00Z">
        <w:r w:rsidRPr="002D5030">
          <w:rPr>
            <w:i/>
            <w:iCs/>
          </w:rPr>
          <w:t xml:space="preserve">Summary of additional analyses </w:t>
        </w:r>
      </w:ins>
    </w:p>
    <w:tbl>
      <w:tblPr>
        <w:tblStyle w:val="TableGrid"/>
        <w:tblW w:w="16019"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245"/>
        <w:gridCol w:w="4528"/>
        <w:gridCol w:w="1723"/>
        <w:gridCol w:w="2974"/>
      </w:tblGrid>
      <w:tr w:rsidR="004E59BF" w14:paraId="7273E019" w14:textId="77777777" w:rsidTr="002D5030">
        <w:trPr>
          <w:ins w:id="531" w:author="PCIRR revision" w:date="2022-08-13T12:48:00Z"/>
        </w:trPr>
        <w:tc>
          <w:tcPr>
            <w:tcW w:w="2553" w:type="dxa"/>
            <w:tcBorders>
              <w:top w:val="single" w:sz="4" w:space="0" w:color="auto"/>
              <w:bottom w:val="single" w:sz="4" w:space="0" w:color="auto"/>
            </w:tcBorders>
          </w:tcPr>
          <w:p w14:paraId="60006A1B" w14:textId="381A4138" w:rsidR="00026A46" w:rsidRPr="002D5030" w:rsidRDefault="00026A46" w:rsidP="002D5030">
            <w:pPr>
              <w:spacing w:before="0" w:after="240" w:line="240" w:lineRule="auto"/>
              <w:ind w:firstLine="0"/>
              <w:rPr>
                <w:ins w:id="532" w:author="PCIRR revision" w:date="2022-08-13T12:48:00Z"/>
                <w:i/>
                <w:iCs/>
              </w:rPr>
            </w:pPr>
            <w:ins w:id="533" w:author="PCIRR revision" w:date="2022-08-13T12:48:00Z">
              <w:r w:rsidRPr="002D5030">
                <w:rPr>
                  <w:i/>
                  <w:iCs/>
                </w:rPr>
                <w:t>Hypothesis</w:t>
              </w:r>
            </w:ins>
          </w:p>
        </w:tc>
        <w:tc>
          <w:tcPr>
            <w:tcW w:w="4252" w:type="dxa"/>
            <w:tcBorders>
              <w:top w:val="single" w:sz="4" w:space="0" w:color="auto"/>
              <w:bottom w:val="single" w:sz="4" w:space="0" w:color="auto"/>
            </w:tcBorders>
          </w:tcPr>
          <w:p w14:paraId="0AF36C4C" w14:textId="5F75B54F" w:rsidR="00026A46" w:rsidRPr="002D5030" w:rsidRDefault="00026A46" w:rsidP="002D5030">
            <w:pPr>
              <w:spacing w:before="0" w:after="240" w:line="240" w:lineRule="auto"/>
              <w:ind w:firstLine="0"/>
              <w:rPr>
                <w:ins w:id="534" w:author="PCIRR revision" w:date="2022-08-13T12:48:00Z"/>
                <w:i/>
                <w:iCs/>
              </w:rPr>
            </w:pPr>
            <w:ins w:id="535" w:author="PCIRR revision" w:date="2022-08-13T12:48:00Z">
              <w:r w:rsidRPr="002D5030">
                <w:rPr>
                  <w:i/>
                  <w:iCs/>
                </w:rPr>
                <w:t>Question addressed</w:t>
              </w:r>
            </w:ins>
          </w:p>
        </w:tc>
        <w:tc>
          <w:tcPr>
            <w:tcW w:w="4536" w:type="dxa"/>
            <w:tcBorders>
              <w:top w:val="single" w:sz="4" w:space="0" w:color="auto"/>
              <w:bottom w:val="single" w:sz="4" w:space="0" w:color="auto"/>
            </w:tcBorders>
          </w:tcPr>
          <w:p w14:paraId="378E54F6" w14:textId="05AF1EA7" w:rsidR="00026A46" w:rsidRPr="002D5030" w:rsidRDefault="00026A46" w:rsidP="002D5030">
            <w:pPr>
              <w:spacing w:before="0" w:after="240" w:line="240" w:lineRule="auto"/>
              <w:ind w:firstLine="0"/>
              <w:rPr>
                <w:ins w:id="536" w:author="PCIRR revision" w:date="2022-08-13T12:48:00Z"/>
                <w:i/>
                <w:iCs/>
              </w:rPr>
            </w:pPr>
            <w:ins w:id="537" w:author="PCIRR revision" w:date="2022-08-13T12:48:00Z">
              <w:r w:rsidRPr="002D5030">
                <w:rPr>
                  <w:i/>
                  <w:iCs/>
                </w:rPr>
                <w:t>Analysis used</w:t>
              </w:r>
            </w:ins>
          </w:p>
        </w:tc>
        <w:tc>
          <w:tcPr>
            <w:tcW w:w="1701" w:type="dxa"/>
            <w:tcBorders>
              <w:top w:val="single" w:sz="4" w:space="0" w:color="auto"/>
              <w:bottom w:val="single" w:sz="4" w:space="0" w:color="auto"/>
            </w:tcBorders>
          </w:tcPr>
          <w:p w14:paraId="6A5E216E" w14:textId="5DA3BB40" w:rsidR="00026A46" w:rsidRPr="002D5030" w:rsidRDefault="00026A46" w:rsidP="002D5030">
            <w:pPr>
              <w:spacing w:before="0" w:after="240" w:line="240" w:lineRule="auto"/>
              <w:ind w:firstLine="0"/>
              <w:rPr>
                <w:ins w:id="538" w:author="PCIRR revision" w:date="2022-08-13T12:48:00Z"/>
                <w:i/>
                <w:iCs/>
              </w:rPr>
            </w:pPr>
            <w:ins w:id="539" w:author="PCIRR revision" w:date="2022-08-13T12:48:00Z">
              <w:r w:rsidRPr="002D5030">
                <w:rPr>
                  <w:i/>
                  <w:iCs/>
                </w:rPr>
                <w:t>Consistent with replication analysis (Yes/Mixed/No)</w:t>
              </w:r>
            </w:ins>
          </w:p>
        </w:tc>
        <w:tc>
          <w:tcPr>
            <w:tcW w:w="2977" w:type="dxa"/>
            <w:tcBorders>
              <w:top w:val="single" w:sz="4" w:space="0" w:color="auto"/>
              <w:bottom w:val="single" w:sz="4" w:space="0" w:color="auto"/>
            </w:tcBorders>
          </w:tcPr>
          <w:p w14:paraId="38355E6A" w14:textId="1AB5230C" w:rsidR="00026A46" w:rsidRPr="002D5030" w:rsidRDefault="00026A46" w:rsidP="002D5030">
            <w:pPr>
              <w:spacing w:before="0" w:after="240" w:line="240" w:lineRule="auto"/>
              <w:ind w:firstLine="0"/>
              <w:rPr>
                <w:ins w:id="540" w:author="PCIRR revision" w:date="2022-08-13T12:48:00Z"/>
                <w:i/>
                <w:iCs/>
              </w:rPr>
            </w:pPr>
            <w:ins w:id="541" w:author="PCIRR revision" w:date="2022-08-13T12:48:00Z">
              <w:r w:rsidRPr="002D5030">
                <w:rPr>
                  <w:i/>
                  <w:iCs/>
                </w:rPr>
                <w:t>Details</w:t>
              </w:r>
            </w:ins>
          </w:p>
        </w:tc>
      </w:tr>
      <w:tr w:rsidR="004E59BF" w14:paraId="756AA1F4" w14:textId="77777777" w:rsidTr="002D5030">
        <w:trPr>
          <w:ins w:id="542" w:author="PCIRR revision" w:date="2022-08-13T12:48:00Z"/>
        </w:trPr>
        <w:tc>
          <w:tcPr>
            <w:tcW w:w="2553" w:type="dxa"/>
            <w:tcBorders>
              <w:top w:val="single" w:sz="4" w:space="0" w:color="auto"/>
            </w:tcBorders>
          </w:tcPr>
          <w:p w14:paraId="626905E2" w14:textId="54564A9F" w:rsidR="004E59BF" w:rsidRDefault="004E59BF" w:rsidP="002D5030">
            <w:pPr>
              <w:spacing w:before="0" w:after="240" w:line="240" w:lineRule="auto"/>
              <w:ind w:firstLine="0"/>
              <w:rPr>
                <w:ins w:id="543" w:author="PCIRR revision" w:date="2022-08-13T12:48:00Z"/>
              </w:rPr>
            </w:pPr>
            <w:ins w:id="544" w:author="PCIRR revision" w:date="2022-08-13T12:48:00Z">
              <w:r w:rsidRPr="00212489">
                <w:t>The sunk cost effect is weaker for time than for money.</w:t>
              </w:r>
            </w:ins>
          </w:p>
        </w:tc>
        <w:tc>
          <w:tcPr>
            <w:tcW w:w="4252" w:type="dxa"/>
            <w:tcBorders>
              <w:top w:val="single" w:sz="4" w:space="0" w:color="auto"/>
            </w:tcBorders>
          </w:tcPr>
          <w:p w14:paraId="72139108" w14:textId="0F2FD151" w:rsidR="004E59BF" w:rsidRDefault="004E59BF" w:rsidP="002D5030">
            <w:pPr>
              <w:spacing w:before="0" w:after="240" w:line="240" w:lineRule="auto"/>
              <w:ind w:firstLine="0"/>
              <w:rPr>
                <w:ins w:id="545" w:author="PCIRR revision" w:date="2022-08-13T12:48:00Z"/>
              </w:rPr>
            </w:pPr>
            <w:ins w:id="546" w:author="PCIRR revision" w:date="2022-08-13T12:48:00Z">
              <w:r>
                <w:t>Does the</w:t>
              </w:r>
              <w:r w:rsidRPr="00026A46">
                <w:t xml:space="preserve"> likelihood of picking the option associated with sunk costs (rocket engine in Study 2) </w:t>
              </w:r>
              <w:r>
                <w:t>vary</w:t>
              </w:r>
              <w:r w:rsidRPr="00026A46">
                <w:t xml:space="preserve"> significantly </w:t>
              </w:r>
              <w:r>
                <w:t>between levels of one independent variables (sunk cost presence or sunk type) given a change in the other (</w:t>
              </w:r>
              <w:r w:rsidR="00982339">
                <w:t>i.e.,</w:t>
              </w:r>
              <w:r>
                <w:t xml:space="preserve"> an interaction effect)?</w:t>
              </w:r>
            </w:ins>
          </w:p>
        </w:tc>
        <w:tc>
          <w:tcPr>
            <w:tcW w:w="4536" w:type="dxa"/>
            <w:tcBorders>
              <w:top w:val="single" w:sz="4" w:space="0" w:color="auto"/>
            </w:tcBorders>
          </w:tcPr>
          <w:p w14:paraId="73AFC941" w14:textId="232CBC75" w:rsidR="004E59BF" w:rsidRDefault="004E59BF" w:rsidP="002D5030">
            <w:pPr>
              <w:spacing w:before="0" w:after="240" w:line="240" w:lineRule="auto"/>
              <w:ind w:firstLine="0"/>
              <w:rPr>
                <w:ins w:id="547" w:author="PCIRR revision" w:date="2022-08-13T12:48:00Z"/>
              </w:rPr>
            </w:pPr>
            <w:ins w:id="548" w:author="PCIRR revision" w:date="2022-08-13T12:48:00Z">
              <w:r>
                <w:t>2x2 logistic regression on both Soman’s original data as well as the replication data.</w:t>
              </w:r>
            </w:ins>
          </w:p>
        </w:tc>
        <w:tc>
          <w:tcPr>
            <w:tcW w:w="1701" w:type="dxa"/>
            <w:tcBorders>
              <w:top w:val="single" w:sz="4" w:space="0" w:color="auto"/>
            </w:tcBorders>
          </w:tcPr>
          <w:p w14:paraId="39C8AB70" w14:textId="240CF0C5" w:rsidR="004E59BF" w:rsidRDefault="004E59BF" w:rsidP="002D5030">
            <w:pPr>
              <w:spacing w:before="0" w:after="240" w:line="240" w:lineRule="auto"/>
              <w:ind w:firstLine="0"/>
              <w:rPr>
                <w:ins w:id="549" w:author="PCIRR revision" w:date="2022-08-13T12:48:00Z"/>
              </w:rPr>
            </w:pPr>
            <w:ins w:id="550" w:author="PCIRR revision" w:date="2022-08-13T12:48:00Z">
              <w:r>
                <w:t>Yes</w:t>
              </w:r>
            </w:ins>
          </w:p>
        </w:tc>
        <w:tc>
          <w:tcPr>
            <w:tcW w:w="2977" w:type="dxa"/>
            <w:tcBorders>
              <w:top w:val="single" w:sz="4" w:space="0" w:color="auto"/>
            </w:tcBorders>
          </w:tcPr>
          <w:p w14:paraId="6265C605" w14:textId="4FA6A718" w:rsidR="004E59BF" w:rsidRDefault="004E59BF" w:rsidP="002D5030">
            <w:pPr>
              <w:spacing w:before="0" w:after="240" w:line="240" w:lineRule="auto"/>
              <w:ind w:firstLine="0"/>
              <w:rPr>
                <w:ins w:id="551" w:author="PCIRR revision" w:date="2022-08-13T12:48:00Z"/>
              </w:rPr>
            </w:pPr>
            <w:ins w:id="552" w:author="PCIRR revision" w:date="2022-08-13T12:48:00Z">
              <w:r>
                <w:t>Both re-analyses yielded the same conclusions as the replication analyses, despite being at odds with each other in terms of effects detected.</w:t>
              </w:r>
            </w:ins>
          </w:p>
        </w:tc>
      </w:tr>
      <w:tr w:rsidR="004E59BF" w14:paraId="2E10B96A" w14:textId="77777777" w:rsidTr="002D5030">
        <w:trPr>
          <w:ins w:id="553" w:author="PCIRR revision" w:date="2022-08-13T12:48:00Z"/>
        </w:trPr>
        <w:tc>
          <w:tcPr>
            <w:tcW w:w="2553" w:type="dxa"/>
            <w:vMerge w:val="restart"/>
          </w:tcPr>
          <w:p w14:paraId="16D3FC50" w14:textId="53AE0FD3" w:rsidR="004E59BF" w:rsidRDefault="004E59BF" w:rsidP="002D5030">
            <w:pPr>
              <w:spacing w:before="0" w:after="240" w:line="240" w:lineRule="auto"/>
              <w:ind w:firstLine="0"/>
              <w:rPr>
                <w:ins w:id="554" w:author="PCIRR revision" w:date="2022-08-13T12:48:00Z"/>
              </w:rPr>
            </w:pPr>
            <w:ins w:id="555" w:author="PCIRR revision" w:date="2022-08-13T12:48:00Z">
              <w:r w:rsidRPr="00212489">
                <w:t xml:space="preserve">Facilitation of money-like accounting by using education about economic approaches to time strengthens the sunk cost effect </w:t>
              </w:r>
              <w:r>
                <w:t>of</w:t>
              </w:r>
              <w:r w:rsidRPr="00212489">
                <w:t xml:space="preserve"> time</w:t>
              </w:r>
              <w:r>
                <w:t xml:space="preserve"> (tested only in the time domain).</w:t>
              </w:r>
            </w:ins>
          </w:p>
        </w:tc>
        <w:tc>
          <w:tcPr>
            <w:tcW w:w="4252" w:type="dxa"/>
          </w:tcPr>
          <w:p w14:paraId="5D83477A" w14:textId="32F6607A" w:rsidR="004E59BF" w:rsidRDefault="004E59BF" w:rsidP="002D5030">
            <w:pPr>
              <w:spacing w:before="0" w:after="240" w:line="240" w:lineRule="auto"/>
              <w:ind w:firstLine="0"/>
              <w:rPr>
                <w:ins w:id="556" w:author="PCIRR revision" w:date="2022-08-13T12:48:00Z"/>
              </w:rPr>
            </w:pPr>
            <w:ins w:id="557" w:author="PCIRR revision" w:date="2022-08-13T12:48:00Z">
              <w:r w:rsidRPr="00C37AC4">
                <w:t>What are the differences between Study 1 and the high versus low opportunity cost conditions in Study 5 (i.e., study by opportunity cost interaction, in the no education condition in Study 5)</w:t>
              </w:r>
              <w:r>
                <w:t>?</w:t>
              </w:r>
            </w:ins>
          </w:p>
        </w:tc>
        <w:tc>
          <w:tcPr>
            <w:tcW w:w="4536" w:type="dxa"/>
            <w:vMerge w:val="restart"/>
          </w:tcPr>
          <w:p w14:paraId="1059F8ED" w14:textId="780F1404" w:rsidR="004E59BF" w:rsidRDefault="004E59BF" w:rsidP="002D5030">
            <w:pPr>
              <w:spacing w:before="0" w:after="240" w:line="240" w:lineRule="auto"/>
              <w:ind w:firstLine="0"/>
              <w:rPr>
                <w:ins w:id="558" w:author="PCIRR revision" w:date="2022-08-13T12:48:00Z"/>
              </w:rPr>
            </w:pPr>
            <w:ins w:id="559" w:author="PCIRR revision" w:date="2022-08-13T12:48:00Z">
              <w:r>
                <w:t>T</w:t>
              </w:r>
              <w:r w:rsidRPr="00C37AC4">
                <w:t>wo linear models: one linear model with preference ratings as the dependent variable and one generalized LM with</w:t>
              </w:r>
              <w:r>
                <w:t xml:space="preserve"> 2-alternative</w:t>
              </w:r>
              <w:r w:rsidRPr="00C37AC4">
                <w:t xml:space="preserve"> ticket choice as the dependent variable. </w:t>
              </w:r>
              <w:r>
                <w:t>The models</w:t>
              </w:r>
              <w:r w:rsidRPr="00C37AC4">
                <w:t xml:space="preserve"> included three independent variables: study (Study 1 vs Study 5), opportunity cost (low vs high), education (no education vs education), and all their interactions.</w:t>
              </w:r>
            </w:ins>
          </w:p>
        </w:tc>
        <w:tc>
          <w:tcPr>
            <w:tcW w:w="1701" w:type="dxa"/>
          </w:tcPr>
          <w:p w14:paraId="66AF5B43" w14:textId="1D4A1556" w:rsidR="004E59BF" w:rsidRDefault="00F8493C" w:rsidP="002D5030">
            <w:pPr>
              <w:spacing w:before="0" w:after="240" w:line="240" w:lineRule="auto"/>
              <w:ind w:firstLine="0"/>
              <w:rPr>
                <w:ins w:id="560" w:author="PCIRR revision" w:date="2022-08-13T12:48:00Z"/>
              </w:rPr>
            </w:pPr>
            <w:ins w:id="561" w:author="PCIRR revision" w:date="2022-08-13T12:48:00Z">
              <w:r>
                <w:t>Yes</w:t>
              </w:r>
            </w:ins>
          </w:p>
        </w:tc>
        <w:tc>
          <w:tcPr>
            <w:tcW w:w="2977" w:type="dxa"/>
            <w:vMerge w:val="restart"/>
            <w:tcBorders>
              <w:bottom w:val="single" w:sz="4" w:space="0" w:color="auto"/>
            </w:tcBorders>
          </w:tcPr>
          <w:p w14:paraId="704CF7E6" w14:textId="35362E96" w:rsidR="004E59BF" w:rsidRDefault="004E59BF" w:rsidP="002D5030">
            <w:pPr>
              <w:spacing w:before="0" w:after="240" w:line="240" w:lineRule="auto"/>
              <w:ind w:firstLine="0"/>
              <w:rPr>
                <w:ins w:id="562" w:author="PCIRR revision" w:date="2022-08-13T12:48:00Z"/>
              </w:rPr>
            </w:pPr>
            <w:ins w:id="563" w:author="PCIRR revision" w:date="2022-08-13T12:48:00Z">
              <w:r>
                <w:t>Both statistically non-significant interactions show that, at least in the time domain, neither the opportunity cost, nor the education manipulations, made a difference. Although this is aligned with the replication analyses in our sample, it contradicts Soman’s (2001) conclusion.</w:t>
              </w:r>
            </w:ins>
          </w:p>
        </w:tc>
      </w:tr>
      <w:tr w:rsidR="004E59BF" w14:paraId="058D233F" w14:textId="77777777" w:rsidTr="002D5030">
        <w:trPr>
          <w:ins w:id="564" w:author="PCIRR revision" w:date="2022-08-13T12:48:00Z"/>
        </w:trPr>
        <w:tc>
          <w:tcPr>
            <w:tcW w:w="2553" w:type="dxa"/>
            <w:vMerge/>
            <w:tcBorders>
              <w:bottom w:val="single" w:sz="4" w:space="0" w:color="auto"/>
            </w:tcBorders>
          </w:tcPr>
          <w:p w14:paraId="4A6E812D" w14:textId="77777777" w:rsidR="00432452" w:rsidRDefault="00432452" w:rsidP="002D5030">
            <w:pPr>
              <w:spacing w:before="0" w:after="240" w:line="240" w:lineRule="auto"/>
              <w:ind w:firstLine="0"/>
              <w:rPr>
                <w:ins w:id="565" w:author="PCIRR revision" w:date="2022-08-13T12:48:00Z"/>
              </w:rPr>
            </w:pPr>
          </w:p>
        </w:tc>
        <w:tc>
          <w:tcPr>
            <w:tcW w:w="4252" w:type="dxa"/>
            <w:tcBorders>
              <w:bottom w:val="single" w:sz="4" w:space="0" w:color="auto"/>
            </w:tcBorders>
          </w:tcPr>
          <w:p w14:paraId="0C5E8826" w14:textId="24ECAC99" w:rsidR="00432452" w:rsidRDefault="00432452" w:rsidP="002D5030">
            <w:pPr>
              <w:spacing w:before="0" w:after="240" w:line="240" w:lineRule="auto"/>
              <w:ind w:firstLine="0"/>
              <w:rPr>
                <w:ins w:id="566" w:author="PCIRR revision" w:date="2022-08-13T12:48:00Z"/>
              </w:rPr>
            </w:pPr>
            <w:ins w:id="567" w:author="PCIRR revision" w:date="2022-08-13T12:48:00Z">
              <w:r w:rsidRPr="00C37AC4">
                <w:t>Are differences between Study 1 and the high versus low opportunity cost conditions in Study 5</w:t>
              </w:r>
              <w:r>
                <w:t xml:space="preserve"> </w:t>
              </w:r>
              <w:r w:rsidRPr="00C37AC4">
                <w:t>affected by education (study by opportunity cost by education interaction)</w:t>
              </w:r>
              <w:r>
                <w:t>?</w:t>
              </w:r>
            </w:ins>
          </w:p>
        </w:tc>
        <w:tc>
          <w:tcPr>
            <w:tcW w:w="4536" w:type="dxa"/>
            <w:vMerge/>
            <w:tcBorders>
              <w:bottom w:val="single" w:sz="4" w:space="0" w:color="auto"/>
            </w:tcBorders>
          </w:tcPr>
          <w:p w14:paraId="2199C364" w14:textId="77777777" w:rsidR="00432452" w:rsidRDefault="00432452" w:rsidP="002D5030">
            <w:pPr>
              <w:spacing w:before="0" w:after="240" w:line="240" w:lineRule="auto"/>
              <w:ind w:firstLine="0"/>
              <w:rPr>
                <w:ins w:id="568" w:author="PCIRR revision" w:date="2022-08-13T12:48:00Z"/>
              </w:rPr>
            </w:pPr>
          </w:p>
        </w:tc>
        <w:tc>
          <w:tcPr>
            <w:tcW w:w="1701" w:type="dxa"/>
            <w:tcBorders>
              <w:bottom w:val="single" w:sz="4" w:space="0" w:color="auto"/>
            </w:tcBorders>
          </w:tcPr>
          <w:p w14:paraId="22E9A5E7" w14:textId="45BD8750" w:rsidR="00432452" w:rsidRDefault="00F8493C" w:rsidP="002D5030">
            <w:pPr>
              <w:spacing w:before="0" w:after="240" w:line="240" w:lineRule="auto"/>
              <w:ind w:firstLine="0"/>
              <w:rPr>
                <w:ins w:id="569" w:author="PCIRR revision" w:date="2022-08-13T12:48:00Z"/>
              </w:rPr>
            </w:pPr>
            <w:ins w:id="570" w:author="PCIRR revision" w:date="2022-08-13T12:48:00Z">
              <w:r>
                <w:t>Yes</w:t>
              </w:r>
            </w:ins>
          </w:p>
        </w:tc>
        <w:tc>
          <w:tcPr>
            <w:tcW w:w="2977" w:type="dxa"/>
            <w:vMerge/>
            <w:tcBorders>
              <w:bottom w:val="single" w:sz="4" w:space="0" w:color="auto"/>
            </w:tcBorders>
          </w:tcPr>
          <w:p w14:paraId="788E48D6" w14:textId="6B858493" w:rsidR="00432452" w:rsidRDefault="00432452" w:rsidP="002D5030">
            <w:pPr>
              <w:spacing w:before="0" w:after="240" w:line="240" w:lineRule="auto"/>
              <w:ind w:firstLine="0"/>
              <w:rPr>
                <w:ins w:id="571" w:author="PCIRR revision" w:date="2022-08-13T12:48:00Z"/>
              </w:rPr>
            </w:pPr>
          </w:p>
        </w:tc>
      </w:tr>
    </w:tbl>
    <w:p w14:paraId="1C3CF951" w14:textId="77777777" w:rsidR="004E59BF" w:rsidRDefault="004E59BF" w:rsidP="00541D63">
      <w:pPr>
        <w:ind w:firstLine="0"/>
        <w:rPr>
          <w:ins w:id="572" w:author="PCIRR revision" w:date="2022-08-13T12:48:00Z"/>
        </w:rPr>
        <w:sectPr w:rsidR="004E59BF" w:rsidSect="002D5030">
          <w:pgSz w:w="16838" w:h="11906" w:orient="landscape"/>
          <w:pgMar w:top="1440" w:right="1440" w:bottom="1440" w:left="1440" w:header="708" w:footer="708" w:gutter="0"/>
          <w:cols w:space="708"/>
          <w:docGrid w:linePitch="360"/>
        </w:sectPr>
      </w:pPr>
    </w:p>
    <w:p w14:paraId="7AFEC410" w14:textId="2F3558DB" w:rsidR="000D65EE" w:rsidRDefault="005B6C80" w:rsidP="000D65EE">
      <w:pPr>
        <w:pStyle w:val="Heading3"/>
        <w:rPr>
          <w:ins w:id="573" w:author="PCIRR revision" w:date="2022-08-13T12:48:00Z"/>
        </w:rPr>
      </w:pPr>
      <w:ins w:id="574" w:author="PCIRR revision" w:date="2022-08-13T12:48:00Z">
        <w:r>
          <w:lastRenderedPageBreak/>
          <w:t>Between subject studies and o</w:t>
        </w:r>
        <w:r w:rsidR="000D65EE">
          <w:t>rder effects</w:t>
        </w:r>
        <w:r>
          <w:t xml:space="preserve"> (exploratory)</w:t>
        </w:r>
      </w:ins>
    </w:p>
    <w:p w14:paraId="4B5A4FAA" w14:textId="090D2210" w:rsidR="000D65EE" w:rsidRDefault="00070AF5" w:rsidP="000D65EE">
      <w:pPr>
        <w:rPr>
          <w:ins w:id="575" w:author="PCIRR revision" w:date="2022-08-13T12:48:00Z"/>
        </w:rPr>
      </w:pPr>
      <w:ins w:id="576" w:author="PCIRR revision" w:date="2022-08-13T12:48:00Z">
        <w:r>
          <w:t>[</w:t>
        </w:r>
        <w:r w:rsidR="000D65EE">
          <w:t>If we fail to find support for the target’s findings, we will conduct additional exploratory analyses examining order</w:t>
        </w:r>
        <w:r w:rsidR="007C1963">
          <w:t xml:space="preserve"> effects and controlling for order.</w:t>
        </w:r>
        <w:r>
          <w:t>]</w:t>
        </w:r>
      </w:ins>
    </w:p>
    <w:p w14:paraId="14C3A2EC" w14:textId="5CF4FBAB" w:rsidR="005B6C80" w:rsidRPr="000D65EE" w:rsidRDefault="00070AF5" w:rsidP="005B6C80">
      <w:pPr>
        <w:rPr>
          <w:ins w:id="577" w:author="PCIRR revision" w:date="2022-08-13T12:48:00Z"/>
        </w:rPr>
      </w:pPr>
      <w:ins w:id="578" w:author="PCIRR revision" w:date="2022-08-13T12:48:00Z">
        <w:r>
          <w:t>[</w:t>
        </w:r>
        <w:r w:rsidR="005B6C80" w:rsidRPr="005B6C80">
          <w:t xml:space="preserve">If we fail to find support for the target’s findings, we will conduct additional exploratory analyses examining </w:t>
        </w:r>
        <w:r w:rsidR="005B6C80">
          <w:t>Studies 1 and 2</w:t>
        </w:r>
        <w:r w:rsidR="00860FA0">
          <w:t xml:space="preserve"> </w:t>
        </w:r>
        <w:r w:rsidR="005B6C80">
          <w:t xml:space="preserve">only </w:t>
        </w:r>
        <w:r w:rsidR="00860FA0">
          <w:t xml:space="preserve">when they were the </w:t>
        </w:r>
        <w:r w:rsidR="005B6C80">
          <w:t>first study presented to participants</w:t>
        </w:r>
        <w:r w:rsidR="00860FA0">
          <w:t xml:space="preserve">. This </w:t>
        </w:r>
        <w:r w:rsidR="005B6C80">
          <w:t xml:space="preserve">would </w:t>
        </w:r>
        <w:r w:rsidR="00860FA0">
          <w:t xml:space="preserve">address possible confounds between the studies, </w:t>
        </w:r>
        <w:r w:rsidR="005B6C80">
          <w:t>resembl</w:t>
        </w:r>
        <w:r w:rsidR="00860FA0">
          <w:t>ing</w:t>
        </w:r>
        <w:r w:rsidR="005B6C80">
          <w:t xml:space="preserve"> running two separate studies</w:t>
        </w:r>
        <w:r w:rsidR="005B6C80" w:rsidRPr="005B6C80">
          <w:t>.</w:t>
        </w:r>
        <w:r>
          <w:t>]</w:t>
        </w:r>
      </w:ins>
    </w:p>
    <w:p w14:paraId="7BF5F5F3" w14:textId="4AF02D18" w:rsidR="00E91552" w:rsidRPr="00212489" w:rsidRDefault="00E91552" w:rsidP="00E91552">
      <w:pPr>
        <w:pStyle w:val="Heading1"/>
      </w:pPr>
      <w:r w:rsidRPr="00212489">
        <w:t>General Discussion</w:t>
      </w:r>
    </w:p>
    <w:p w14:paraId="21AB0F27" w14:textId="78F61B3C" w:rsidR="00E91552" w:rsidRDefault="00E91552" w:rsidP="00E91552">
      <w:r w:rsidRPr="00212489">
        <w:t xml:space="preserve">[To be </w:t>
      </w:r>
      <w:r w:rsidR="00B6578C" w:rsidRPr="004E2631">
        <w:rPr>
          <w:lang w:val="en-GB"/>
        </w:rPr>
        <w:t>added</w:t>
      </w:r>
      <w:ins w:id="579" w:author="PCIRR revision" w:date="2022-08-13T12:48:00Z">
        <w:r w:rsidR="00B6578C">
          <w:rPr>
            <w:lang w:val="en-GB"/>
          </w:rPr>
          <w:t>/expanded</w:t>
        </w:r>
      </w:ins>
      <w:r w:rsidR="00B6578C" w:rsidRPr="00212489">
        <w:t xml:space="preserve"> </w:t>
      </w:r>
      <w:r w:rsidRPr="00212489">
        <w:t>at Stage 2]</w:t>
      </w:r>
    </w:p>
    <w:p w14:paraId="42BA7DBA" w14:textId="77777777" w:rsidR="00B6578C" w:rsidRPr="00212489" w:rsidRDefault="00B6578C" w:rsidP="00E91552">
      <w:pPr>
        <w:rPr>
          <w:ins w:id="580" w:author="PCIRR revision" w:date="2022-08-13T12:48:00Z"/>
        </w:rPr>
      </w:pPr>
    </w:p>
    <w:p w14:paraId="169C9059" w14:textId="0ADAEE46" w:rsidR="005142B2" w:rsidRPr="00212489" w:rsidRDefault="005142B2" w:rsidP="005142B2">
      <w:pPr>
        <w:pStyle w:val="Heading2"/>
      </w:pPr>
      <w:r w:rsidRPr="00212489">
        <w:t>Limitations of the original study</w:t>
      </w:r>
      <w:r w:rsidR="00CA3D43" w:rsidRPr="00212489">
        <w:t>: Directions for improvement</w:t>
      </w:r>
    </w:p>
    <w:p w14:paraId="0EA5E830" w14:textId="1947C56D" w:rsidR="000C423E" w:rsidRDefault="000C423E" w:rsidP="000C423E">
      <w:r w:rsidRPr="000C423E">
        <w:t>[To be added at Stage 2]</w:t>
      </w:r>
    </w:p>
    <w:p w14:paraId="716D9400" w14:textId="5B6D26BE" w:rsidR="001E2E09" w:rsidRDefault="001E2E09" w:rsidP="000C423E">
      <w:pPr>
        <w:rPr>
          <w:ins w:id="581" w:author="PCIRR revision" w:date="2022-08-13T12:48:00Z"/>
        </w:rPr>
      </w:pPr>
      <w:ins w:id="582" w:author="PCIRR revision" w:date="2022-08-13T12:48:00Z">
        <w:r>
          <w:t>[Addressing reviewers’ feedback on best fit analyses, and our inclusion of both the target’s analyses and new analyses.]</w:t>
        </w:r>
      </w:ins>
    </w:p>
    <w:p w14:paraId="0D71E125" w14:textId="029DDC10" w:rsidR="00891569" w:rsidRPr="00212489" w:rsidRDefault="00891569" w:rsidP="00891569">
      <w:pPr>
        <w:pStyle w:val="Heading2"/>
        <w:rPr>
          <w:ins w:id="583" w:author="PCIRR revision" w:date="2022-08-13T12:48:00Z"/>
        </w:rPr>
      </w:pPr>
      <w:ins w:id="584" w:author="PCIRR revision" w:date="2022-08-13T12:48:00Z">
        <w:r w:rsidRPr="00212489">
          <w:t xml:space="preserve">Limitations of </w:t>
        </w:r>
        <w:r w:rsidR="002F57C5">
          <w:t xml:space="preserve">our </w:t>
        </w:r>
        <w:r>
          <w:t>replication</w:t>
        </w:r>
        <w:r w:rsidR="00C86FA9">
          <w:t xml:space="preserve"> and directions for future research</w:t>
        </w:r>
      </w:ins>
    </w:p>
    <w:p w14:paraId="64D6F579" w14:textId="6AF5A4D0" w:rsidR="00891569" w:rsidRDefault="00891569" w:rsidP="00891569">
      <w:pPr>
        <w:rPr>
          <w:ins w:id="585" w:author="PCIRR revision" w:date="2022-08-13T12:48:00Z"/>
        </w:rPr>
      </w:pPr>
      <w:ins w:id="586" w:author="PCIRR revision" w:date="2022-08-13T12:48:00Z">
        <w:r w:rsidRPr="000C423E">
          <w:t xml:space="preserve">[To be </w:t>
        </w:r>
        <w:r>
          <w:t>expanded</w:t>
        </w:r>
        <w:r w:rsidRPr="000C423E">
          <w:t xml:space="preserve"> at Stage 2</w:t>
        </w:r>
        <w:r w:rsidR="001E2E09">
          <w:t>. Below is a sample text, which will be updated/expanded after data collection.</w:t>
        </w:r>
        <w:r w:rsidRPr="000C423E">
          <w:t>]</w:t>
        </w:r>
      </w:ins>
    </w:p>
    <w:p w14:paraId="213859C4" w14:textId="019FECFC" w:rsidR="00BF0838" w:rsidRPr="00BF0838" w:rsidRDefault="001E2E09" w:rsidP="00BF0838">
      <w:pPr>
        <w:rPr>
          <w:ins w:id="587" w:author="PCIRR revision" w:date="2022-08-13T12:48:00Z"/>
        </w:rPr>
      </w:pPr>
      <w:ins w:id="588" w:author="PCIRR revision" w:date="2022-08-13T12:48:00Z">
        <w:r>
          <w:t>[</w:t>
        </w:r>
        <w:r w:rsidR="00BF0838" w:rsidRPr="00BF0838">
          <w:t xml:space="preserve">Our replication was conducted more than two decades after Soman (2001) was published, with changes in the way people think of both time and money that might have impacted the findings. This is partly why ongoing repeating replications are needed, to keep our knowledge about an important phenomenon up to date. </w:t>
        </w:r>
        <w:r w:rsidR="00045C09">
          <w:t>]</w:t>
        </w:r>
      </w:ins>
    </w:p>
    <w:p w14:paraId="3C6F1B2A" w14:textId="37022979" w:rsidR="00891569" w:rsidRDefault="00045C09" w:rsidP="00A605C3">
      <w:pPr>
        <w:rPr>
          <w:ins w:id="589" w:author="PCIRR revision" w:date="2022-08-13T12:48:00Z"/>
        </w:rPr>
      </w:pPr>
      <w:ins w:id="590" w:author="PCIRR revision" w:date="2022-08-13T12:48:00Z">
        <w:r>
          <w:lastRenderedPageBreak/>
          <w:t>[</w:t>
        </w:r>
        <w:r w:rsidR="009674F0">
          <w:t>Our replication had limitations, and we needed to make several adjustments to the target’s design to accommodate our sample and method</w:t>
        </w:r>
        <w:r w:rsidR="00222E09">
          <w:t xml:space="preserve"> of delivery</w:t>
        </w:r>
        <w:r w:rsidR="00891569">
          <w:t xml:space="preserve">. First, participants in the original study were students who were enrolled in a particular class, </w:t>
        </w:r>
        <w:r w:rsidR="009674F0">
          <w:t>whereas</w:t>
        </w:r>
        <w:r w:rsidR="00891569">
          <w:t xml:space="preserve"> participants in </w:t>
        </w:r>
        <w:r w:rsidR="00F00338">
          <w:t xml:space="preserve">our </w:t>
        </w:r>
        <w:r w:rsidR="00891569">
          <w:t xml:space="preserve">replication were sampled from the general population. This makes it possible that the student sample was systematically different in some respect, compared to the general population. </w:t>
        </w:r>
        <w:r w:rsidR="001A19C7">
          <w:t xml:space="preserve">Second, </w:t>
        </w:r>
        <w:r w:rsidR="005C25FD">
          <w:t xml:space="preserve">we </w:t>
        </w:r>
        <w:proofErr w:type="gramStart"/>
        <w:r w:rsidR="005C25FD">
          <w:t>made</w:t>
        </w:r>
        <w:r w:rsidR="00182CF6">
          <w:t xml:space="preserve"> </w:t>
        </w:r>
        <w:r w:rsidR="005C25FD">
          <w:t>adjustments to</w:t>
        </w:r>
        <w:proofErr w:type="gramEnd"/>
        <w:r w:rsidR="005C25FD">
          <w:t xml:space="preserve"> the </w:t>
        </w:r>
        <w:r w:rsidR="001A19C7">
          <w:t xml:space="preserve">opportunity cost manipulation. Third, in the original, the education intervention was implemented by manipulating when the study </w:t>
        </w:r>
        <w:r w:rsidR="006316E3">
          <w:t>was</w:t>
        </w:r>
        <w:r w:rsidR="001A19C7">
          <w:t xml:space="preserve"> conducted – either before a classroom discussion about the economic value of time (control condition) or after (education condition) – </w:t>
        </w:r>
        <w:r w:rsidR="00182CF6">
          <w:t xml:space="preserve">whereas </w:t>
        </w:r>
        <w:r w:rsidR="001A19C7">
          <w:t xml:space="preserve">in </w:t>
        </w:r>
        <w:r w:rsidR="00182CF6">
          <w:t xml:space="preserve">our </w:t>
        </w:r>
        <w:r w:rsidR="001A19C7">
          <w:t>replication, the intervention was implemented by having participants read information on the screen</w:t>
        </w:r>
        <w:r w:rsidR="00182CF6">
          <w:t xml:space="preserve"> and complete comprehension checks</w:t>
        </w:r>
        <w:r w:rsidR="001A19C7">
          <w:t xml:space="preserve">. </w:t>
        </w:r>
        <w:r w:rsidR="00A605C3">
          <w:t xml:space="preserve">These </w:t>
        </w:r>
        <w:r w:rsidR="00B043FF">
          <w:t>change</w:t>
        </w:r>
        <w:r w:rsidR="00A605C3">
          <w:t>s</w:t>
        </w:r>
        <w:r w:rsidR="00B043FF">
          <w:t xml:space="preserve"> </w:t>
        </w:r>
        <w:r w:rsidR="00A605C3">
          <w:t xml:space="preserve">were </w:t>
        </w:r>
        <w:r w:rsidR="00B043FF">
          <w:t xml:space="preserve">necessary given the change in the medium, </w:t>
        </w:r>
        <w:r w:rsidR="00182CF6">
          <w:t xml:space="preserve">yet </w:t>
        </w:r>
        <w:r w:rsidR="00B043FF">
          <w:t xml:space="preserve">it </w:t>
        </w:r>
        <w:r w:rsidR="00A605C3">
          <w:t xml:space="preserve">may have affected the </w:t>
        </w:r>
        <w:r w:rsidR="00B043FF">
          <w:t>results.</w:t>
        </w:r>
        <w:r w:rsidR="002F57C5">
          <w:t xml:space="preserve"> Fourth, the studies were originally run separately, and </w:t>
        </w:r>
        <w:r w:rsidR="00D62169">
          <w:t xml:space="preserve">in our </w:t>
        </w:r>
        <w:r w:rsidR="002B7569">
          <w:t>design,</w:t>
        </w:r>
        <w:r w:rsidR="00D62169">
          <w:t xml:space="preserve"> we ran the studies together, with Study 5 always last, given its similarity to Study 1.</w:t>
        </w:r>
        <w:r w:rsidR="00A605C3">
          <w:t xml:space="preserve"> This allowed us </w:t>
        </w:r>
        <w:r w:rsidR="002C59A5">
          <w:t xml:space="preserve">additional insights and a comparison between Study 5 and Study 5, yet this does mean that our adjustments make the replication of </w:t>
        </w:r>
        <w:r w:rsidR="00A605C3">
          <w:t xml:space="preserve">Study 5 </w:t>
        </w:r>
        <w:r w:rsidR="002C59A5">
          <w:t>less direct in comparison to Studies 1 and 2</w:t>
        </w:r>
        <w:r w:rsidR="005F7136">
          <w:t>, with higher likelihood of the results being different than that of the target’s.</w:t>
        </w:r>
        <w:r w:rsidR="001E2E09">
          <w:t>]</w:t>
        </w:r>
      </w:ins>
    </w:p>
    <w:p w14:paraId="68FDCD16" w14:textId="72EE0136" w:rsidR="007663AA" w:rsidRPr="00D62169" w:rsidRDefault="007663AA" w:rsidP="00A605C3">
      <w:pPr>
        <w:rPr>
          <w:ins w:id="591" w:author="PCIRR revision" w:date="2022-08-13T12:48:00Z"/>
          <w:lang w:val="en-HK"/>
        </w:rPr>
      </w:pPr>
      <w:ins w:id="592" w:author="PCIRR revision" w:date="2022-08-13T12:48:00Z">
        <w:r>
          <w:t xml:space="preserve">[Based on feedback from peer review: potentially discuss how sample demographics, such as </w:t>
        </w:r>
        <w:r w:rsidRPr="007663AA">
          <w:t xml:space="preserve">education level or employment experience, </w:t>
        </w:r>
        <w:r>
          <w:t xml:space="preserve">and our pay based on a federal </w:t>
        </w:r>
        <w:r w:rsidR="0087300A">
          <w:t>minimum</w:t>
        </w:r>
        <w:r w:rsidR="007C1925">
          <w:t xml:space="preserve"> wage rather than by state, may correlate with </w:t>
        </w:r>
        <w:r w:rsidRPr="007663AA">
          <w:t>outcome measures</w:t>
        </w:r>
        <w:r w:rsidR="007C1925">
          <w:t>.]</w:t>
        </w:r>
      </w:ins>
    </w:p>
    <w:p w14:paraId="264547BE" w14:textId="7B31CFAD" w:rsidR="00E91552" w:rsidRPr="00212489" w:rsidRDefault="00E91552" w:rsidP="00E91552">
      <w:pPr>
        <w:pStyle w:val="Heading1"/>
      </w:pPr>
      <w:r w:rsidRPr="00212489">
        <w:t>Conclusion</w:t>
      </w:r>
    </w:p>
    <w:p w14:paraId="321886E9" w14:textId="77777777" w:rsidR="00E91552" w:rsidRPr="00212489" w:rsidRDefault="00E91552" w:rsidP="00E91552">
      <w:r w:rsidRPr="00212489">
        <w:t>[To be added at Stage 2]</w:t>
      </w:r>
    </w:p>
    <w:p w14:paraId="7F395BDD" w14:textId="77777777" w:rsidR="007305D5" w:rsidRPr="00212489" w:rsidRDefault="007305D5">
      <w:pPr>
        <w:spacing w:after="160" w:line="259" w:lineRule="auto"/>
        <w:ind w:firstLine="0"/>
        <w:rPr>
          <w:b/>
        </w:rPr>
      </w:pPr>
      <w:r w:rsidRPr="00212489">
        <w:br w:type="page"/>
      </w:r>
    </w:p>
    <w:p w14:paraId="34CE1E84" w14:textId="56862A44" w:rsidR="00E91552" w:rsidRPr="00212489" w:rsidRDefault="00E91552" w:rsidP="007305D5">
      <w:pPr>
        <w:pStyle w:val="Heading1"/>
      </w:pPr>
      <w:r w:rsidRPr="00212489">
        <w:lastRenderedPageBreak/>
        <w:t>References</w:t>
      </w:r>
    </w:p>
    <w:p w14:paraId="4ACCD39A" w14:textId="77777777" w:rsidR="00580DC3" w:rsidRPr="00580DC3" w:rsidRDefault="007305D5" w:rsidP="00580DC3">
      <w:pPr>
        <w:pStyle w:val="Bibliography"/>
      </w:pPr>
      <w:r w:rsidRPr="00212489">
        <w:fldChar w:fldCharType="begin"/>
      </w:r>
      <w:r w:rsidR="00580DC3">
        <w:instrText xml:space="preserve"> ADDIN ZOTERO_BIBL {"uncited":[],"omitted":[],"custom":[]} CSL_BIBLIOGRAPHY </w:instrText>
      </w:r>
      <w:r w:rsidRPr="00212489">
        <w:fldChar w:fldCharType="separate"/>
      </w:r>
      <w:r w:rsidR="00580DC3" w:rsidRPr="00580DC3">
        <w:t xml:space="preserve">Arkes, H. R., &amp; Blumer, C. (1985). The psychology of sunk cost. </w:t>
      </w:r>
      <w:r w:rsidR="00580DC3" w:rsidRPr="00580DC3">
        <w:rPr>
          <w:i/>
          <w:iCs/>
        </w:rPr>
        <w:t>Organizational Behavior and Human Decision Processes</w:t>
      </w:r>
      <w:r w:rsidR="00580DC3" w:rsidRPr="00580DC3">
        <w:t xml:space="preserve">, </w:t>
      </w:r>
      <w:r w:rsidR="00580DC3" w:rsidRPr="00580DC3">
        <w:rPr>
          <w:i/>
          <w:iCs/>
        </w:rPr>
        <w:t>35</w:t>
      </w:r>
      <w:r w:rsidR="00580DC3" w:rsidRPr="00580DC3">
        <w:t>(1), 124–140. https://doi.org/10.1016/0749-5978(85)90049-4</w:t>
      </w:r>
    </w:p>
    <w:p w14:paraId="2EDE93E3" w14:textId="77777777" w:rsidR="00580DC3" w:rsidRPr="00580DC3" w:rsidRDefault="00580DC3" w:rsidP="00580DC3">
      <w:pPr>
        <w:pStyle w:val="Bibliography"/>
      </w:pPr>
      <w:r w:rsidRPr="00580DC3">
        <w:t xml:space="preserve">Blanca, M. J., Alarcón, R., &amp; Arnau, J. (2017). Non-normal data: Is ANOVA still a valid option? </w:t>
      </w:r>
      <w:r w:rsidRPr="00580DC3">
        <w:rPr>
          <w:i/>
          <w:iCs/>
        </w:rPr>
        <w:t>Psicothema</w:t>
      </w:r>
      <w:r w:rsidRPr="00580DC3">
        <w:t xml:space="preserve">, </w:t>
      </w:r>
      <w:r w:rsidRPr="00580DC3">
        <w:rPr>
          <w:i/>
          <w:iCs/>
        </w:rPr>
        <w:t>29.4</w:t>
      </w:r>
      <w:r w:rsidRPr="00580DC3">
        <w:t>, 552–557. https://doi.org/10.7334/psicothema2016.383</w:t>
      </w:r>
    </w:p>
    <w:p w14:paraId="2BDC363F" w14:textId="77777777" w:rsidR="00580DC3" w:rsidRPr="00580DC3" w:rsidRDefault="00580DC3" w:rsidP="00580DC3">
      <w:pPr>
        <w:pStyle w:val="Bibliography"/>
      </w:pPr>
      <w:r w:rsidRPr="00580DC3">
        <w:t xml:space="preserve">Bornstein, B. H., Christine Emler, A., &amp; Chapman, G. B. (1999). Rationality in medical treatment decisions: Is there a sunk-cost effect? </w:t>
      </w:r>
      <w:r w:rsidRPr="00580DC3">
        <w:rPr>
          <w:i/>
          <w:iCs/>
        </w:rPr>
        <w:t>Social Science &amp; Medicine</w:t>
      </w:r>
      <w:r w:rsidRPr="00580DC3">
        <w:t xml:space="preserve">, </w:t>
      </w:r>
      <w:r w:rsidRPr="00580DC3">
        <w:rPr>
          <w:i/>
          <w:iCs/>
        </w:rPr>
        <w:t>49</w:t>
      </w:r>
      <w:r w:rsidRPr="00580DC3">
        <w:t>(2), 215–222. https://doi.org/10.1016/S0277-9536(99)00117-3</w:t>
      </w:r>
    </w:p>
    <w:p w14:paraId="3A19CD01" w14:textId="77777777" w:rsidR="00580DC3" w:rsidRPr="00580DC3" w:rsidRDefault="00580DC3" w:rsidP="00580DC3">
      <w:pPr>
        <w:pStyle w:val="Bibliography"/>
      </w:pPr>
      <w:r w:rsidRPr="00580DC3">
        <w:t xml:space="preserve">Chambers, C. D., &amp; Tzavella, L. (2022). The past, present and future of Registered Reports. </w:t>
      </w:r>
      <w:r w:rsidRPr="00580DC3">
        <w:rPr>
          <w:i/>
          <w:iCs/>
        </w:rPr>
        <w:t>Nature Human Behaviour</w:t>
      </w:r>
      <w:r w:rsidRPr="00580DC3">
        <w:t xml:space="preserve">, </w:t>
      </w:r>
      <w:r w:rsidRPr="00580DC3">
        <w:rPr>
          <w:i/>
          <w:iCs/>
        </w:rPr>
        <w:t>6</w:t>
      </w:r>
      <w:r w:rsidRPr="00580DC3">
        <w:t>(1), 29–42. https://doi.org/10.1038/s41562-021-01193-7</w:t>
      </w:r>
    </w:p>
    <w:p w14:paraId="0ADA6919" w14:textId="77777777" w:rsidR="00580DC3" w:rsidRPr="00580DC3" w:rsidRDefault="00580DC3" w:rsidP="00580DC3">
      <w:pPr>
        <w:pStyle w:val="Bibliography"/>
      </w:pPr>
      <w:r w:rsidRPr="00580DC3">
        <w:t xml:space="preserve">Coleman, M. D. (2009). Sunk Cost and Commitment to Dates Arranged Online. </w:t>
      </w:r>
      <w:r w:rsidRPr="00580DC3">
        <w:rPr>
          <w:i/>
          <w:iCs/>
        </w:rPr>
        <w:t>Current Psychology</w:t>
      </w:r>
      <w:r w:rsidRPr="00580DC3">
        <w:t xml:space="preserve">, </w:t>
      </w:r>
      <w:r w:rsidRPr="00580DC3">
        <w:rPr>
          <w:i/>
          <w:iCs/>
        </w:rPr>
        <w:t>28</w:t>
      </w:r>
      <w:r w:rsidRPr="00580DC3">
        <w:t>(1), 45–54. https://doi.org/10.1007/s12144-009-9042-5</w:t>
      </w:r>
    </w:p>
    <w:p w14:paraId="77FE8D5D" w14:textId="16467C8D" w:rsidR="00580DC3" w:rsidRPr="00580DC3" w:rsidRDefault="00C37D0F" w:rsidP="00580DC3">
      <w:pPr>
        <w:pStyle w:val="Bibliography"/>
      </w:pPr>
      <w:del w:id="593" w:author="PCIRR revision" w:date="2022-08-13T12:48:00Z">
        <w:r w:rsidRPr="00212489">
          <w:delText>Cunha, M., Jr, &amp; Caldieraro, F. (2009). Sunk-Cost Effects</w:delText>
        </w:r>
      </w:del>
      <w:ins w:id="594" w:author="PCIRR revision" w:date="2022-08-13T12:48:00Z">
        <w:r w:rsidR="00580DC3" w:rsidRPr="00580DC3">
          <w:t>DeVoe, S. E., &amp; Pfeffer, J. (2007). When time is money: The effect of hourly payment</w:t>
        </w:r>
      </w:ins>
      <w:r w:rsidR="00580DC3" w:rsidRPr="00580DC3">
        <w:t xml:space="preserve"> on </w:t>
      </w:r>
      <w:del w:id="595" w:author="PCIRR revision" w:date="2022-08-13T12:48:00Z">
        <w:r w:rsidRPr="00212489">
          <w:delText xml:space="preserve">Purely Behavioral Investments. </w:delText>
        </w:r>
        <w:r w:rsidRPr="00212489">
          <w:rPr>
            <w:i/>
            <w:iCs/>
          </w:rPr>
          <w:delText>Cognitive Science</w:delText>
        </w:r>
        <w:r w:rsidRPr="00212489">
          <w:delText xml:space="preserve">, </w:delText>
        </w:r>
        <w:r w:rsidRPr="00212489">
          <w:rPr>
            <w:i/>
            <w:iCs/>
          </w:rPr>
          <w:delText>33</w:delText>
        </w:r>
      </w:del>
      <w:ins w:id="596" w:author="PCIRR revision" w:date="2022-08-13T12:48:00Z">
        <w:r w:rsidR="00580DC3" w:rsidRPr="00580DC3">
          <w:t xml:space="preserve">the evaluation of time. </w:t>
        </w:r>
        <w:r w:rsidR="00580DC3" w:rsidRPr="00580DC3">
          <w:rPr>
            <w:i/>
            <w:iCs/>
          </w:rPr>
          <w:t>Organizational Behavior and Human Decision Processes</w:t>
        </w:r>
        <w:r w:rsidR="00580DC3" w:rsidRPr="00580DC3">
          <w:t xml:space="preserve">, </w:t>
        </w:r>
        <w:r w:rsidR="00580DC3" w:rsidRPr="00580DC3">
          <w:rPr>
            <w:i/>
            <w:iCs/>
          </w:rPr>
          <w:t>104</w:t>
        </w:r>
      </w:ins>
      <w:r w:rsidR="00580DC3" w:rsidRPr="00580DC3">
        <w:t xml:space="preserve">(1), </w:t>
      </w:r>
      <w:del w:id="597" w:author="PCIRR revision" w:date="2022-08-13T12:48:00Z">
        <w:r w:rsidRPr="00212489">
          <w:delText>105–113</w:delText>
        </w:r>
      </w:del>
      <w:ins w:id="598" w:author="PCIRR revision" w:date="2022-08-13T12:48:00Z">
        <w:r w:rsidR="00580DC3" w:rsidRPr="00580DC3">
          <w:t>1–13</w:t>
        </w:r>
      </w:ins>
      <w:r w:rsidR="00580DC3" w:rsidRPr="00580DC3">
        <w:t>. https://doi.org/10.</w:t>
      </w:r>
      <w:del w:id="599" w:author="PCIRR revision" w:date="2022-08-13T12:48:00Z">
        <w:r w:rsidRPr="00212489">
          <w:delText>1111</w:delText>
        </w:r>
      </w:del>
      <w:ins w:id="600" w:author="PCIRR revision" w:date="2022-08-13T12:48:00Z">
        <w:r w:rsidR="00580DC3" w:rsidRPr="00580DC3">
          <w:t>1016</w:t>
        </w:r>
      </w:ins>
      <w:r w:rsidR="00580DC3" w:rsidRPr="00580DC3">
        <w:t>/j.</w:t>
      </w:r>
      <w:del w:id="601" w:author="PCIRR revision" w:date="2022-08-13T12:48:00Z">
        <w:r w:rsidRPr="00212489">
          <w:delText>1551-6709.2008.01005.x</w:delText>
        </w:r>
      </w:del>
      <w:ins w:id="602" w:author="PCIRR revision" w:date="2022-08-13T12:48:00Z">
        <w:r w:rsidR="00580DC3" w:rsidRPr="00580DC3">
          <w:t>obhdp.2006.05.003</w:t>
        </w:r>
      </w:ins>
    </w:p>
    <w:p w14:paraId="7B822C35" w14:textId="77777777" w:rsidR="00580DC3" w:rsidRPr="00580DC3" w:rsidRDefault="00580DC3" w:rsidP="00580DC3">
      <w:pPr>
        <w:pStyle w:val="Bibliography"/>
      </w:pPr>
      <w:r w:rsidRPr="00580DC3">
        <w:t xml:space="preserve">Friedman, D., Pommerenke, K., Lukose, R., Milam, G., &amp; Huberman, B. A. (2007). Searching for the sunk cost fallacy. </w:t>
      </w:r>
      <w:r w:rsidRPr="00580DC3">
        <w:rPr>
          <w:i/>
          <w:iCs/>
        </w:rPr>
        <w:t>Experimental Economics</w:t>
      </w:r>
      <w:r w:rsidRPr="00580DC3">
        <w:t xml:space="preserve">, </w:t>
      </w:r>
      <w:r w:rsidRPr="00580DC3">
        <w:rPr>
          <w:i/>
          <w:iCs/>
        </w:rPr>
        <w:t>10</w:t>
      </w:r>
      <w:r w:rsidRPr="00580DC3">
        <w:t>(1), 79–104. https://doi.org/10.1007/s10683-006-9134-0</w:t>
      </w:r>
    </w:p>
    <w:p w14:paraId="4BE6DE2C" w14:textId="35847C4E" w:rsidR="00580DC3" w:rsidRPr="00580DC3" w:rsidRDefault="00C37D0F" w:rsidP="00580DC3">
      <w:pPr>
        <w:pStyle w:val="Bibliography"/>
      </w:pPr>
      <w:del w:id="603" w:author="PCIRR revision" w:date="2022-08-13T12:48:00Z">
        <w:r w:rsidRPr="00212489">
          <w:delText>Keasey, K., &amp; Moon, P. (2000). Sunk cost effects: A test</w:delText>
        </w:r>
      </w:del>
      <w:ins w:id="604" w:author="PCIRR revision" w:date="2022-08-13T12:48:00Z">
        <w:r w:rsidR="00580DC3" w:rsidRPr="00580DC3">
          <w:t>Garland, H., &amp; Newport, S. (1991). Effects</w:t>
        </w:r>
      </w:ins>
      <w:r w:rsidR="00580DC3" w:rsidRPr="00580DC3">
        <w:t xml:space="preserve"> of </w:t>
      </w:r>
      <w:ins w:id="605" w:author="PCIRR revision" w:date="2022-08-13T12:48:00Z">
        <w:r w:rsidR="00580DC3" w:rsidRPr="00580DC3">
          <w:t xml:space="preserve">absolute and relative sunk costs on </w:t>
        </w:r>
      </w:ins>
      <w:r w:rsidR="00580DC3" w:rsidRPr="00580DC3">
        <w:t xml:space="preserve">the </w:t>
      </w:r>
      <w:del w:id="606" w:author="PCIRR revision" w:date="2022-08-13T12:48:00Z">
        <w:r w:rsidRPr="00212489">
          <w:delText>importance</w:delText>
        </w:r>
      </w:del>
      <w:ins w:id="607" w:author="PCIRR revision" w:date="2022-08-13T12:48:00Z">
        <w:r w:rsidR="00580DC3" w:rsidRPr="00580DC3">
          <w:t>decision to persist with a course</w:t>
        </w:r>
      </w:ins>
      <w:r w:rsidR="00580DC3" w:rsidRPr="00580DC3">
        <w:t xml:space="preserve"> of </w:t>
      </w:r>
      <w:del w:id="608" w:author="PCIRR revision" w:date="2022-08-13T12:48:00Z">
        <w:r w:rsidRPr="00212489">
          <w:delText xml:space="preserve">context. </w:delText>
        </w:r>
        <w:r w:rsidRPr="00212489">
          <w:rPr>
            <w:i/>
            <w:iCs/>
          </w:rPr>
          <w:delText>Economics Letters</w:delText>
        </w:r>
        <w:r w:rsidRPr="00212489">
          <w:delText xml:space="preserve">, </w:delText>
        </w:r>
        <w:r w:rsidRPr="00212489">
          <w:rPr>
            <w:i/>
            <w:iCs/>
          </w:rPr>
          <w:delText>66</w:delText>
        </w:r>
      </w:del>
      <w:ins w:id="609" w:author="PCIRR revision" w:date="2022-08-13T12:48:00Z">
        <w:r w:rsidR="00580DC3" w:rsidRPr="00580DC3">
          <w:t xml:space="preserve">action. </w:t>
        </w:r>
        <w:r w:rsidR="00580DC3" w:rsidRPr="00580DC3">
          <w:rPr>
            <w:i/>
            <w:iCs/>
          </w:rPr>
          <w:t xml:space="preserve">Organizational Behavior and Human </w:t>
        </w:r>
        <w:r w:rsidR="00580DC3" w:rsidRPr="00580DC3">
          <w:rPr>
            <w:i/>
            <w:iCs/>
          </w:rPr>
          <w:lastRenderedPageBreak/>
          <w:t>Decision Processes</w:t>
        </w:r>
        <w:r w:rsidR="00580DC3" w:rsidRPr="00580DC3">
          <w:t xml:space="preserve">, </w:t>
        </w:r>
        <w:r w:rsidR="00580DC3" w:rsidRPr="00580DC3">
          <w:rPr>
            <w:i/>
            <w:iCs/>
          </w:rPr>
          <w:t>48</w:t>
        </w:r>
      </w:ins>
      <w:r w:rsidR="00580DC3" w:rsidRPr="00580DC3">
        <w:t>(1), 55–</w:t>
      </w:r>
      <w:del w:id="610" w:author="PCIRR revision" w:date="2022-08-13T12:48:00Z">
        <w:r w:rsidRPr="00212489">
          <w:delText>58</w:delText>
        </w:r>
      </w:del>
      <w:ins w:id="611" w:author="PCIRR revision" w:date="2022-08-13T12:48:00Z">
        <w:r w:rsidR="00580DC3" w:rsidRPr="00580DC3">
          <w:t>69</w:t>
        </w:r>
      </w:ins>
      <w:r w:rsidR="00580DC3" w:rsidRPr="00580DC3">
        <w:t>. https://doi.org/10.1016/</w:t>
      </w:r>
      <w:del w:id="612" w:author="PCIRR revision" w:date="2022-08-13T12:48:00Z">
        <w:r w:rsidRPr="00212489">
          <w:delText>S0165-1765(99)00179-2</w:delText>
        </w:r>
      </w:del>
      <w:ins w:id="613" w:author="PCIRR revision" w:date="2022-08-13T12:48:00Z">
        <w:r w:rsidR="00580DC3" w:rsidRPr="00580DC3">
          <w:t>0749-5978(91)90005-E</w:t>
        </w:r>
      </w:ins>
    </w:p>
    <w:p w14:paraId="36A18EFC" w14:textId="77777777" w:rsidR="00C37D0F" w:rsidRPr="00212489" w:rsidRDefault="00C37D0F" w:rsidP="00C37D0F">
      <w:pPr>
        <w:pStyle w:val="Bibliography"/>
        <w:rPr>
          <w:del w:id="614" w:author="PCIRR revision" w:date="2022-08-13T12:48:00Z"/>
        </w:rPr>
      </w:pPr>
      <w:del w:id="615" w:author="PCIRR revision" w:date="2022-08-13T12:48:00Z">
        <w:r w:rsidRPr="00212489">
          <w:delText xml:space="preserve">Macaskill, A. C., &amp; Hackenberg, T. D. (2012a). The Sunk Cost Effect with Pigeons: Some Determinants of Decisions About Persistence. </w:delText>
        </w:r>
        <w:r w:rsidRPr="00212489">
          <w:rPr>
            <w:i/>
            <w:iCs/>
          </w:rPr>
          <w:delText>Journal of the Experimental Analysis of Behavior</w:delText>
        </w:r>
        <w:r w:rsidRPr="00212489">
          <w:delText xml:space="preserve">, </w:delText>
        </w:r>
        <w:r w:rsidRPr="00212489">
          <w:rPr>
            <w:i/>
            <w:iCs/>
          </w:rPr>
          <w:delText>97</w:delText>
        </w:r>
        <w:r w:rsidRPr="00212489">
          <w:delText>(1), 85–100. https://doi.org/10.1901/jeab.2012.97-85</w:delText>
        </w:r>
      </w:del>
    </w:p>
    <w:p w14:paraId="72E60DA1" w14:textId="6EF71A6F" w:rsidR="00580DC3" w:rsidRDefault="00C37D0F" w:rsidP="00580DC3">
      <w:pPr>
        <w:pStyle w:val="Bibliography"/>
        <w:rPr>
          <w:ins w:id="616" w:author="PCIRR revision" w:date="2022-08-13T12:48:00Z"/>
        </w:rPr>
      </w:pPr>
      <w:del w:id="617" w:author="PCIRR revision" w:date="2022-08-13T12:48:00Z">
        <w:r w:rsidRPr="00212489">
          <w:delText>Macaskill,</w:delText>
        </w:r>
      </w:del>
      <w:ins w:id="618" w:author="PCIRR revision" w:date="2022-08-13T12:48:00Z">
        <w:r w:rsidR="00580DC3" w:rsidRPr="00580DC3">
          <w:t xml:space="preserve">LeBel, E. P., McCarthy, R. J., Earp, B. D., Elson, M., &amp; </w:t>
        </w:r>
        <w:proofErr w:type="spellStart"/>
        <w:r w:rsidR="00580DC3" w:rsidRPr="00580DC3">
          <w:t>Vanpaemel</w:t>
        </w:r>
        <w:proofErr w:type="spellEnd"/>
        <w:r w:rsidR="00580DC3" w:rsidRPr="00580DC3">
          <w:t xml:space="preserve">, W. (2018). A Unified Framework to Quantify the Credibility of Scientific Findings. </w:t>
        </w:r>
        <w:r w:rsidR="00580DC3" w:rsidRPr="00580DC3">
          <w:rPr>
            <w:i/>
            <w:iCs/>
          </w:rPr>
          <w:t>Advances in Methods and Practices in Psychological Science</w:t>
        </w:r>
        <w:r w:rsidR="00580DC3" w:rsidRPr="00580DC3">
          <w:t xml:space="preserve">, </w:t>
        </w:r>
        <w:r w:rsidR="00580DC3" w:rsidRPr="00580DC3">
          <w:rPr>
            <w:i/>
            <w:iCs/>
          </w:rPr>
          <w:t>1</w:t>
        </w:r>
        <w:r w:rsidR="00580DC3" w:rsidRPr="00580DC3">
          <w:t>(3), 389–402. https://doi.org/10.1177/2515245918787489</w:t>
        </w:r>
      </w:ins>
    </w:p>
    <w:p w14:paraId="39115EDA" w14:textId="4A55B21A" w:rsidR="001916DB" w:rsidRPr="001916DB" w:rsidRDefault="001916DB" w:rsidP="001916DB">
      <w:pPr>
        <w:ind w:left="709" w:hanging="709"/>
        <w:rPr>
          <w:ins w:id="619" w:author="PCIRR revision" w:date="2022-08-13T12:48:00Z"/>
        </w:rPr>
      </w:pPr>
      <w:ins w:id="620" w:author="PCIRR revision" w:date="2022-08-13T12:48:00Z">
        <w:r w:rsidRPr="001916DB">
          <w:t xml:space="preserve">LeBel, E. P., </w:t>
        </w:r>
        <w:proofErr w:type="spellStart"/>
        <w:r w:rsidRPr="001916DB">
          <w:t>Vanpaemel</w:t>
        </w:r>
        <w:proofErr w:type="spellEnd"/>
        <w:r w:rsidRPr="001916DB">
          <w:t>, W., Cheung, I., &amp; Campbell, L. (2019). A brief guide to evaluate replications. </w:t>
        </w:r>
        <w:r w:rsidRPr="001916DB">
          <w:rPr>
            <w:i/>
            <w:iCs/>
          </w:rPr>
          <w:t>Meta-Psychology</w:t>
        </w:r>
        <w:r w:rsidRPr="001916DB">
          <w:t>, </w:t>
        </w:r>
        <w:r w:rsidRPr="001916DB">
          <w:rPr>
            <w:i/>
            <w:iCs/>
          </w:rPr>
          <w:t>3</w:t>
        </w:r>
        <w:r w:rsidRPr="001916DB">
          <w:t>.</w:t>
        </w:r>
      </w:ins>
    </w:p>
    <w:p w14:paraId="4B213F17" w14:textId="77777777" w:rsidR="00C37D0F" w:rsidRPr="00212489" w:rsidRDefault="00580DC3" w:rsidP="00C37D0F">
      <w:pPr>
        <w:pStyle w:val="Bibliography"/>
        <w:rPr>
          <w:del w:id="621" w:author="PCIRR revision" w:date="2022-08-13T12:48:00Z"/>
        </w:rPr>
      </w:pPr>
      <w:ins w:id="622" w:author="PCIRR revision" w:date="2022-08-13T12:48:00Z">
        <w:r w:rsidRPr="00580DC3">
          <w:t xml:space="preserve">Litman, L., Robinson, J., &amp; </w:t>
        </w:r>
        <w:proofErr w:type="spellStart"/>
        <w:r w:rsidRPr="00580DC3">
          <w:t>Abberbock</w:t>
        </w:r>
        <w:proofErr w:type="spellEnd"/>
        <w:r w:rsidRPr="00580DC3">
          <w:t>, T. (2017). TurkPrime.com:</w:t>
        </w:r>
      </w:ins>
      <w:r w:rsidRPr="00580DC3">
        <w:t xml:space="preserve"> A</w:t>
      </w:r>
      <w:del w:id="623" w:author="PCIRR revision" w:date="2022-08-13T12:48:00Z">
        <w:r w:rsidR="00C37D0F" w:rsidRPr="00212489">
          <w:delText>. C., &amp; Hackenberg, T. D. (2012b). Providing a reinforcement history that reduces</w:delText>
        </w:r>
      </w:del>
      <w:ins w:id="624" w:author="PCIRR revision" w:date="2022-08-13T12:48:00Z">
        <w:r w:rsidRPr="00580DC3">
          <w:t xml:space="preserve"> versatile crowdsourcing data acquisition platform for</w:t>
        </w:r>
      </w:ins>
      <w:r w:rsidRPr="00580DC3">
        <w:t xml:space="preserve"> the </w:t>
      </w:r>
      <w:del w:id="625" w:author="PCIRR revision" w:date="2022-08-13T12:48:00Z">
        <w:r w:rsidR="00C37D0F" w:rsidRPr="00212489">
          <w:delText xml:space="preserve">sunk cost effect. </w:delText>
        </w:r>
        <w:r w:rsidR="00C37D0F" w:rsidRPr="00212489">
          <w:rPr>
            <w:i/>
            <w:iCs/>
          </w:rPr>
          <w:delText>Behavioural Processes</w:delText>
        </w:r>
        <w:r w:rsidR="00C37D0F" w:rsidRPr="00212489">
          <w:delText xml:space="preserve">, </w:delText>
        </w:r>
        <w:r w:rsidR="00C37D0F" w:rsidRPr="00212489">
          <w:rPr>
            <w:i/>
            <w:iCs/>
          </w:rPr>
          <w:delText>89</w:delText>
        </w:r>
        <w:r w:rsidR="00C37D0F" w:rsidRPr="00212489">
          <w:delText>(3), 212–218. https://doi.org/10.1016/j.beproc.2011.11.001</w:delText>
        </w:r>
      </w:del>
    </w:p>
    <w:p w14:paraId="557E20E2" w14:textId="77777777" w:rsidR="00C37D0F" w:rsidRPr="00212489" w:rsidRDefault="00C37D0F" w:rsidP="00C37D0F">
      <w:pPr>
        <w:pStyle w:val="Bibliography"/>
        <w:rPr>
          <w:del w:id="626" w:author="PCIRR revision" w:date="2022-08-13T12:48:00Z"/>
        </w:rPr>
      </w:pPr>
      <w:del w:id="627" w:author="PCIRR revision" w:date="2022-08-13T12:48:00Z">
        <w:r w:rsidRPr="00212489">
          <w:delText xml:space="preserve">Magalhães, P., &amp; White, K. G. (2014). The effect of a prior investment on choice: The sunk cost effect. </w:delText>
        </w:r>
        <w:r w:rsidRPr="00212489">
          <w:rPr>
            <w:i/>
            <w:iCs/>
          </w:rPr>
          <w:delText>Journal of Experimental Psychology: Animal Learning and Cognition</w:delText>
        </w:r>
        <w:r w:rsidRPr="00212489">
          <w:delText xml:space="preserve">, </w:delText>
        </w:r>
        <w:r w:rsidRPr="00212489">
          <w:rPr>
            <w:i/>
            <w:iCs/>
          </w:rPr>
          <w:delText>40</w:delText>
        </w:r>
        <w:r w:rsidRPr="00212489">
          <w:delText>(1), 22–37. https://doi.org/10.1037/xan0000007</w:delText>
        </w:r>
      </w:del>
    </w:p>
    <w:p w14:paraId="6E95450A" w14:textId="77777777" w:rsidR="00C37D0F" w:rsidRPr="00212489" w:rsidRDefault="00C37D0F" w:rsidP="00C37D0F">
      <w:pPr>
        <w:pStyle w:val="Bibliography"/>
        <w:rPr>
          <w:del w:id="628" w:author="PCIRR revision" w:date="2022-08-13T12:48:00Z"/>
        </w:rPr>
      </w:pPr>
      <w:del w:id="629" w:author="PCIRR revision" w:date="2022-08-13T12:48:00Z">
        <w:r w:rsidRPr="00212489">
          <w:delText xml:space="preserve">Magalhães, P., White, K. G., Stewart, T., Beeby, E., &amp; van der Vliet, W. (2012). Suboptimal choice in nonhuman animals: Rats commit the sunk cost error. </w:delText>
        </w:r>
        <w:r w:rsidRPr="00212489">
          <w:rPr>
            <w:i/>
            <w:iCs/>
          </w:rPr>
          <w:delText>Learning &amp;</w:delText>
        </w:r>
      </w:del>
      <w:ins w:id="630" w:author="PCIRR revision" w:date="2022-08-13T12:48:00Z">
        <w:r w:rsidR="00580DC3" w:rsidRPr="00580DC3">
          <w:t>behavioral sciences.</w:t>
        </w:r>
      </w:ins>
      <w:r w:rsidR="00580DC3" w:rsidRPr="004E2631">
        <w:t xml:space="preserve"> </w:t>
      </w:r>
      <w:r w:rsidR="00580DC3" w:rsidRPr="00580DC3">
        <w:rPr>
          <w:i/>
          <w:iCs/>
        </w:rPr>
        <w:t>Behavior</w:t>
      </w:r>
      <w:del w:id="631" w:author="PCIRR revision" w:date="2022-08-13T12:48:00Z">
        <w:r w:rsidRPr="00212489">
          <w:delText xml:space="preserve">, </w:delText>
        </w:r>
        <w:r w:rsidRPr="00212489">
          <w:rPr>
            <w:i/>
            <w:iCs/>
          </w:rPr>
          <w:delText>40</w:delText>
        </w:r>
      </w:del>
      <w:ins w:id="632" w:author="PCIRR revision" w:date="2022-08-13T12:48:00Z">
        <w:r w:rsidR="00580DC3" w:rsidRPr="00580DC3">
          <w:rPr>
            <w:i/>
            <w:iCs/>
          </w:rPr>
          <w:t xml:space="preserve"> Research Methods</w:t>
        </w:r>
        <w:r w:rsidR="00580DC3" w:rsidRPr="00580DC3">
          <w:t xml:space="preserve">, </w:t>
        </w:r>
        <w:r w:rsidR="00580DC3" w:rsidRPr="00580DC3">
          <w:rPr>
            <w:i/>
            <w:iCs/>
          </w:rPr>
          <w:t>49</w:t>
        </w:r>
      </w:ins>
      <w:r w:rsidR="00580DC3" w:rsidRPr="00580DC3">
        <w:t xml:space="preserve">(2), </w:t>
      </w:r>
      <w:del w:id="633" w:author="PCIRR revision" w:date="2022-08-13T12:48:00Z">
        <w:r w:rsidRPr="00212489">
          <w:delText>195–206</w:delText>
        </w:r>
      </w:del>
      <w:ins w:id="634" w:author="PCIRR revision" w:date="2022-08-13T12:48:00Z">
        <w:r w:rsidR="00580DC3" w:rsidRPr="00580DC3">
          <w:t>433–442</w:t>
        </w:r>
      </w:ins>
      <w:r w:rsidR="00580DC3" w:rsidRPr="00580DC3">
        <w:t>. https://doi.org/10.3758/</w:t>
      </w:r>
      <w:del w:id="635" w:author="PCIRR revision" w:date="2022-08-13T12:48:00Z">
        <w:r w:rsidRPr="00212489">
          <w:delText>s13420-011-0055-1</w:delText>
        </w:r>
      </w:del>
    </w:p>
    <w:p w14:paraId="7EA5DCE9" w14:textId="6F867329" w:rsidR="00580DC3" w:rsidRPr="00580DC3" w:rsidRDefault="00C37D0F" w:rsidP="00580DC3">
      <w:pPr>
        <w:pStyle w:val="Bibliography"/>
      </w:pPr>
      <w:del w:id="636" w:author="PCIRR revision" w:date="2022-08-13T12:48:00Z">
        <w:r w:rsidRPr="00212489">
          <w:delText xml:space="preserve">Moon, H. (2001). Looking forward and looking back: Integrating completion and sunk-cost effects within an escalation-of-commitment progress decision. </w:delText>
        </w:r>
        <w:r w:rsidRPr="00212489">
          <w:rPr>
            <w:i/>
            <w:iCs/>
          </w:rPr>
          <w:delText xml:space="preserve">Journal of Applied </w:delText>
        </w:r>
        <w:r w:rsidRPr="00212489">
          <w:rPr>
            <w:i/>
            <w:iCs/>
          </w:rPr>
          <w:lastRenderedPageBreak/>
          <w:delText>Psychology</w:delText>
        </w:r>
        <w:r w:rsidRPr="00212489">
          <w:delText xml:space="preserve">, </w:delText>
        </w:r>
        <w:r w:rsidRPr="00212489">
          <w:rPr>
            <w:i/>
            <w:iCs/>
          </w:rPr>
          <w:delText>86</w:delText>
        </w:r>
        <w:r w:rsidRPr="00212489">
          <w:delText>(1), 104–113. https://doi.org/10.1037/0021-9010.86.1.104</w:delText>
        </w:r>
      </w:del>
      <w:ins w:id="637" w:author="PCIRR revision" w:date="2022-08-13T12:48:00Z">
        <w:r w:rsidR="00580DC3" w:rsidRPr="00580DC3">
          <w:t>s13428-016-0727-z</w:t>
        </w:r>
      </w:ins>
    </w:p>
    <w:p w14:paraId="3C18C790" w14:textId="77777777" w:rsidR="00580DC3" w:rsidRPr="00580DC3" w:rsidRDefault="00580DC3" w:rsidP="00580DC3">
      <w:pPr>
        <w:pStyle w:val="Bibliography"/>
      </w:pPr>
      <w:r w:rsidRPr="00580DC3">
        <w:t xml:space="preserve">Muller, C. J., &amp; MacLehose, R. F. (2014). Estimating predicted probabilities from logistic regression: Different methods correspond to different target populations. </w:t>
      </w:r>
      <w:r w:rsidRPr="00580DC3">
        <w:rPr>
          <w:i/>
          <w:iCs/>
        </w:rPr>
        <w:t>International Journal of Epidemiology</w:t>
      </w:r>
      <w:r w:rsidRPr="00580DC3">
        <w:t xml:space="preserve">, </w:t>
      </w:r>
      <w:r w:rsidRPr="00580DC3">
        <w:rPr>
          <w:i/>
          <w:iCs/>
        </w:rPr>
        <w:t>43</w:t>
      </w:r>
      <w:r w:rsidRPr="00580DC3">
        <w:t>(3), 962–970. https://doi.org/10.1093/ije/dyu029</w:t>
      </w:r>
    </w:p>
    <w:p w14:paraId="1DACAEF7" w14:textId="77777777" w:rsidR="00580DC3" w:rsidRPr="00580DC3" w:rsidRDefault="00580DC3" w:rsidP="00580DC3">
      <w:pPr>
        <w:pStyle w:val="Bibliography"/>
      </w:pPr>
      <w:r w:rsidRPr="00580DC3">
        <w:t xml:space="preserve">Navarro, A. D., &amp; Fantino, E. (2005). The Sunk Cost Effect in Pigeons and Humans. </w:t>
      </w:r>
      <w:r w:rsidRPr="00580DC3">
        <w:rPr>
          <w:i/>
          <w:iCs/>
        </w:rPr>
        <w:t>Journal of the Experimental Analysis of Behavior</w:t>
      </w:r>
      <w:r w:rsidRPr="00580DC3">
        <w:t xml:space="preserve">, </w:t>
      </w:r>
      <w:r w:rsidRPr="00580DC3">
        <w:rPr>
          <w:i/>
          <w:iCs/>
        </w:rPr>
        <w:t>83</w:t>
      </w:r>
      <w:r w:rsidRPr="00580DC3">
        <w:t>(1), 1–13. https://doi.org/10.1901/jeab.2005.21-04</w:t>
      </w:r>
    </w:p>
    <w:p w14:paraId="04C0F06F" w14:textId="77777777" w:rsidR="00580DC3" w:rsidRPr="00580DC3" w:rsidRDefault="00580DC3" w:rsidP="00580DC3">
      <w:pPr>
        <w:pStyle w:val="Bibliography"/>
      </w:pPr>
      <w:r w:rsidRPr="00580DC3">
        <w:t xml:space="preserve">Navarro, A. D., &amp; Fantino, E. (2009). The sunk-time effect: An exploration. </w:t>
      </w:r>
      <w:r w:rsidRPr="00580DC3">
        <w:rPr>
          <w:i/>
          <w:iCs/>
        </w:rPr>
        <w:t>Journal of Behavioral Decision Making</w:t>
      </w:r>
      <w:r w:rsidRPr="00580DC3">
        <w:t xml:space="preserve">, </w:t>
      </w:r>
      <w:r w:rsidRPr="00580DC3">
        <w:rPr>
          <w:i/>
          <w:iCs/>
        </w:rPr>
        <w:t>22</w:t>
      </w:r>
      <w:r w:rsidRPr="00580DC3">
        <w:t>(3), 252–270. https://doi.org/10.1002/bdm.624</w:t>
      </w:r>
    </w:p>
    <w:p w14:paraId="78D4765D" w14:textId="77777777" w:rsidR="00580DC3" w:rsidRPr="00580DC3" w:rsidRDefault="00580DC3" w:rsidP="00580DC3">
      <w:pPr>
        <w:pStyle w:val="Bibliography"/>
      </w:pPr>
      <w:r w:rsidRPr="00580DC3">
        <w:t xml:space="preserve">Nosek, B. A., &amp; Lakens, D. (2014). Registered Reports. </w:t>
      </w:r>
      <w:r w:rsidRPr="00580DC3">
        <w:rPr>
          <w:i/>
          <w:iCs/>
        </w:rPr>
        <w:t>Social Psychology</w:t>
      </w:r>
      <w:r w:rsidRPr="00580DC3">
        <w:t xml:space="preserve">, </w:t>
      </w:r>
      <w:r w:rsidRPr="00580DC3">
        <w:rPr>
          <w:i/>
          <w:iCs/>
        </w:rPr>
        <w:t>45</w:t>
      </w:r>
      <w:r w:rsidRPr="00580DC3">
        <w:t>(3), 137–141. https://doi.org/10.1027/1864-9335/a000192</w:t>
      </w:r>
    </w:p>
    <w:p w14:paraId="09CDB5CA" w14:textId="77777777" w:rsidR="00580DC3" w:rsidRPr="00580DC3" w:rsidRDefault="00580DC3" w:rsidP="00580DC3">
      <w:pPr>
        <w:pStyle w:val="Bibliography"/>
        <w:rPr>
          <w:ins w:id="638" w:author="PCIRR revision" w:date="2022-08-13T12:48:00Z"/>
        </w:rPr>
      </w:pPr>
      <w:ins w:id="639" w:author="PCIRR revision" w:date="2022-08-13T12:48:00Z">
        <w:r w:rsidRPr="00580DC3">
          <w:t xml:space="preserve">Okada, E. M., &amp; Hoch, S. J. (2004). Spending Time versus Spending Money. </w:t>
        </w:r>
        <w:r w:rsidRPr="00580DC3">
          <w:rPr>
            <w:i/>
            <w:iCs/>
          </w:rPr>
          <w:t>Journal of Consumer Research</w:t>
        </w:r>
        <w:r w:rsidRPr="00580DC3">
          <w:t xml:space="preserve">, </w:t>
        </w:r>
        <w:r w:rsidRPr="00580DC3">
          <w:rPr>
            <w:i/>
            <w:iCs/>
          </w:rPr>
          <w:t>31</w:t>
        </w:r>
        <w:r w:rsidRPr="00580DC3">
          <w:t>(2), 313–323. https://doi.org/10.1086/422110</w:t>
        </w:r>
      </w:ins>
    </w:p>
    <w:p w14:paraId="33C3BE5B" w14:textId="77777777" w:rsidR="00580DC3" w:rsidRPr="00580DC3" w:rsidRDefault="00580DC3" w:rsidP="00580DC3">
      <w:pPr>
        <w:pStyle w:val="Bibliography"/>
        <w:rPr>
          <w:ins w:id="640" w:author="PCIRR revision" w:date="2022-08-13T12:48:00Z"/>
        </w:rPr>
      </w:pPr>
      <w:ins w:id="641" w:author="PCIRR revision" w:date="2022-08-13T12:48:00Z">
        <w:r w:rsidRPr="00580DC3">
          <w:t xml:space="preserve">Pandey, S. K., &amp; Sharma, D. (2019). Sunk time fallacy with recoverable monetary costs. </w:t>
        </w:r>
        <w:r w:rsidRPr="00580DC3">
          <w:rPr>
            <w:i/>
            <w:iCs/>
          </w:rPr>
          <w:t>Marketing Intelligence &amp; Planning</w:t>
        </w:r>
        <w:r w:rsidRPr="00580DC3">
          <w:t xml:space="preserve">, </w:t>
        </w:r>
        <w:r w:rsidRPr="00580DC3">
          <w:rPr>
            <w:i/>
            <w:iCs/>
          </w:rPr>
          <w:t>37</w:t>
        </w:r>
        <w:r w:rsidRPr="00580DC3">
          <w:t>(2), 154–167. https://doi.org/10.1108/MIP-02-2018-0052</w:t>
        </w:r>
      </w:ins>
    </w:p>
    <w:p w14:paraId="776A76D5" w14:textId="77777777" w:rsidR="00580DC3" w:rsidRPr="00580DC3" w:rsidRDefault="00580DC3" w:rsidP="00580DC3">
      <w:pPr>
        <w:pStyle w:val="Bibliography"/>
        <w:rPr>
          <w:ins w:id="642" w:author="PCIRR revision" w:date="2022-08-13T12:48:00Z"/>
        </w:rPr>
      </w:pPr>
      <w:ins w:id="643" w:author="PCIRR revision" w:date="2022-08-13T12:48:00Z">
        <w:r w:rsidRPr="00580DC3">
          <w:t xml:space="preserve">Park, J.-Y., &amp; Jang, S. (Shawn). (2014). Sunk costs and travel cancellation: Focusing on temporal cost. </w:t>
        </w:r>
        <w:r w:rsidRPr="00580DC3">
          <w:rPr>
            <w:i/>
            <w:iCs/>
          </w:rPr>
          <w:t>Tourism Management</w:t>
        </w:r>
        <w:r w:rsidRPr="00580DC3">
          <w:t xml:space="preserve">, </w:t>
        </w:r>
        <w:r w:rsidRPr="00580DC3">
          <w:rPr>
            <w:i/>
            <w:iCs/>
          </w:rPr>
          <w:t>40</w:t>
        </w:r>
        <w:r w:rsidRPr="00580DC3">
          <w:t>, 425–435. https://doi.org/10.1016/j.tourman.2013.08.005</w:t>
        </w:r>
      </w:ins>
    </w:p>
    <w:p w14:paraId="4A5DB80C" w14:textId="77777777" w:rsidR="00580DC3" w:rsidRPr="00580DC3" w:rsidRDefault="00580DC3" w:rsidP="00580DC3">
      <w:pPr>
        <w:pStyle w:val="Bibliography"/>
      </w:pPr>
      <w:r w:rsidRPr="00580DC3">
        <w:t xml:space="preserve">Rego, S., Arantes, J., &amp; Magalhães, P. (2018). Is there a Sunk Cost Effect in Committed Relationships? </w:t>
      </w:r>
      <w:r w:rsidRPr="00580DC3">
        <w:rPr>
          <w:i/>
          <w:iCs/>
        </w:rPr>
        <w:t>Current Psychology</w:t>
      </w:r>
      <w:r w:rsidRPr="00580DC3">
        <w:t xml:space="preserve">, </w:t>
      </w:r>
      <w:r w:rsidRPr="00580DC3">
        <w:rPr>
          <w:i/>
          <w:iCs/>
        </w:rPr>
        <w:t>37</w:t>
      </w:r>
      <w:r w:rsidRPr="00580DC3">
        <w:t>(3), 508–519. https://doi.org/10.1007/s12144-016-9529-9</w:t>
      </w:r>
    </w:p>
    <w:p w14:paraId="086A8924" w14:textId="77777777" w:rsidR="00580DC3" w:rsidRPr="00580DC3" w:rsidRDefault="00580DC3" w:rsidP="00580DC3">
      <w:pPr>
        <w:pStyle w:val="Bibliography"/>
        <w:rPr>
          <w:ins w:id="644" w:author="PCIRR revision" w:date="2022-08-13T12:48:00Z"/>
        </w:rPr>
      </w:pPr>
      <w:ins w:id="645" w:author="PCIRR revision" w:date="2022-08-13T12:48:00Z">
        <w:r w:rsidRPr="00580DC3">
          <w:lastRenderedPageBreak/>
          <w:t xml:space="preserve">Ronayne, D., Sgroi, D., &amp; Tuckwell, A. (2021). Evaluating the sunk cost effect. </w:t>
        </w:r>
        <w:r w:rsidRPr="00580DC3">
          <w:rPr>
            <w:i/>
            <w:iCs/>
          </w:rPr>
          <w:t>Journal of Economic Behavior &amp; Organization</w:t>
        </w:r>
        <w:r w:rsidRPr="00580DC3">
          <w:t xml:space="preserve">, </w:t>
        </w:r>
        <w:r w:rsidRPr="00580DC3">
          <w:rPr>
            <w:i/>
            <w:iCs/>
          </w:rPr>
          <w:t>186</w:t>
        </w:r>
        <w:r w:rsidRPr="00580DC3">
          <w:t>, 318–327. https://doi.org/10.1016/j.jebo.2021.03.029</w:t>
        </w:r>
      </w:ins>
    </w:p>
    <w:p w14:paraId="7A1BE950" w14:textId="77777777" w:rsidR="00580DC3" w:rsidRPr="00580DC3" w:rsidRDefault="00580DC3" w:rsidP="00580DC3">
      <w:pPr>
        <w:pStyle w:val="Bibliography"/>
      </w:pPr>
      <w:r w:rsidRPr="00580DC3">
        <w:t xml:space="preserve">Scheel, A. M., Schijen, M. R. M. J., &amp; Lakens, D. (2021). An Excess of Positive Results: Comparing the Standard Psychology Literature With Registered Reports. </w:t>
      </w:r>
      <w:r w:rsidRPr="00580DC3">
        <w:rPr>
          <w:i/>
          <w:iCs/>
        </w:rPr>
        <w:t>Advances in Methods and Practices in Psychological Science</w:t>
      </w:r>
      <w:r w:rsidRPr="00580DC3">
        <w:t xml:space="preserve">, </w:t>
      </w:r>
      <w:r w:rsidRPr="00580DC3">
        <w:rPr>
          <w:i/>
          <w:iCs/>
        </w:rPr>
        <w:t>4</w:t>
      </w:r>
      <w:r w:rsidRPr="00580DC3">
        <w:t>(2), 25152459211007468. https://doi.org/10.1177/25152459211007467</w:t>
      </w:r>
    </w:p>
    <w:p w14:paraId="13FCE6B4" w14:textId="77777777" w:rsidR="00DD2CED" w:rsidRPr="00212489" w:rsidRDefault="00DD2CED" w:rsidP="00DD2CED">
      <w:pPr>
        <w:ind w:left="720" w:hanging="720"/>
        <w:rPr>
          <w:del w:id="646" w:author="PCIRR revision" w:date="2022-08-13T12:48:00Z"/>
        </w:rPr>
      </w:pPr>
      <w:del w:id="647" w:author="PCIRR revision" w:date="2022-08-13T12:48:00Z">
        <w:r w:rsidRPr="00212489">
          <w:delText>Simonsohn, U. (2015). Small telescopes: Detectability and the evaluation of replication results. </w:delText>
        </w:r>
        <w:r w:rsidRPr="00212489">
          <w:rPr>
            <w:i/>
            <w:iCs/>
          </w:rPr>
          <w:delText>Psychological science</w:delText>
        </w:r>
        <w:r w:rsidRPr="00212489">
          <w:delText>, </w:delText>
        </w:r>
        <w:r w:rsidRPr="00212489">
          <w:rPr>
            <w:i/>
            <w:iCs/>
          </w:rPr>
          <w:delText>26</w:delText>
        </w:r>
        <w:r w:rsidRPr="00212489">
          <w:delText>(5), 559-569.</w:delText>
        </w:r>
      </w:del>
    </w:p>
    <w:p w14:paraId="1BD2ADF5" w14:textId="77777777" w:rsidR="00580DC3" w:rsidRPr="00580DC3" w:rsidRDefault="00580DC3" w:rsidP="00580DC3">
      <w:pPr>
        <w:pStyle w:val="Bibliography"/>
        <w:rPr>
          <w:ins w:id="648" w:author="PCIRR revision" w:date="2022-08-13T12:48:00Z"/>
        </w:rPr>
      </w:pPr>
      <w:ins w:id="649" w:author="PCIRR revision" w:date="2022-08-13T12:48:00Z">
        <w:r w:rsidRPr="00580DC3">
          <w:t xml:space="preserve">Silva Castillo, L. H., Cisneros Plazola, M. C., Torres Ceja, C. de J., &amp; Hernández Rosas, E. (2020). The sunk-time effect: Effect of time invested and reward magnitude using within-subject design. </w:t>
        </w:r>
        <w:proofErr w:type="spellStart"/>
        <w:r w:rsidRPr="00580DC3">
          <w:rPr>
            <w:i/>
            <w:iCs/>
          </w:rPr>
          <w:t>Behavioural</w:t>
        </w:r>
        <w:proofErr w:type="spellEnd"/>
        <w:r w:rsidRPr="00580DC3">
          <w:rPr>
            <w:i/>
            <w:iCs/>
          </w:rPr>
          <w:t xml:space="preserve"> Processes</w:t>
        </w:r>
        <w:r w:rsidRPr="00580DC3">
          <w:t xml:space="preserve">, </w:t>
        </w:r>
        <w:r w:rsidRPr="00580DC3">
          <w:rPr>
            <w:i/>
            <w:iCs/>
          </w:rPr>
          <w:t>181</w:t>
        </w:r>
        <w:r w:rsidRPr="00580DC3">
          <w:t>, 104247. https://doi.org/10.1016/j.beproc.2020.104247</w:t>
        </w:r>
      </w:ins>
    </w:p>
    <w:p w14:paraId="7C684846" w14:textId="77777777" w:rsidR="00580DC3" w:rsidRPr="00580DC3" w:rsidRDefault="00580DC3" w:rsidP="00580DC3">
      <w:pPr>
        <w:pStyle w:val="Bibliography"/>
      </w:pPr>
      <w:r w:rsidRPr="00580DC3">
        <w:t xml:space="preserve">Soman, D. (2001). The mental accounting of sunk time costs: Why time is not like money. </w:t>
      </w:r>
      <w:r w:rsidRPr="00580DC3">
        <w:rPr>
          <w:i/>
          <w:iCs/>
        </w:rPr>
        <w:t>Journal of Behavioral Decision Making</w:t>
      </w:r>
      <w:r w:rsidRPr="00580DC3">
        <w:t xml:space="preserve">, </w:t>
      </w:r>
      <w:r w:rsidRPr="00580DC3">
        <w:rPr>
          <w:i/>
          <w:iCs/>
        </w:rPr>
        <w:t>14</w:t>
      </w:r>
      <w:r w:rsidRPr="00580DC3">
        <w:t>(3), 169–185. https://doi.org/10.1002/bdm.370</w:t>
      </w:r>
    </w:p>
    <w:p w14:paraId="47A98F14" w14:textId="17C0EA42" w:rsidR="00580DC3" w:rsidRPr="00580DC3" w:rsidRDefault="00C37D0F" w:rsidP="00580DC3">
      <w:pPr>
        <w:pStyle w:val="Bibliography"/>
        <w:rPr>
          <w:ins w:id="650" w:author="PCIRR revision" w:date="2022-08-13T12:48:00Z"/>
        </w:rPr>
      </w:pPr>
      <w:del w:id="651" w:author="PCIRR revision" w:date="2022-08-13T12:48:00Z">
        <w:r w:rsidRPr="00212489">
          <w:delText>Staw, B.</w:delText>
        </w:r>
      </w:del>
      <w:ins w:id="652" w:author="PCIRR revision" w:date="2022-08-13T12:48:00Z">
        <w:r w:rsidR="00580DC3" w:rsidRPr="00580DC3">
          <w:t>Soman, D., &amp; Cheema, A. (2001).</w:t>
        </w:r>
      </w:ins>
      <w:moveFromRangeStart w:id="653" w:author="PCIRR revision" w:date="2022-08-13T12:48:00Z" w:name="move111287311"/>
      <w:moveFrom w:id="654" w:author="PCIRR revision" w:date="2022-08-13T12:48:00Z">
        <w:r w:rsidR="00580DC3" w:rsidRPr="00580DC3">
          <w:t xml:space="preserve"> M., </w:t>
        </w:r>
      </w:moveFrom>
      <w:moveFromRangeEnd w:id="653"/>
      <w:del w:id="655" w:author="PCIRR revision" w:date="2022-08-13T12:48:00Z">
        <w:r w:rsidRPr="00212489">
          <w:delText>&amp; Fox, F. V. (1977). Escalation:</w:delText>
        </w:r>
      </w:del>
      <w:r w:rsidR="00580DC3" w:rsidRPr="00580DC3">
        <w:t xml:space="preserve"> The </w:t>
      </w:r>
      <w:del w:id="656" w:author="PCIRR revision" w:date="2022-08-13T12:48:00Z">
        <w:r w:rsidRPr="00212489">
          <w:delText>Determinants</w:delText>
        </w:r>
      </w:del>
      <w:ins w:id="657" w:author="PCIRR revision" w:date="2022-08-13T12:48:00Z">
        <w:r w:rsidR="00580DC3" w:rsidRPr="00580DC3">
          <w:t>Effect</w:t>
        </w:r>
      </w:ins>
      <w:r w:rsidR="00580DC3" w:rsidRPr="00580DC3">
        <w:t xml:space="preserve"> of </w:t>
      </w:r>
      <w:del w:id="658" w:author="PCIRR revision" w:date="2022-08-13T12:48:00Z">
        <w:r w:rsidRPr="00212489">
          <w:delText xml:space="preserve">Commitment to a Chosen Course </w:delText>
        </w:r>
      </w:del>
      <w:ins w:id="659" w:author="PCIRR revision" w:date="2022-08-13T12:48:00Z">
        <w:r w:rsidR="00580DC3" w:rsidRPr="00580DC3">
          <w:t xml:space="preserve">Windfall Gains on the Sunk-Cost Effect. </w:t>
        </w:r>
        <w:r w:rsidR="00580DC3" w:rsidRPr="00580DC3">
          <w:rPr>
            <w:i/>
            <w:iCs/>
          </w:rPr>
          <w:t>Marketing Letters</w:t>
        </w:r>
        <w:r w:rsidR="00580DC3" w:rsidRPr="00580DC3">
          <w:t xml:space="preserve">, </w:t>
        </w:r>
        <w:r w:rsidR="00580DC3" w:rsidRPr="00580DC3">
          <w:rPr>
            <w:i/>
            <w:iCs/>
          </w:rPr>
          <w:t>12</w:t>
        </w:r>
        <w:r w:rsidR="00580DC3" w:rsidRPr="00580DC3">
          <w:t>(1), 51–62.</w:t>
        </w:r>
      </w:ins>
    </w:p>
    <w:p w14:paraId="4EE2D09A" w14:textId="76B76025" w:rsidR="00580DC3" w:rsidRPr="00580DC3" w:rsidRDefault="00580DC3" w:rsidP="00580DC3">
      <w:pPr>
        <w:pStyle w:val="Bibliography"/>
      </w:pPr>
      <w:ins w:id="660" w:author="PCIRR revision" w:date="2022-08-13T12:48:00Z">
        <w:r w:rsidRPr="00580DC3">
          <w:t xml:space="preserve">Soster, R. L., Monga, A., &amp; Bearden, W. O. (2010). Tracking Costs </w:t>
        </w:r>
      </w:ins>
      <w:r w:rsidRPr="00580DC3">
        <w:t xml:space="preserve">of </w:t>
      </w:r>
      <w:del w:id="661" w:author="PCIRR revision" w:date="2022-08-13T12:48:00Z">
        <w:r w:rsidR="00C37D0F" w:rsidRPr="00212489">
          <w:delText xml:space="preserve">Action. </w:delText>
        </w:r>
        <w:r w:rsidR="00C37D0F" w:rsidRPr="00212489">
          <w:rPr>
            <w:i/>
            <w:iCs/>
          </w:rPr>
          <w:delText>Human Relations</w:delText>
        </w:r>
        <w:r w:rsidR="00C37D0F" w:rsidRPr="00212489">
          <w:delText xml:space="preserve">, </w:delText>
        </w:r>
        <w:r w:rsidR="00C37D0F" w:rsidRPr="00212489">
          <w:rPr>
            <w:i/>
            <w:iCs/>
          </w:rPr>
          <w:delText>30</w:delText>
        </w:r>
        <w:r w:rsidR="00C37D0F" w:rsidRPr="00212489">
          <w:delText>(5), 431–450.</w:delText>
        </w:r>
      </w:del>
      <w:ins w:id="662" w:author="PCIRR revision" w:date="2022-08-13T12:48:00Z">
        <w:r w:rsidRPr="00580DC3">
          <w:t xml:space="preserve">Time and Money: How Accounting Periods Affect Mental Accounting. </w:t>
        </w:r>
        <w:r w:rsidRPr="00580DC3">
          <w:rPr>
            <w:i/>
            <w:iCs/>
          </w:rPr>
          <w:t>Journal of Consumer Research</w:t>
        </w:r>
        <w:r w:rsidRPr="00580DC3">
          <w:t xml:space="preserve">, </w:t>
        </w:r>
        <w:r w:rsidRPr="00580DC3">
          <w:rPr>
            <w:i/>
            <w:iCs/>
          </w:rPr>
          <w:t>37</w:t>
        </w:r>
        <w:r w:rsidRPr="00580DC3">
          <w:t>(4), 712–721.</w:t>
        </w:r>
      </w:ins>
      <w:r w:rsidRPr="00580DC3">
        <w:t xml:space="preserve"> https://doi.org/10.</w:t>
      </w:r>
      <w:del w:id="663" w:author="PCIRR revision" w:date="2022-08-13T12:48:00Z">
        <w:r w:rsidR="00C37D0F" w:rsidRPr="00212489">
          <w:delText>1177/001872677703000503</w:delText>
        </w:r>
      </w:del>
      <w:ins w:id="664" w:author="PCIRR revision" w:date="2022-08-13T12:48:00Z">
        <w:r w:rsidRPr="00580DC3">
          <w:t>1086/656388</w:t>
        </w:r>
      </w:ins>
    </w:p>
    <w:p w14:paraId="6E6971B8" w14:textId="02149800" w:rsidR="00580DC3" w:rsidRPr="00580DC3" w:rsidRDefault="00580DC3" w:rsidP="00580DC3">
      <w:pPr>
        <w:pStyle w:val="Bibliography"/>
      </w:pPr>
      <w:ins w:id="665" w:author="PCIRR revision" w:date="2022-08-13T12:48:00Z">
        <w:r w:rsidRPr="00580DC3">
          <w:lastRenderedPageBreak/>
          <w:t>Strough, J., Mehta, C.</w:t>
        </w:r>
      </w:ins>
      <w:moveToRangeStart w:id="666" w:author="PCIRR revision" w:date="2022-08-13T12:48:00Z" w:name="move111287311"/>
      <w:moveTo w:id="667" w:author="PCIRR revision" w:date="2022-08-13T12:48:00Z">
        <w:r w:rsidRPr="00580DC3">
          <w:t xml:space="preserve"> M., </w:t>
        </w:r>
      </w:moveTo>
      <w:moveToRangeEnd w:id="666"/>
      <w:del w:id="668" w:author="PCIRR revision" w:date="2022-08-13T12:48:00Z">
        <w:r w:rsidR="00C37D0F" w:rsidRPr="00212489">
          <w:delText>Staw, B. M., &amp; Hoang, H. (1995). Sunk Costs in</w:delText>
        </w:r>
      </w:del>
      <w:ins w:id="669" w:author="PCIRR revision" w:date="2022-08-13T12:48:00Z">
        <w:r w:rsidRPr="00580DC3">
          <w:t>McFall, J. P., &amp; Schuller, K. L. (2008). Are Older Adults Less Subject to</w:t>
        </w:r>
      </w:ins>
      <w:r w:rsidRPr="00580DC3">
        <w:t xml:space="preserve"> the </w:t>
      </w:r>
      <w:del w:id="670" w:author="PCIRR revision" w:date="2022-08-13T12:48:00Z">
        <w:r w:rsidR="00C37D0F" w:rsidRPr="00212489">
          <w:delText xml:space="preserve">NBA: Why Draft Order Affects Playing Time and Survival in Professional Basketball. </w:delText>
        </w:r>
        <w:r w:rsidR="00C37D0F" w:rsidRPr="00212489">
          <w:rPr>
            <w:i/>
            <w:iCs/>
          </w:rPr>
          <w:delText>Administrative</w:delText>
        </w:r>
      </w:del>
      <w:ins w:id="671" w:author="PCIRR revision" w:date="2022-08-13T12:48:00Z">
        <w:r w:rsidRPr="00580DC3">
          <w:t xml:space="preserve">Sunk-Cost Fallacy Than Younger Adults? </w:t>
        </w:r>
        <w:r w:rsidRPr="00580DC3">
          <w:rPr>
            <w:i/>
            <w:iCs/>
          </w:rPr>
          <w:t>Psychological</w:t>
        </w:r>
      </w:ins>
      <w:r w:rsidRPr="00580DC3">
        <w:rPr>
          <w:i/>
          <w:iCs/>
        </w:rPr>
        <w:t xml:space="preserve"> Science</w:t>
      </w:r>
      <w:del w:id="672" w:author="PCIRR revision" w:date="2022-08-13T12:48:00Z">
        <w:r w:rsidR="00C37D0F" w:rsidRPr="00212489">
          <w:rPr>
            <w:i/>
            <w:iCs/>
          </w:rPr>
          <w:delText xml:space="preserve"> Quarterly</w:delText>
        </w:r>
        <w:r w:rsidR="00C37D0F" w:rsidRPr="00212489">
          <w:delText xml:space="preserve">, </w:delText>
        </w:r>
        <w:r w:rsidR="00C37D0F" w:rsidRPr="00212489">
          <w:rPr>
            <w:i/>
            <w:iCs/>
          </w:rPr>
          <w:delText>40</w:delText>
        </w:r>
        <w:r w:rsidR="00C37D0F" w:rsidRPr="00212489">
          <w:delText>(3), 474–494.</w:delText>
        </w:r>
      </w:del>
      <w:ins w:id="673" w:author="PCIRR revision" w:date="2022-08-13T12:48:00Z">
        <w:r w:rsidRPr="00580DC3">
          <w:t xml:space="preserve">, </w:t>
        </w:r>
        <w:r w:rsidRPr="00580DC3">
          <w:rPr>
            <w:i/>
            <w:iCs/>
          </w:rPr>
          <w:t>19</w:t>
        </w:r>
        <w:r w:rsidRPr="00580DC3">
          <w:t>(7), 650–652.</w:t>
        </w:r>
      </w:ins>
      <w:r w:rsidRPr="00580DC3">
        <w:t xml:space="preserve"> https://doi.org/10.</w:t>
      </w:r>
      <w:del w:id="674" w:author="PCIRR revision" w:date="2022-08-13T12:48:00Z">
        <w:r w:rsidR="00C37D0F" w:rsidRPr="00212489">
          <w:delText>2307/2393794</w:delText>
        </w:r>
      </w:del>
      <w:ins w:id="675" w:author="PCIRR revision" w:date="2022-08-13T12:48:00Z">
        <w:r w:rsidRPr="00580DC3">
          <w:t>1111/j.1467-9280.2008.02138.x</w:t>
        </w:r>
      </w:ins>
    </w:p>
    <w:p w14:paraId="5E3C8E83" w14:textId="77777777" w:rsidR="00580DC3" w:rsidRPr="00580DC3" w:rsidRDefault="00580DC3" w:rsidP="00580DC3">
      <w:pPr>
        <w:pStyle w:val="Bibliography"/>
      </w:pPr>
      <w:r w:rsidRPr="00580DC3">
        <w:t xml:space="preserve">Thaler, R. (1980). Toward a positive theory of consumer choice. </w:t>
      </w:r>
      <w:r w:rsidRPr="00580DC3">
        <w:rPr>
          <w:i/>
          <w:iCs/>
        </w:rPr>
        <w:t>Journal of Economic Behavior &amp; Organization</w:t>
      </w:r>
      <w:r w:rsidRPr="00580DC3">
        <w:t xml:space="preserve">, </w:t>
      </w:r>
      <w:r w:rsidRPr="00580DC3">
        <w:rPr>
          <w:i/>
          <w:iCs/>
        </w:rPr>
        <w:t>1</w:t>
      </w:r>
      <w:r w:rsidRPr="00580DC3">
        <w:t>(1), 39–60. https://doi.org/10.1016/0167-2681(80)90051-7</w:t>
      </w:r>
    </w:p>
    <w:p w14:paraId="6B17F8D0" w14:textId="77777777" w:rsidR="00C37D0F" w:rsidRPr="00212489" w:rsidRDefault="00C37D0F" w:rsidP="00C37D0F">
      <w:pPr>
        <w:pStyle w:val="Bibliography"/>
        <w:rPr>
          <w:del w:id="676" w:author="PCIRR revision" w:date="2022-08-13T12:48:00Z"/>
        </w:rPr>
      </w:pPr>
      <w:del w:id="677" w:author="PCIRR revision" w:date="2022-08-13T12:48:00Z">
        <w:r w:rsidRPr="00212489">
          <w:delText xml:space="preserve">Wang, J., &amp; Keil, M. (2005). </w:delText>
        </w:r>
        <w:r w:rsidRPr="00212489">
          <w:rPr>
            <w:i/>
            <w:iCs/>
          </w:rPr>
          <w:delText>A Meta-Analysis of the Sunk Cost Effect on Project Escalation</w:delText>
        </w:r>
        <w:r w:rsidRPr="00212489">
          <w:delText>. 5.</w:delText>
        </w:r>
      </w:del>
    </w:p>
    <w:p w14:paraId="54341C5E" w14:textId="77777777" w:rsidR="00580DC3" w:rsidRPr="00580DC3" w:rsidRDefault="00580DC3" w:rsidP="00580DC3">
      <w:pPr>
        <w:pStyle w:val="Bibliography"/>
      </w:pPr>
      <w:r w:rsidRPr="00580DC3">
        <w:t xml:space="preserve">Williams, R. (2012). Using the Margins Command to Estimate and Interpret Adjusted Predictions and Marginal Effects. </w:t>
      </w:r>
      <w:r w:rsidRPr="00580DC3">
        <w:rPr>
          <w:i/>
          <w:iCs/>
        </w:rPr>
        <w:t>The Stata Journal: Promoting Communications on Statistics and Stata</w:t>
      </w:r>
      <w:r w:rsidRPr="00580DC3">
        <w:t xml:space="preserve">, </w:t>
      </w:r>
      <w:r w:rsidRPr="00580DC3">
        <w:rPr>
          <w:i/>
          <w:iCs/>
        </w:rPr>
        <w:t>12</w:t>
      </w:r>
      <w:r w:rsidRPr="00580DC3">
        <w:t>(2), 308–331. https://doi.org/10.1177/1536867X1201200209</w:t>
      </w:r>
    </w:p>
    <w:p w14:paraId="6E3127C0" w14:textId="77777777" w:rsidR="00580DC3" w:rsidRPr="00580DC3" w:rsidRDefault="00580DC3" w:rsidP="00580DC3">
      <w:pPr>
        <w:pStyle w:val="Bibliography"/>
      </w:pPr>
      <w:r w:rsidRPr="00580DC3">
        <w:t xml:space="preserve">Wiseman, R., Watt, C., &amp; Kornbrot, D. (2019). Registered reports: An early example and analysis. </w:t>
      </w:r>
      <w:r w:rsidRPr="00580DC3">
        <w:rPr>
          <w:i/>
          <w:iCs/>
        </w:rPr>
        <w:t>PeerJ</w:t>
      </w:r>
      <w:r w:rsidRPr="00580DC3">
        <w:t xml:space="preserve">, </w:t>
      </w:r>
      <w:r w:rsidRPr="00580DC3">
        <w:rPr>
          <w:i/>
          <w:iCs/>
        </w:rPr>
        <w:t>7</w:t>
      </w:r>
      <w:r w:rsidRPr="00580DC3">
        <w:t>, e6232. https://doi.org/10.7717/peerj.6232</w:t>
      </w:r>
    </w:p>
    <w:p w14:paraId="4778642F" w14:textId="0FFF406E" w:rsidR="00E91552" w:rsidRPr="00212489" w:rsidRDefault="007305D5" w:rsidP="004E2631">
      <w:pPr>
        <w:ind w:left="720" w:hanging="720"/>
      </w:pPr>
      <w:r w:rsidRPr="00212489">
        <w:fldChar w:fldCharType="end"/>
      </w:r>
    </w:p>
    <w:p w14:paraId="53718A61" w14:textId="77777777" w:rsidR="00265AA5" w:rsidRPr="00212489" w:rsidRDefault="00265AA5"/>
    <w:sectPr w:rsidR="00265AA5" w:rsidRPr="0021248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4" w:author="Nikolay Petrov" w:date="2022-05-24T10:53:00Z" w:initials="NP">
    <w:p w14:paraId="35E76D81" w14:textId="4E4124BC" w:rsidR="00752258" w:rsidRDefault="00752258">
      <w:pPr>
        <w:pStyle w:val="CommentText"/>
      </w:pPr>
      <w:r>
        <w:rPr>
          <w:rStyle w:val="CommentReference"/>
        </w:rPr>
        <w:annotationRef/>
      </w:r>
      <w:r>
        <w:t xml:space="preserve">Although this is an annoying sticking point for reviewers, to be absolutely fair my thinking is to write this </w:t>
      </w:r>
      <w:r w:rsidR="00127C82">
        <w:rPr>
          <w:noProof/>
        </w:rPr>
        <w:t xml:space="preserve">manuscript </w:t>
      </w:r>
      <w:r>
        <w:t>for readers, rather than reviewers. To that effect I would think it might facilitate better reading flow to specify here something along the lines of “we were as fair as they come in paying PPs” and then move this inforatmion to the supplementary. I have taken no action as I am unsure about your thoughts on this.</w:t>
      </w:r>
    </w:p>
  </w:comment>
  <w:comment w:id="155" w:author="Gilad Feldman" w:date="2022-06-27T09:52:00Z" w:initials="GF">
    <w:p w14:paraId="6D704D3F" w14:textId="77777777" w:rsidR="0059799B" w:rsidRDefault="0059799B">
      <w:pPr>
        <w:pStyle w:val="CommentText"/>
      </w:pPr>
      <w:r>
        <w:rPr>
          <w:rStyle w:val="CommentReference"/>
        </w:rPr>
        <w:annotationRef/>
      </w:r>
      <w:r>
        <w:t>My two cents, which I wrote to you about before, and is in our guides.</w:t>
      </w:r>
      <w:r>
        <w:br/>
      </w:r>
    </w:p>
    <w:p w14:paraId="08506633" w14:textId="77777777" w:rsidR="0059799B" w:rsidRDefault="0059799B">
      <w:pPr>
        <w:pStyle w:val="CommentText"/>
      </w:pPr>
    </w:p>
    <w:p w14:paraId="0F6D63C2" w14:textId="77777777" w:rsidR="0059799B" w:rsidRDefault="0059799B">
      <w:pPr>
        <w:pStyle w:val="CommentText"/>
      </w:pPr>
      <w:r>
        <w:t>We write our manuscripts for science, and the more important thing for science is transparency, comprehensiveness, and clarity.</w:t>
      </w:r>
    </w:p>
    <w:p w14:paraId="7298C9EA" w14:textId="77777777" w:rsidR="0059799B" w:rsidRDefault="0059799B">
      <w:pPr>
        <w:pStyle w:val="CommentText"/>
      </w:pPr>
    </w:p>
    <w:p w14:paraId="6A86F7F0" w14:textId="77777777" w:rsidR="0059799B" w:rsidRDefault="0059799B" w:rsidP="007E2B72">
      <w:pPr>
        <w:pStyle w:val="CommentText"/>
      </w:pPr>
      <w:r>
        <w:t>Our literature is full of manuscript for readers that no one can figure out what they did and why. My main aim is that people can completely understand and reproducible what we did without having to guess what we mean by "fair". To me, more details is better. Conciseness only comes as a secondary goal after full transparency and reproducibility. We're hoping to move from a "trust me I know what I'm doing" reporting to "here's all of what I did and why I did it, please evaluate carefully whether you can trust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E76D81" w15:done="1"/>
  <w15:commentEx w15:paraId="6A86F7F0" w15:paraIdParent="35E76D8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37A8" w16cex:dateUtc="2022-05-24T07:53:00Z"/>
  <w16cex:commentExtensible w16cex:durableId="2663FC66" w16cex:dateUtc="2022-06-27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E76D81" w16cid:durableId="263737A8"/>
  <w16cid:commentId w16cid:paraId="6A86F7F0" w16cid:durableId="2663FC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3AA33" w14:textId="77777777" w:rsidR="006C3DE5" w:rsidRDefault="006C3DE5" w:rsidP="00602B4D">
      <w:pPr>
        <w:spacing w:after="0"/>
      </w:pPr>
      <w:r>
        <w:separator/>
      </w:r>
    </w:p>
  </w:endnote>
  <w:endnote w:type="continuationSeparator" w:id="0">
    <w:p w14:paraId="414BE264" w14:textId="77777777" w:rsidR="006C3DE5" w:rsidRDefault="006C3DE5" w:rsidP="00602B4D">
      <w:pPr>
        <w:spacing w:after="0"/>
      </w:pPr>
      <w:r>
        <w:continuationSeparator/>
      </w:r>
    </w:p>
  </w:endnote>
  <w:endnote w:type="continuationNotice" w:id="1">
    <w:p w14:paraId="7B6015F3" w14:textId="77777777" w:rsidR="006C3DE5" w:rsidRDefault="006C3DE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569F3" w14:textId="77777777" w:rsidR="00C52595" w:rsidRPr="008D36EE" w:rsidRDefault="00C52595" w:rsidP="008D36EE">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91103" w14:textId="77777777" w:rsidR="006C3DE5" w:rsidRDefault="006C3DE5" w:rsidP="00602B4D">
      <w:pPr>
        <w:spacing w:after="0"/>
      </w:pPr>
      <w:r>
        <w:separator/>
      </w:r>
    </w:p>
  </w:footnote>
  <w:footnote w:type="continuationSeparator" w:id="0">
    <w:p w14:paraId="2BA6FBFF" w14:textId="77777777" w:rsidR="006C3DE5" w:rsidRDefault="006C3DE5" w:rsidP="00602B4D">
      <w:pPr>
        <w:spacing w:after="0"/>
      </w:pPr>
      <w:r>
        <w:continuationSeparator/>
      </w:r>
    </w:p>
  </w:footnote>
  <w:footnote w:type="continuationNotice" w:id="1">
    <w:p w14:paraId="63873C37" w14:textId="77777777" w:rsidR="006C3DE5" w:rsidRDefault="006C3DE5">
      <w:pPr>
        <w:spacing w:before="0" w:after="0" w:line="240" w:lineRule="auto"/>
      </w:pPr>
    </w:p>
  </w:footnote>
  <w:footnote w:id="2">
    <w:p w14:paraId="7E9290CA" w14:textId="77777777" w:rsidR="00864082" w:rsidRDefault="00864082" w:rsidP="0081293C">
      <w:pPr>
        <w:pStyle w:val="FootnoteText"/>
        <w:ind w:firstLine="0"/>
      </w:pPr>
      <w:del w:id="119" w:author="PCIRR revision" w:date="2022-08-13T12:48:00Z">
        <w:r>
          <w:rPr>
            <w:rStyle w:val="FootnoteReference"/>
          </w:rPr>
          <w:footnoteRef/>
        </w:r>
        <w:r>
          <w:delText xml:space="preserve"> In the Procedure section of each Study, only the details of the scenarios and the participant scale will be provided.</w:delText>
        </w:r>
      </w:del>
    </w:p>
  </w:footnote>
  <w:footnote w:id="3">
    <w:p w14:paraId="32C6D22D" w14:textId="1E4A4BDD" w:rsidR="00BB3F1E" w:rsidRPr="00581E2E" w:rsidRDefault="00BB3F1E">
      <w:pPr>
        <w:pStyle w:val="FootnoteText"/>
        <w:rPr>
          <w:lang w:val="en-GB"/>
        </w:rPr>
      </w:pPr>
      <w:ins w:id="309" w:author="PCIRR revision" w:date="2022-08-13T12:48:00Z">
        <w:r>
          <w:rPr>
            <w:rStyle w:val="FootnoteReference"/>
          </w:rPr>
          <w:footnoteRef/>
        </w:r>
        <w:r>
          <w:t xml:space="preserve"> </w:t>
        </w:r>
        <w:r>
          <w:rPr>
            <w:lang w:val="en-GB"/>
          </w:rPr>
          <w:t>The original did not report standard deviations.</w:t>
        </w:r>
      </w:ins>
    </w:p>
  </w:footnote>
  <w:footnote w:id="4">
    <w:p w14:paraId="34CA28DB" w14:textId="77777777" w:rsidR="00DB3BFE" w:rsidRPr="00DB3BFE" w:rsidRDefault="00DB3BFE" w:rsidP="00DB3BFE">
      <w:pPr>
        <w:pStyle w:val="FootnoteText"/>
        <w:ind w:firstLine="0"/>
        <w:rPr>
          <w:lang w:val="en-GB"/>
        </w:rPr>
      </w:pPr>
      <w:del w:id="348" w:author="PCIRR revision" w:date="2022-08-13T12:48:00Z">
        <w:r>
          <w:rPr>
            <w:rStyle w:val="FootnoteReference"/>
          </w:rPr>
          <w:footnoteRef/>
        </w:r>
        <w:r>
          <w:delText xml:space="preserve"> Although the coding scheme does not change how the coefficient for the effect of sunk type is estimated for Study 1, this is done so that it is in line with the coding for Study 2.</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6EDCA" w14:textId="28643016" w:rsidR="00C52595" w:rsidRDefault="00C52595" w:rsidP="00C52595">
    <w:pPr>
      <w:pStyle w:val="Header"/>
      <w:ind w:firstLine="0"/>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A140" w14:textId="3FB8DA6A" w:rsidR="00C52595" w:rsidRPr="00C52595" w:rsidRDefault="00C52595" w:rsidP="0059560B">
    <w:pPr>
      <w:pStyle w:val="Header"/>
      <w:ind w:firstLine="0"/>
    </w:pPr>
    <w:r w:rsidRPr="00C52595">
      <w:t>Sunk cost effects for time versus money: Replication of Soman (2001)</w:t>
    </w:r>
    <w:r w:rsidR="0059560B">
      <w:tab/>
    </w:r>
    <w:r w:rsidR="0059560B">
      <w:fldChar w:fldCharType="begin"/>
    </w:r>
    <w:r w:rsidR="0059560B">
      <w:instrText xml:space="preserve"> PAGE   \* MERGEFORMAT </w:instrText>
    </w:r>
    <w:r w:rsidR="0059560B">
      <w:fldChar w:fldCharType="separate"/>
    </w:r>
    <w:r w:rsidR="0059560B">
      <w:rPr>
        <w:noProof/>
      </w:rPr>
      <w:t>1</w:t>
    </w:r>
    <w:r w:rsidR="0059560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403D9"/>
    <w:multiLevelType w:val="hybridMultilevel"/>
    <w:tmpl w:val="E0F4A8B8"/>
    <w:lvl w:ilvl="0" w:tplc="230CD794">
      <w:start w:val="1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4C128F"/>
    <w:multiLevelType w:val="hybridMultilevel"/>
    <w:tmpl w:val="A81E24FE"/>
    <w:lvl w:ilvl="0" w:tplc="40A694A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EE2891"/>
    <w:multiLevelType w:val="hybridMultilevel"/>
    <w:tmpl w:val="A24CB7B0"/>
    <w:lvl w:ilvl="0" w:tplc="19D8E9CA">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16cid:durableId="312175303">
    <w:abstractNumId w:val="1"/>
  </w:num>
  <w:num w:numId="2" w16cid:durableId="577715017">
    <w:abstractNumId w:val="2"/>
  </w:num>
  <w:num w:numId="3" w16cid:durableId="119291414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olay Petrov">
    <w15:presenceInfo w15:providerId="None" w15:userId="Nikolay Petrov"/>
  </w15:person>
  <w15:person w15:author="Gilad Feldman">
    <w15:presenceInfo w15:providerId="None" w15:userId="Gilad Fel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0Nbe0tDSwNDYxNjNU0lEKTi0uzszPAykwNKsFAGXbOGUtAAAA"/>
  </w:docVars>
  <w:rsids>
    <w:rsidRoot w:val="00E52130"/>
    <w:rsid w:val="0000039B"/>
    <w:rsid w:val="00001AA9"/>
    <w:rsid w:val="00002ACE"/>
    <w:rsid w:val="00004312"/>
    <w:rsid w:val="000052CE"/>
    <w:rsid w:val="00026A46"/>
    <w:rsid w:val="00031FAC"/>
    <w:rsid w:val="00033EE9"/>
    <w:rsid w:val="00036F88"/>
    <w:rsid w:val="00045C09"/>
    <w:rsid w:val="00047340"/>
    <w:rsid w:val="00057551"/>
    <w:rsid w:val="000657C0"/>
    <w:rsid w:val="00070AF5"/>
    <w:rsid w:val="00071CEB"/>
    <w:rsid w:val="00081F62"/>
    <w:rsid w:val="00084162"/>
    <w:rsid w:val="00085D4E"/>
    <w:rsid w:val="00096C5E"/>
    <w:rsid w:val="000A1165"/>
    <w:rsid w:val="000B3E7C"/>
    <w:rsid w:val="000B402A"/>
    <w:rsid w:val="000B5327"/>
    <w:rsid w:val="000B6295"/>
    <w:rsid w:val="000C1BCF"/>
    <w:rsid w:val="000C423E"/>
    <w:rsid w:val="000C5098"/>
    <w:rsid w:val="000D12FE"/>
    <w:rsid w:val="000D65EE"/>
    <w:rsid w:val="000D7754"/>
    <w:rsid w:val="000F79E6"/>
    <w:rsid w:val="00104363"/>
    <w:rsid w:val="00113149"/>
    <w:rsid w:val="00121158"/>
    <w:rsid w:val="00127C82"/>
    <w:rsid w:val="00134208"/>
    <w:rsid w:val="00140E70"/>
    <w:rsid w:val="00142DEB"/>
    <w:rsid w:val="00154BA2"/>
    <w:rsid w:val="00157621"/>
    <w:rsid w:val="00162ED4"/>
    <w:rsid w:val="0016596A"/>
    <w:rsid w:val="001675A7"/>
    <w:rsid w:val="0017553A"/>
    <w:rsid w:val="001818DC"/>
    <w:rsid w:val="00182CF6"/>
    <w:rsid w:val="00190ADA"/>
    <w:rsid w:val="001916DB"/>
    <w:rsid w:val="00192D3E"/>
    <w:rsid w:val="00193225"/>
    <w:rsid w:val="001A05D1"/>
    <w:rsid w:val="001A19C7"/>
    <w:rsid w:val="001A2876"/>
    <w:rsid w:val="001A53CD"/>
    <w:rsid w:val="001B2E3D"/>
    <w:rsid w:val="001B62C4"/>
    <w:rsid w:val="001C0B4B"/>
    <w:rsid w:val="001C4835"/>
    <w:rsid w:val="001D1449"/>
    <w:rsid w:val="001D26C9"/>
    <w:rsid w:val="001D4A3A"/>
    <w:rsid w:val="001E0B1F"/>
    <w:rsid w:val="001E10B6"/>
    <w:rsid w:val="001E193C"/>
    <w:rsid w:val="001E2E09"/>
    <w:rsid w:val="001E5EC7"/>
    <w:rsid w:val="00204374"/>
    <w:rsid w:val="0020483B"/>
    <w:rsid w:val="00212369"/>
    <w:rsid w:val="00212489"/>
    <w:rsid w:val="00217583"/>
    <w:rsid w:val="00221333"/>
    <w:rsid w:val="00222E09"/>
    <w:rsid w:val="002248F8"/>
    <w:rsid w:val="00224EE1"/>
    <w:rsid w:val="00230D9A"/>
    <w:rsid w:val="00235678"/>
    <w:rsid w:val="002366F0"/>
    <w:rsid w:val="00236D77"/>
    <w:rsid w:val="0024091A"/>
    <w:rsid w:val="00241D8C"/>
    <w:rsid w:val="00252314"/>
    <w:rsid w:val="0025409A"/>
    <w:rsid w:val="002558DF"/>
    <w:rsid w:val="002620CD"/>
    <w:rsid w:val="00265AA5"/>
    <w:rsid w:val="00265D0B"/>
    <w:rsid w:val="002722DA"/>
    <w:rsid w:val="00274F95"/>
    <w:rsid w:val="00276E2F"/>
    <w:rsid w:val="00290729"/>
    <w:rsid w:val="0029283C"/>
    <w:rsid w:val="002A31D1"/>
    <w:rsid w:val="002A595A"/>
    <w:rsid w:val="002B432C"/>
    <w:rsid w:val="002B7569"/>
    <w:rsid w:val="002C4858"/>
    <w:rsid w:val="002C59A5"/>
    <w:rsid w:val="002C6287"/>
    <w:rsid w:val="002D04C7"/>
    <w:rsid w:val="002D2688"/>
    <w:rsid w:val="002D31B7"/>
    <w:rsid w:val="002D440F"/>
    <w:rsid w:val="002D5030"/>
    <w:rsid w:val="002D6602"/>
    <w:rsid w:val="002E2A5E"/>
    <w:rsid w:val="002E7A49"/>
    <w:rsid w:val="002F0956"/>
    <w:rsid w:val="002F16F1"/>
    <w:rsid w:val="002F2A5A"/>
    <w:rsid w:val="002F57C5"/>
    <w:rsid w:val="003112DE"/>
    <w:rsid w:val="003120C9"/>
    <w:rsid w:val="0031265A"/>
    <w:rsid w:val="00317239"/>
    <w:rsid w:val="0032490C"/>
    <w:rsid w:val="0032522C"/>
    <w:rsid w:val="00327284"/>
    <w:rsid w:val="003432ED"/>
    <w:rsid w:val="00346BDE"/>
    <w:rsid w:val="003477D3"/>
    <w:rsid w:val="00352844"/>
    <w:rsid w:val="00352B82"/>
    <w:rsid w:val="00353D6E"/>
    <w:rsid w:val="00355B95"/>
    <w:rsid w:val="0035636C"/>
    <w:rsid w:val="00357205"/>
    <w:rsid w:val="00362190"/>
    <w:rsid w:val="003625A5"/>
    <w:rsid w:val="00377370"/>
    <w:rsid w:val="0038345F"/>
    <w:rsid w:val="00385BE9"/>
    <w:rsid w:val="003A1D10"/>
    <w:rsid w:val="003B04D3"/>
    <w:rsid w:val="003B3B50"/>
    <w:rsid w:val="003E4506"/>
    <w:rsid w:val="003E6151"/>
    <w:rsid w:val="003F1E04"/>
    <w:rsid w:val="003F35A0"/>
    <w:rsid w:val="003F5219"/>
    <w:rsid w:val="003F5FB9"/>
    <w:rsid w:val="00413F55"/>
    <w:rsid w:val="00425350"/>
    <w:rsid w:val="0043004B"/>
    <w:rsid w:val="004319F1"/>
    <w:rsid w:val="00432452"/>
    <w:rsid w:val="00442304"/>
    <w:rsid w:val="00446BB9"/>
    <w:rsid w:val="004504EB"/>
    <w:rsid w:val="00462113"/>
    <w:rsid w:val="004622E8"/>
    <w:rsid w:val="00473C11"/>
    <w:rsid w:val="00474AEC"/>
    <w:rsid w:val="00475161"/>
    <w:rsid w:val="004762CB"/>
    <w:rsid w:val="00481331"/>
    <w:rsid w:val="00484253"/>
    <w:rsid w:val="00495074"/>
    <w:rsid w:val="00495D56"/>
    <w:rsid w:val="004A4096"/>
    <w:rsid w:val="004A4AA5"/>
    <w:rsid w:val="004C54FF"/>
    <w:rsid w:val="004D1C7D"/>
    <w:rsid w:val="004D2CA1"/>
    <w:rsid w:val="004D3872"/>
    <w:rsid w:val="004D4055"/>
    <w:rsid w:val="004D69FE"/>
    <w:rsid w:val="004E1838"/>
    <w:rsid w:val="004E2631"/>
    <w:rsid w:val="004E2744"/>
    <w:rsid w:val="004E59BF"/>
    <w:rsid w:val="004E76C8"/>
    <w:rsid w:val="004F7C0B"/>
    <w:rsid w:val="004F7FD9"/>
    <w:rsid w:val="005037D7"/>
    <w:rsid w:val="00503BEF"/>
    <w:rsid w:val="00507179"/>
    <w:rsid w:val="005139FD"/>
    <w:rsid w:val="005142B2"/>
    <w:rsid w:val="00515A78"/>
    <w:rsid w:val="00520D84"/>
    <w:rsid w:val="005217BE"/>
    <w:rsid w:val="00521E6D"/>
    <w:rsid w:val="00524B8D"/>
    <w:rsid w:val="00524CE5"/>
    <w:rsid w:val="0052668F"/>
    <w:rsid w:val="00527997"/>
    <w:rsid w:val="00527A0D"/>
    <w:rsid w:val="00535591"/>
    <w:rsid w:val="005402A7"/>
    <w:rsid w:val="00541D63"/>
    <w:rsid w:val="0054334A"/>
    <w:rsid w:val="00544106"/>
    <w:rsid w:val="005461D2"/>
    <w:rsid w:val="005463B9"/>
    <w:rsid w:val="00551311"/>
    <w:rsid w:val="005613C3"/>
    <w:rsid w:val="00563E8C"/>
    <w:rsid w:val="00567252"/>
    <w:rsid w:val="00573ECF"/>
    <w:rsid w:val="00580DC3"/>
    <w:rsid w:val="00581E2E"/>
    <w:rsid w:val="0058275E"/>
    <w:rsid w:val="00583FE3"/>
    <w:rsid w:val="0058635E"/>
    <w:rsid w:val="00587C97"/>
    <w:rsid w:val="00594703"/>
    <w:rsid w:val="0059560B"/>
    <w:rsid w:val="0059799B"/>
    <w:rsid w:val="005A298C"/>
    <w:rsid w:val="005A7D5C"/>
    <w:rsid w:val="005B332F"/>
    <w:rsid w:val="005B6C80"/>
    <w:rsid w:val="005C25FD"/>
    <w:rsid w:val="005D74D6"/>
    <w:rsid w:val="005E4631"/>
    <w:rsid w:val="005E51D8"/>
    <w:rsid w:val="005E71CD"/>
    <w:rsid w:val="005E72D9"/>
    <w:rsid w:val="005F7136"/>
    <w:rsid w:val="00602B4D"/>
    <w:rsid w:val="006107FB"/>
    <w:rsid w:val="00612917"/>
    <w:rsid w:val="0061632A"/>
    <w:rsid w:val="00630F31"/>
    <w:rsid w:val="00631369"/>
    <w:rsid w:val="006316E3"/>
    <w:rsid w:val="0063242E"/>
    <w:rsid w:val="006412E8"/>
    <w:rsid w:val="0064180C"/>
    <w:rsid w:val="006426CD"/>
    <w:rsid w:val="00644ABE"/>
    <w:rsid w:val="00655618"/>
    <w:rsid w:val="00655BA6"/>
    <w:rsid w:val="00657C19"/>
    <w:rsid w:val="006733FD"/>
    <w:rsid w:val="006748D4"/>
    <w:rsid w:val="00677C45"/>
    <w:rsid w:val="00681070"/>
    <w:rsid w:val="006A3988"/>
    <w:rsid w:val="006B1C02"/>
    <w:rsid w:val="006B2C97"/>
    <w:rsid w:val="006B4056"/>
    <w:rsid w:val="006B638B"/>
    <w:rsid w:val="006B7BE4"/>
    <w:rsid w:val="006C3DE5"/>
    <w:rsid w:val="006C5A23"/>
    <w:rsid w:val="006C5CEC"/>
    <w:rsid w:val="006D488F"/>
    <w:rsid w:val="006F1B60"/>
    <w:rsid w:val="006F1F17"/>
    <w:rsid w:val="006F2ACE"/>
    <w:rsid w:val="006F3C21"/>
    <w:rsid w:val="006F57AC"/>
    <w:rsid w:val="006F597D"/>
    <w:rsid w:val="006F620E"/>
    <w:rsid w:val="00707A4E"/>
    <w:rsid w:val="007119C6"/>
    <w:rsid w:val="007145BA"/>
    <w:rsid w:val="00715C93"/>
    <w:rsid w:val="007178F7"/>
    <w:rsid w:val="007204AA"/>
    <w:rsid w:val="007226F5"/>
    <w:rsid w:val="00722C94"/>
    <w:rsid w:val="00725698"/>
    <w:rsid w:val="007279A2"/>
    <w:rsid w:val="007305D5"/>
    <w:rsid w:val="0073331F"/>
    <w:rsid w:val="00735D77"/>
    <w:rsid w:val="00737C45"/>
    <w:rsid w:val="00743DF3"/>
    <w:rsid w:val="00744757"/>
    <w:rsid w:val="00745528"/>
    <w:rsid w:val="00746BFA"/>
    <w:rsid w:val="00752258"/>
    <w:rsid w:val="00752753"/>
    <w:rsid w:val="00760686"/>
    <w:rsid w:val="00763003"/>
    <w:rsid w:val="007650AC"/>
    <w:rsid w:val="007663AA"/>
    <w:rsid w:val="00770206"/>
    <w:rsid w:val="00773144"/>
    <w:rsid w:val="00775AB0"/>
    <w:rsid w:val="00777D37"/>
    <w:rsid w:val="0078526A"/>
    <w:rsid w:val="00792006"/>
    <w:rsid w:val="00792C85"/>
    <w:rsid w:val="007A1608"/>
    <w:rsid w:val="007A1856"/>
    <w:rsid w:val="007A246A"/>
    <w:rsid w:val="007A2C26"/>
    <w:rsid w:val="007A431E"/>
    <w:rsid w:val="007A450E"/>
    <w:rsid w:val="007A66D4"/>
    <w:rsid w:val="007B039E"/>
    <w:rsid w:val="007B1253"/>
    <w:rsid w:val="007B18CA"/>
    <w:rsid w:val="007C01AF"/>
    <w:rsid w:val="007C0403"/>
    <w:rsid w:val="007C1925"/>
    <w:rsid w:val="007C1963"/>
    <w:rsid w:val="007D2078"/>
    <w:rsid w:val="007D79F2"/>
    <w:rsid w:val="007F0E75"/>
    <w:rsid w:val="007F63AE"/>
    <w:rsid w:val="007F7979"/>
    <w:rsid w:val="007F7D28"/>
    <w:rsid w:val="008047C4"/>
    <w:rsid w:val="008065D3"/>
    <w:rsid w:val="0081293C"/>
    <w:rsid w:val="00813296"/>
    <w:rsid w:val="00815D54"/>
    <w:rsid w:val="0081636F"/>
    <w:rsid w:val="00817CCF"/>
    <w:rsid w:val="008202A2"/>
    <w:rsid w:val="008207F5"/>
    <w:rsid w:val="008216F4"/>
    <w:rsid w:val="00824BBF"/>
    <w:rsid w:val="008256C4"/>
    <w:rsid w:val="0083448B"/>
    <w:rsid w:val="00834B00"/>
    <w:rsid w:val="00836682"/>
    <w:rsid w:val="00843860"/>
    <w:rsid w:val="00844A6C"/>
    <w:rsid w:val="0084610E"/>
    <w:rsid w:val="00850B02"/>
    <w:rsid w:val="00852014"/>
    <w:rsid w:val="008523B5"/>
    <w:rsid w:val="008533FF"/>
    <w:rsid w:val="0085606C"/>
    <w:rsid w:val="00856223"/>
    <w:rsid w:val="008564B9"/>
    <w:rsid w:val="00856A4C"/>
    <w:rsid w:val="008573BA"/>
    <w:rsid w:val="00857C20"/>
    <w:rsid w:val="00860FA0"/>
    <w:rsid w:val="00863E49"/>
    <w:rsid w:val="00864082"/>
    <w:rsid w:val="008642AE"/>
    <w:rsid w:val="0087300A"/>
    <w:rsid w:val="008869B0"/>
    <w:rsid w:val="00891569"/>
    <w:rsid w:val="00892B4C"/>
    <w:rsid w:val="00893B20"/>
    <w:rsid w:val="00893E55"/>
    <w:rsid w:val="008A2F35"/>
    <w:rsid w:val="008A41F3"/>
    <w:rsid w:val="008A51FF"/>
    <w:rsid w:val="008B19FB"/>
    <w:rsid w:val="008B230D"/>
    <w:rsid w:val="008B3350"/>
    <w:rsid w:val="008B6B15"/>
    <w:rsid w:val="008C65FA"/>
    <w:rsid w:val="008D264B"/>
    <w:rsid w:val="008D36EE"/>
    <w:rsid w:val="008D63E2"/>
    <w:rsid w:val="008F0A1E"/>
    <w:rsid w:val="008F4B2E"/>
    <w:rsid w:val="008F77B0"/>
    <w:rsid w:val="00902A6C"/>
    <w:rsid w:val="00913BCF"/>
    <w:rsid w:val="00915606"/>
    <w:rsid w:val="009262EA"/>
    <w:rsid w:val="009279FE"/>
    <w:rsid w:val="009312B4"/>
    <w:rsid w:val="009432DF"/>
    <w:rsid w:val="00947653"/>
    <w:rsid w:val="00955E85"/>
    <w:rsid w:val="00957AA9"/>
    <w:rsid w:val="0096245E"/>
    <w:rsid w:val="009674F0"/>
    <w:rsid w:val="00973E76"/>
    <w:rsid w:val="0097591D"/>
    <w:rsid w:val="00980153"/>
    <w:rsid w:val="009802F3"/>
    <w:rsid w:val="009822B7"/>
    <w:rsid w:val="00982339"/>
    <w:rsid w:val="009851B7"/>
    <w:rsid w:val="0098645E"/>
    <w:rsid w:val="009A4D6C"/>
    <w:rsid w:val="009A4E95"/>
    <w:rsid w:val="009A75AA"/>
    <w:rsid w:val="009A7EA6"/>
    <w:rsid w:val="009B1CCE"/>
    <w:rsid w:val="009B1EB3"/>
    <w:rsid w:val="009B3238"/>
    <w:rsid w:val="009B43D5"/>
    <w:rsid w:val="009B75E3"/>
    <w:rsid w:val="009C0375"/>
    <w:rsid w:val="009C0C79"/>
    <w:rsid w:val="009C124E"/>
    <w:rsid w:val="009D242A"/>
    <w:rsid w:val="009D5DDB"/>
    <w:rsid w:val="009E38FA"/>
    <w:rsid w:val="009F021B"/>
    <w:rsid w:val="009F0328"/>
    <w:rsid w:val="009F0EE9"/>
    <w:rsid w:val="009F4F81"/>
    <w:rsid w:val="009F66D6"/>
    <w:rsid w:val="00A0171A"/>
    <w:rsid w:val="00A0437C"/>
    <w:rsid w:val="00A05BAF"/>
    <w:rsid w:val="00A05E26"/>
    <w:rsid w:val="00A1146B"/>
    <w:rsid w:val="00A11F59"/>
    <w:rsid w:val="00A14CD1"/>
    <w:rsid w:val="00A14CF4"/>
    <w:rsid w:val="00A1759F"/>
    <w:rsid w:val="00A21039"/>
    <w:rsid w:val="00A27840"/>
    <w:rsid w:val="00A27A5B"/>
    <w:rsid w:val="00A30B99"/>
    <w:rsid w:val="00A34A28"/>
    <w:rsid w:val="00A36356"/>
    <w:rsid w:val="00A468BF"/>
    <w:rsid w:val="00A50E9F"/>
    <w:rsid w:val="00A55C54"/>
    <w:rsid w:val="00A56B56"/>
    <w:rsid w:val="00A605C3"/>
    <w:rsid w:val="00A679FD"/>
    <w:rsid w:val="00A76517"/>
    <w:rsid w:val="00A77AF7"/>
    <w:rsid w:val="00A8311A"/>
    <w:rsid w:val="00A87AD9"/>
    <w:rsid w:val="00A92F15"/>
    <w:rsid w:val="00AA0726"/>
    <w:rsid w:val="00AA2635"/>
    <w:rsid w:val="00AA4E1C"/>
    <w:rsid w:val="00AA5D60"/>
    <w:rsid w:val="00AA6B1D"/>
    <w:rsid w:val="00AB0940"/>
    <w:rsid w:val="00AC1EB7"/>
    <w:rsid w:val="00AC4678"/>
    <w:rsid w:val="00AC6667"/>
    <w:rsid w:val="00AD46EA"/>
    <w:rsid w:val="00AE133A"/>
    <w:rsid w:val="00AE19F1"/>
    <w:rsid w:val="00AE2500"/>
    <w:rsid w:val="00AE2652"/>
    <w:rsid w:val="00AF6069"/>
    <w:rsid w:val="00B043FF"/>
    <w:rsid w:val="00B05556"/>
    <w:rsid w:val="00B06BF6"/>
    <w:rsid w:val="00B07FBA"/>
    <w:rsid w:val="00B10D6D"/>
    <w:rsid w:val="00B1242C"/>
    <w:rsid w:val="00B1778B"/>
    <w:rsid w:val="00B178A2"/>
    <w:rsid w:val="00B178AA"/>
    <w:rsid w:val="00B20DB7"/>
    <w:rsid w:val="00B3047D"/>
    <w:rsid w:val="00B31F88"/>
    <w:rsid w:val="00B4480D"/>
    <w:rsid w:val="00B45BAB"/>
    <w:rsid w:val="00B46F68"/>
    <w:rsid w:val="00B51F89"/>
    <w:rsid w:val="00B56507"/>
    <w:rsid w:val="00B6578C"/>
    <w:rsid w:val="00B659B0"/>
    <w:rsid w:val="00B66069"/>
    <w:rsid w:val="00B6722A"/>
    <w:rsid w:val="00B744EB"/>
    <w:rsid w:val="00B74B08"/>
    <w:rsid w:val="00B7656F"/>
    <w:rsid w:val="00B81065"/>
    <w:rsid w:val="00B86958"/>
    <w:rsid w:val="00B953CE"/>
    <w:rsid w:val="00B972F2"/>
    <w:rsid w:val="00BA22E9"/>
    <w:rsid w:val="00BA62AD"/>
    <w:rsid w:val="00BB3F1E"/>
    <w:rsid w:val="00BB6B95"/>
    <w:rsid w:val="00BB7D3C"/>
    <w:rsid w:val="00BC016C"/>
    <w:rsid w:val="00BC1517"/>
    <w:rsid w:val="00BC2633"/>
    <w:rsid w:val="00BC57BB"/>
    <w:rsid w:val="00BD2458"/>
    <w:rsid w:val="00BD445C"/>
    <w:rsid w:val="00BD4E65"/>
    <w:rsid w:val="00BD77BC"/>
    <w:rsid w:val="00BE635A"/>
    <w:rsid w:val="00BF0838"/>
    <w:rsid w:val="00C00604"/>
    <w:rsid w:val="00C021D3"/>
    <w:rsid w:val="00C16E0F"/>
    <w:rsid w:val="00C21875"/>
    <w:rsid w:val="00C25B94"/>
    <w:rsid w:val="00C275E9"/>
    <w:rsid w:val="00C27D1A"/>
    <w:rsid w:val="00C350E2"/>
    <w:rsid w:val="00C37AC4"/>
    <w:rsid w:val="00C37D0F"/>
    <w:rsid w:val="00C41345"/>
    <w:rsid w:val="00C43E33"/>
    <w:rsid w:val="00C47D0B"/>
    <w:rsid w:val="00C52595"/>
    <w:rsid w:val="00C53950"/>
    <w:rsid w:val="00C55A84"/>
    <w:rsid w:val="00C61A21"/>
    <w:rsid w:val="00C664F7"/>
    <w:rsid w:val="00C72315"/>
    <w:rsid w:val="00C84273"/>
    <w:rsid w:val="00C8489A"/>
    <w:rsid w:val="00C86D5C"/>
    <w:rsid w:val="00C86FA9"/>
    <w:rsid w:val="00C9210E"/>
    <w:rsid w:val="00C93236"/>
    <w:rsid w:val="00C967BA"/>
    <w:rsid w:val="00C96C34"/>
    <w:rsid w:val="00CA3D43"/>
    <w:rsid w:val="00CB0C40"/>
    <w:rsid w:val="00CB2018"/>
    <w:rsid w:val="00CB2841"/>
    <w:rsid w:val="00CB3D3A"/>
    <w:rsid w:val="00CC260F"/>
    <w:rsid w:val="00CC44CC"/>
    <w:rsid w:val="00CC4B4D"/>
    <w:rsid w:val="00CC4CFD"/>
    <w:rsid w:val="00CD4729"/>
    <w:rsid w:val="00CD49D5"/>
    <w:rsid w:val="00CD769A"/>
    <w:rsid w:val="00CE2DFC"/>
    <w:rsid w:val="00CE699C"/>
    <w:rsid w:val="00D01EC7"/>
    <w:rsid w:val="00D11DE5"/>
    <w:rsid w:val="00D137AD"/>
    <w:rsid w:val="00D158AA"/>
    <w:rsid w:val="00D16654"/>
    <w:rsid w:val="00D215A1"/>
    <w:rsid w:val="00D221DD"/>
    <w:rsid w:val="00D25B74"/>
    <w:rsid w:val="00D342F4"/>
    <w:rsid w:val="00D3553B"/>
    <w:rsid w:val="00D44B78"/>
    <w:rsid w:val="00D4547B"/>
    <w:rsid w:val="00D46257"/>
    <w:rsid w:val="00D50643"/>
    <w:rsid w:val="00D5512B"/>
    <w:rsid w:val="00D562ED"/>
    <w:rsid w:val="00D568B3"/>
    <w:rsid w:val="00D61E84"/>
    <w:rsid w:val="00D62169"/>
    <w:rsid w:val="00D65079"/>
    <w:rsid w:val="00D6633C"/>
    <w:rsid w:val="00D67AF1"/>
    <w:rsid w:val="00D737F8"/>
    <w:rsid w:val="00D771B2"/>
    <w:rsid w:val="00D9597E"/>
    <w:rsid w:val="00DA0E0D"/>
    <w:rsid w:val="00DA0E2A"/>
    <w:rsid w:val="00DA14D4"/>
    <w:rsid w:val="00DA63A2"/>
    <w:rsid w:val="00DB2C0F"/>
    <w:rsid w:val="00DB3BFE"/>
    <w:rsid w:val="00DB6968"/>
    <w:rsid w:val="00DD2CED"/>
    <w:rsid w:val="00DE2C52"/>
    <w:rsid w:val="00DE46B7"/>
    <w:rsid w:val="00DF7CF4"/>
    <w:rsid w:val="00E008C9"/>
    <w:rsid w:val="00E04BD3"/>
    <w:rsid w:val="00E150BB"/>
    <w:rsid w:val="00E20FFD"/>
    <w:rsid w:val="00E218D6"/>
    <w:rsid w:val="00E2192C"/>
    <w:rsid w:val="00E302AA"/>
    <w:rsid w:val="00E32DD5"/>
    <w:rsid w:val="00E37B1A"/>
    <w:rsid w:val="00E4081F"/>
    <w:rsid w:val="00E412DA"/>
    <w:rsid w:val="00E42E93"/>
    <w:rsid w:val="00E436EF"/>
    <w:rsid w:val="00E47067"/>
    <w:rsid w:val="00E52130"/>
    <w:rsid w:val="00E530E9"/>
    <w:rsid w:val="00E54D49"/>
    <w:rsid w:val="00E60372"/>
    <w:rsid w:val="00E6167D"/>
    <w:rsid w:val="00E64718"/>
    <w:rsid w:val="00E75A4A"/>
    <w:rsid w:val="00E800AC"/>
    <w:rsid w:val="00E849DF"/>
    <w:rsid w:val="00E86304"/>
    <w:rsid w:val="00E86315"/>
    <w:rsid w:val="00E91552"/>
    <w:rsid w:val="00E935A9"/>
    <w:rsid w:val="00E93DDB"/>
    <w:rsid w:val="00E95702"/>
    <w:rsid w:val="00EA143C"/>
    <w:rsid w:val="00EA4241"/>
    <w:rsid w:val="00EA6740"/>
    <w:rsid w:val="00EC2AB3"/>
    <w:rsid w:val="00EC6E39"/>
    <w:rsid w:val="00ED020A"/>
    <w:rsid w:val="00ED1A1C"/>
    <w:rsid w:val="00ED30AE"/>
    <w:rsid w:val="00ED7480"/>
    <w:rsid w:val="00EE203C"/>
    <w:rsid w:val="00EF03D8"/>
    <w:rsid w:val="00EF09BC"/>
    <w:rsid w:val="00EF1D51"/>
    <w:rsid w:val="00F00338"/>
    <w:rsid w:val="00F01858"/>
    <w:rsid w:val="00F024B8"/>
    <w:rsid w:val="00F03AB7"/>
    <w:rsid w:val="00F056B8"/>
    <w:rsid w:val="00F2311F"/>
    <w:rsid w:val="00F235EC"/>
    <w:rsid w:val="00F2400C"/>
    <w:rsid w:val="00F33462"/>
    <w:rsid w:val="00F3455E"/>
    <w:rsid w:val="00F36A52"/>
    <w:rsid w:val="00F41B6D"/>
    <w:rsid w:val="00F532D5"/>
    <w:rsid w:val="00F55B3A"/>
    <w:rsid w:val="00F56A8F"/>
    <w:rsid w:val="00F67636"/>
    <w:rsid w:val="00F67AEA"/>
    <w:rsid w:val="00F70DB4"/>
    <w:rsid w:val="00F77456"/>
    <w:rsid w:val="00F83FC1"/>
    <w:rsid w:val="00F8493C"/>
    <w:rsid w:val="00F977EA"/>
    <w:rsid w:val="00FB0D1B"/>
    <w:rsid w:val="00FC066D"/>
    <w:rsid w:val="00FC1448"/>
    <w:rsid w:val="00FC20F4"/>
    <w:rsid w:val="00FC55D7"/>
    <w:rsid w:val="00FD20DE"/>
    <w:rsid w:val="00FD26B2"/>
    <w:rsid w:val="00FD4E2E"/>
    <w:rsid w:val="00FD59ED"/>
    <w:rsid w:val="00FE4D3F"/>
    <w:rsid w:val="2817F820"/>
    <w:rsid w:val="68EECACC"/>
    <w:rsid w:val="76852F6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C10D0"/>
  <w15:chartTrackingRefBased/>
  <w15:docId w15:val="{29644020-2299-4EA2-9131-352F4635F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074"/>
    <w:pPr>
      <w:spacing w:before="120" w:after="120" w:line="480" w:lineRule="auto"/>
      <w:ind w:firstLine="720"/>
    </w:pPr>
    <w:rPr>
      <w:rFonts w:ascii="Times New Roman" w:eastAsia="Times New Roman" w:hAnsi="Times New Roman" w:cs="Times New Roman"/>
      <w:sz w:val="24"/>
      <w:szCs w:val="24"/>
      <w:lang w:val="en-US" w:eastAsia="en-HK" w:bidi="he-IL"/>
    </w:rPr>
  </w:style>
  <w:style w:type="paragraph" w:styleId="Heading1">
    <w:name w:val="heading 1"/>
    <w:basedOn w:val="Normal"/>
    <w:next w:val="Normal"/>
    <w:link w:val="Heading1Char"/>
    <w:uiPriority w:val="9"/>
    <w:qFormat/>
    <w:rsid w:val="00BD445C"/>
    <w:pPr>
      <w:keepNext/>
      <w:keepLines/>
      <w:spacing w:before="480" w:after="0"/>
      <w:ind w:firstLine="0"/>
      <w:jc w:val="center"/>
      <w:outlineLvl w:val="0"/>
    </w:pPr>
    <w:rPr>
      <w:b/>
    </w:rPr>
  </w:style>
  <w:style w:type="paragraph" w:styleId="Heading2">
    <w:name w:val="heading 2"/>
    <w:basedOn w:val="Normal"/>
    <w:next w:val="Normal"/>
    <w:link w:val="Heading2Char"/>
    <w:uiPriority w:val="9"/>
    <w:unhideWhenUsed/>
    <w:qFormat/>
    <w:rsid w:val="00BD445C"/>
    <w:pPr>
      <w:keepNext/>
      <w:keepLines/>
      <w:spacing w:before="240" w:after="0" w:line="360" w:lineRule="auto"/>
      <w:ind w:firstLine="0"/>
      <w:outlineLvl w:val="1"/>
    </w:pPr>
    <w:rPr>
      <w:b/>
    </w:rPr>
  </w:style>
  <w:style w:type="paragraph" w:styleId="Heading3">
    <w:name w:val="heading 3"/>
    <w:basedOn w:val="Normal"/>
    <w:next w:val="Normal"/>
    <w:link w:val="Heading3Char"/>
    <w:uiPriority w:val="9"/>
    <w:unhideWhenUsed/>
    <w:qFormat/>
    <w:rsid w:val="00C84273"/>
    <w:pPr>
      <w:keepNext/>
      <w:keepLines/>
      <w:spacing w:before="240" w:after="240" w:line="360" w:lineRule="auto"/>
      <w:ind w:left="1349" w:hanging="703"/>
      <w:outlineLvl w:val="2"/>
    </w:pPr>
    <w:rPr>
      <w:b/>
    </w:rPr>
  </w:style>
  <w:style w:type="paragraph" w:styleId="Heading4">
    <w:name w:val="heading 4"/>
    <w:basedOn w:val="Heading3"/>
    <w:next w:val="Normal"/>
    <w:link w:val="Heading4Char"/>
    <w:uiPriority w:val="9"/>
    <w:unhideWhenUsed/>
    <w:qFormat/>
    <w:rsid w:val="00C84273"/>
    <w:pPr>
      <w:outlineLvl w:val="3"/>
    </w:pPr>
    <w:rPr>
      <w:b w:val="0"/>
      <w:bCs/>
      <w:i/>
      <w:iCs/>
    </w:rPr>
  </w:style>
  <w:style w:type="paragraph" w:styleId="Heading5">
    <w:name w:val="heading 5"/>
    <w:basedOn w:val="Normal"/>
    <w:next w:val="Normal"/>
    <w:link w:val="Heading5Char"/>
    <w:uiPriority w:val="9"/>
    <w:semiHidden/>
    <w:unhideWhenUsed/>
    <w:qFormat/>
    <w:rsid w:val="00BD445C"/>
    <w:pPr>
      <w:keepNext/>
      <w:keepLines/>
      <w:spacing w:after="0"/>
      <w:ind w:firstLine="680"/>
      <w:outlineLvl w:val="4"/>
    </w:pPr>
    <w:rPr>
      <w:i/>
    </w:rPr>
  </w:style>
  <w:style w:type="paragraph" w:styleId="Heading6">
    <w:name w:val="heading 6"/>
    <w:basedOn w:val="Normal"/>
    <w:next w:val="Normal"/>
    <w:link w:val="Heading6Char"/>
    <w:uiPriority w:val="9"/>
    <w:semiHidden/>
    <w:unhideWhenUsed/>
    <w:qFormat/>
    <w:rsid w:val="00BD445C"/>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445C"/>
    <w:rPr>
      <w:color w:val="0563C1" w:themeColor="hyperlink"/>
      <w:u w:val="single"/>
    </w:rPr>
  </w:style>
  <w:style w:type="character" w:styleId="UnresolvedMention">
    <w:name w:val="Unresolved Mention"/>
    <w:basedOn w:val="DefaultParagraphFont"/>
    <w:uiPriority w:val="99"/>
    <w:semiHidden/>
    <w:unhideWhenUsed/>
    <w:rsid w:val="00BD445C"/>
    <w:rPr>
      <w:color w:val="605E5C"/>
      <w:shd w:val="clear" w:color="auto" w:fill="E1DFDD"/>
    </w:rPr>
  </w:style>
  <w:style w:type="paragraph" w:styleId="ListParagraph">
    <w:name w:val="List Paragraph"/>
    <w:basedOn w:val="Normal"/>
    <w:uiPriority w:val="34"/>
    <w:qFormat/>
    <w:rsid w:val="004E2744"/>
    <w:pPr>
      <w:ind w:left="720"/>
      <w:contextualSpacing/>
    </w:pPr>
  </w:style>
  <w:style w:type="character" w:customStyle="1" w:styleId="Heading1Char">
    <w:name w:val="Heading 1 Char"/>
    <w:basedOn w:val="DefaultParagraphFont"/>
    <w:link w:val="Heading1"/>
    <w:uiPriority w:val="9"/>
    <w:rsid w:val="00BD445C"/>
    <w:rPr>
      <w:rFonts w:ascii="Times New Roman" w:eastAsia="Times New Roman" w:hAnsi="Times New Roman" w:cs="Times New Roman"/>
      <w:b/>
      <w:sz w:val="24"/>
      <w:szCs w:val="24"/>
      <w:lang w:val="en-US" w:eastAsia="en-HK" w:bidi="he-IL"/>
    </w:rPr>
  </w:style>
  <w:style w:type="character" w:customStyle="1" w:styleId="Heading2Char">
    <w:name w:val="Heading 2 Char"/>
    <w:basedOn w:val="DefaultParagraphFont"/>
    <w:link w:val="Heading2"/>
    <w:uiPriority w:val="9"/>
    <w:rsid w:val="00BD445C"/>
    <w:rPr>
      <w:rFonts w:ascii="Times New Roman" w:eastAsia="Times New Roman" w:hAnsi="Times New Roman" w:cs="Times New Roman"/>
      <w:b/>
      <w:sz w:val="24"/>
      <w:szCs w:val="24"/>
      <w:lang w:val="en-US" w:eastAsia="en-HK" w:bidi="he-IL"/>
    </w:rPr>
  </w:style>
  <w:style w:type="character" w:customStyle="1" w:styleId="Heading3Char">
    <w:name w:val="Heading 3 Char"/>
    <w:basedOn w:val="DefaultParagraphFont"/>
    <w:link w:val="Heading3"/>
    <w:uiPriority w:val="9"/>
    <w:rsid w:val="00C84273"/>
    <w:rPr>
      <w:rFonts w:ascii="Times New Roman" w:eastAsia="Times New Roman" w:hAnsi="Times New Roman" w:cs="Times New Roman"/>
      <w:b/>
      <w:sz w:val="24"/>
      <w:szCs w:val="24"/>
      <w:lang w:val="en-US" w:eastAsia="en-HK" w:bidi="he-IL"/>
    </w:rPr>
  </w:style>
  <w:style w:type="paragraph" w:styleId="FootnoteText">
    <w:name w:val="footnote text"/>
    <w:basedOn w:val="Normal"/>
    <w:link w:val="FootnoteTextChar"/>
    <w:uiPriority w:val="99"/>
    <w:semiHidden/>
    <w:unhideWhenUsed/>
    <w:rsid w:val="00602B4D"/>
    <w:pPr>
      <w:spacing w:after="0"/>
    </w:pPr>
    <w:rPr>
      <w:sz w:val="20"/>
      <w:szCs w:val="20"/>
    </w:rPr>
  </w:style>
  <w:style w:type="character" w:customStyle="1" w:styleId="FootnoteTextChar">
    <w:name w:val="Footnote Text Char"/>
    <w:basedOn w:val="DefaultParagraphFont"/>
    <w:link w:val="FootnoteText"/>
    <w:uiPriority w:val="99"/>
    <w:semiHidden/>
    <w:rsid w:val="00602B4D"/>
    <w:rPr>
      <w:sz w:val="20"/>
      <w:szCs w:val="20"/>
    </w:rPr>
  </w:style>
  <w:style w:type="character" w:styleId="FootnoteReference">
    <w:name w:val="footnote reference"/>
    <w:basedOn w:val="DefaultParagraphFont"/>
    <w:uiPriority w:val="99"/>
    <w:semiHidden/>
    <w:unhideWhenUsed/>
    <w:rsid w:val="00602B4D"/>
    <w:rPr>
      <w:vertAlign w:val="superscript"/>
    </w:rPr>
  </w:style>
  <w:style w:type="paragraph" w:styleId="CommentText">
    <w:name w:val="annotation text"/>
    <w:basedOn w:val="Normal"/>
    <w:link w:val="CommentTextChar"/>
    <w:uiPriority w:val="99"/>
    <w:unhideWhenUsed/>
    <w:rsid w:val="004E2631"/>
    <w:rPr>
      <w:sz w:val="20"/>
      <w:szCs w:val="20"/>
    </w:rPr>
  </w:style>
  <w:style w:type="character" w:customStyle="1" w:styleId="CommentTextChar">
    <w:name w:val="Comment Text Char"/>
    <w:basedOn w:val="DefaultParagraphFont"/>
    <w:link w:val="CommentText"/>
    <w:uiPriority w:val="99"/>
    <w:rsid w:val="006F2ACE"/>
    <w:rPr>
      <w:rFonts w:ascii="Times New Roman" w:eastAsia="Times New Roman" w:hAnsi="Times New Roman" w:cs="Times New Roman"/>
      <w:sz w:val="20"/>
      <w:szCs w:val="20"/>
      <w:lang w:val="en-US" w:eastAsia="en-HK" w:bidi="he-IL"/>
    </w:rPr>
  </w:style>
  <w:style w:type="character" w:styleId="CommentReference">
    <w:name w:val="annotation reference"/>
    <w:basedOn w:val="DefaultParagraphFont"/>
    <w:semiHidden/>
    <w:unhideWhenUsed/>
    <w:rsid w:val="006F2ACE"/>
    <w:rPr>
      <w:sz w:val="18"/>
      <w:szCs w:val="18"/>
    </w:rPr>
  </w:style>
  <w:style w:type="character" w:styleId="FollowedHyperlink">
    <w:name w:val="FollowedHyperlink"/>
    <w:basedOn w:val="DefaultParagraphFont"/>
    <w:uiPriority w:val="99"/>
    <w:semiHidden/>
    <w:unhideWhenUsed/>
    <w:rsid w:val="00C539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F532D5"/>
    <w:rPr>
      <w:b/>
      <w:bCs/>
    </w:rPr>
  </w:style>
  <w:style w:type="character" w:customStyle="1" w:styleId="CommentSubjectChar">
    <w:name w:val="Comment Subject Char"/>
    <w:basedOn w:val="CommentTextChar"/>
    <w:link w:val="CommentSubject"/>
    <w:uiPriority w:val="99"/>
    <w:semiHidden/>
    <w:rsid w:val="00F532D5"/>
    <w:rPr>
      <w:rFonts w:ascii="Times New Roman" w:eastAsia="Times New Roman" w:hAnsi="Times New Roman" w:cs="Times New Roman"/>
      <w:b/>
      <w:bCs/>
      <w:sz w:val="20"/>
      <w:szCs w:val="20"/>
      <w:lang w:val="en-US" w:eastAsia="en-HK" w:bidi="he-IL"/>
    </w:rPr>
  </w:style>
  <w:style w:type="paragraph" w:styleId="Revision">
    <w:name w:val="Revision"/>
    <w:hidden/>
    <w:uiPriority w:val="99"/>
    <w:semiHidden/>
    <w:rsid w:val="00F532D5"/>
    <w:pPr>
      <w:spacing w:after="0" w:line="240" w:lineRule="auto"/>
    </w:pPr>
  </w:style>
  <w:style w:type="paragraph" w:styleId="Header">
    <w:name w:val="header"/>
    <w:basedOn w:val="Normal"/>
    <w:link w:val="HeaderChar"/>
    <w:uiPriority w:val="99"/>
    <w:unhideWhenUsed/>
    <w:rsid w:val="00BD445C"/>
    <w:pPr>
      <w:tabs>
        <w:tab w:val="center" w:pos="4513"/>
        <w:tab w:val="right" w:pos="9026"/>
      </w:tabs>
      <w:spacing w:after="0"/>
    </w:pPr>
  </w:style>
  <w:style w:type="character" w:customStyle="1" w:styleId="HeaderChar">
    <w:name w:val="Header Char"/>
    <w:basedOn w:val="DefaultParagraphFont"/>
    <w:link w:val="Header"/>
    <w:uiPriority w:val="99"/>
    <w:rsid w:val="00BD445C"/>
    <w:rPr>
      <w:rFonts w:ascii="Times New Roman" w:eastAsia="Times New Roman" w:hAnsi="Times New Roman" w:cs="Times New Roman"/>
      <w:sz w:val="24"/>
      <w:szCs w:val="24"/>
      <w:lang w:val="en-US" w:eastAsia="en-HK" w:bidi="he-IL"/>
    </w:rPr>
  </w:style>
  <w:style w:type="paragraph" w:styleId="Footer">
    <w:name w:val="footer"/>
    <w:basedOn w:val="Normal"/>
    <w:link w:val="FooterChar"/>
    <w:uiPriority w:val="99"/>
    <w:unhideWhenUsed/>
    <w:rsid w:val="00BD445C"/>
    <w:pPr>
      <w:tabs>
        <w:tab w:val="center" w:pos="4513"/>
        <w:tab w:val="right" w:pos="9026"/>
      </w:tabs>
      <w:spacing w:after="0"/>
    </w:pPr>
  </w:style>
  <w:style w:type="character" w:customStyle="1" w:styleId="FooterChar">
    <w:name w:val="Footer Char"/>
    <w:basedOn w:val="DefaultParagraphFont"/>
    <w:link w:val="Footer"/>
    <w:uiPriority w:val="99"/>
    <w:rsid w:val="00BD445C"/>
    <w:rPr>
      <w:rFonts w:ascii="Times New Roman" w:eastAsia="Times New Roman" w:hAnsi="Times New Roman" w:cs="Times New Roman"/>
      <w:sz w:val="24"/>
      <w:szCs w:val="24"/>
      <w:lang w:val="en-US" w:eastAsia="en-HK" w:bidi="he-IL"/>
    </w:rPr>
  </w:style>
  <w:style w:type="character" w:customStyle="1" w:styleId="Heading4Char">
    <w:name w:val="Heading 4 Char"/>
    <w:basedOn w:val="DefaultParagraphFont"/>
    <w:link w:val="Heading4"/>
    <w:uiPriority w:val="9"/>
    <w:rsid w:val="00C84273"/>
    <w:rPr>
      <w:rFonts w:ascii="Times New Roman" w:eastAsia="Times New Roman" w:hAnsi="Times New Roman" w:cs="Times New Roman"/>
      <w:bCs/>
      <w:i/>
      <w:iCs/>
      <w:sz w:val="24"/>
      <w:szCs w:val="24"/>
      <w:lang w:val="en-US" w:eastAsia="en-HK" w:bidi="he-IL"/>
    </w:rPr>
  </w:style>
  <w:style w:type="character" w:customStyle="1" w:styleId="Heading5Char">
    <w:name w:val="Heading 5 Char"/>
    <w:basedOn w:val="DefaultParagraphFont"/>
    <w:link w:val="Heading5"/>
    <w:uiPriority w:val="9"/>
    <w:semiHidden/>
    <w:rsid w:val="00BD445C"/>
    <w:rPr>
      <w:rFonts w:ascii="Times New Roman" w:eastAsia="Times New Roman" w:hAnsi="Times New Roman" w:cs="Times New Roman"/>
      <w:i/>
      <w:sz w:val="24"/>
      <w:szCs w:val="24"/>
      <w:lang w:val="en-US" w:eastAsia="en-HK" w:bidi="he-IL"/>
    </w:rPr>
  </w:style>
  <w:style w:type="character" w:customStyle="1" w:styleId="Heading6Char">
    <w:name w:val="Heading 6 Char"/>
    <w:basedOn w:val="DefaultParagraphFont"/>
    <w:link w:val="Heading6"/>
    <w:uiPriority w:val="9"/>
    <w:semiHidden/>
    <w:rsid w:val="00BD445C"/>
    <w:rPr>
      <w:rFonts w:ascii="Calibri" w:eastAsia="Calibri" w:hAnsi="Calibri" w:cs="Calibri"/>
      <w:color w:val="4F81BD"/>
      <w:sz w:val="24"/>
      <w:szCs w:val="24"/>
      <w:lang w:val="en-US" w:eastAsia="en-HK" w:bidi="he-IL"/>
    </w:rPr>
  </w:style>
  <w:style w:type="paragraph" w:styleId="Subtitle">
    <w:name w:val="Subtitle"/>
    <w:basedOn w:val="Normal"/>
    <w:next w:val="Normal"/>
    <w:link w:val="SubtitleChar"/>
    <w:uiPriority w:val="11"/>
    <w:qFormat/>
    <w:rsid w:val="00BD445C"/>
    <w:pPr>
      <w:keepNext/>
      <w:keepLines/>
      <w:spacing w:before="240" w:after="240"/>
      <w:jc w:val="center"/>
    </w:pPr>
    <w:rPr>
      <w:sz w:val="30"/>
      <w:szCs w:val="30"/>
    </w:rPr>
  </w:style>
  <w:style w:type="character" w:customStyle="1" w:styleId="SubtitleChar">
    <w:name w:val="Subtitle Char"/>
    <w:basedOn w:val="DefaultParagraphFont"/>
    <w:link w:val="Subtitle"/>
    <w:uiPriority w:val="11"/>
    <w:rsid w:val="00BD445C"/>
    <w:rPr>
      <w:rFonts w:ascii="Times New Roman" w:eastAsia="Times New Roman" w:hAnsi="Times New Roman" w:cs="Times New Roman"/>
      <w:sz w:val="30"/>
      <w:szCs w:val="30"/>
      <w:lang w:val="en-US" w:eastAsia="en-HK" w:bidi="he-IL"/>
    </w:rPr>
  </w:style>
  <w:style w:type="paragraph" w:customStyle="1" w:styleId="Table">
    <w:name w:val="Table"/>
    <w:basedOn w:val="Normal"/>
    <w:qFormat/>
    <w:rsid w:val="00864082"/>
    <w:pPr>
      <w:pBdr>
        <w:top w:val="nil"/>
        <w:left w:val="nil"/>
        <w:bottom w:val="nil"/>
        <w:right w:val="nil"/>
        <w:between w:val="nil"/>
      </w:pBdr>
      <w:spacing w:after="160" w:line="360" w:lineRule="auto"/>
      <w:ind w:firstLine="0"/>
      <w:outlineLvl w:val="5"/>
    </w:pPr>
    <w:rPr>
      <w:color w:val="000000"/>
    </w:rPr>
  </w:style>
  <w:style w:type="paragraph" w:styleId="Title">
    <w:name w:val="Title"/>
    <w:basedOn w:val="Normal"/>
    <w:next w:val="Normal"/>
    <w:link w:val="TitleChar"/>
    <w:uiPriority w:val="10"/>
    <w:qFormat/>
    <w:rsid w:val="00BD445C"/>
    <w:pPr>
      <w:keepNext/>
      <w:keepLines/>
      <w:spacing w:before="480" w:after="240"/>
      <w:jc w:val="center"/>
    </w:pPr>
  </w:style>
  <w:style w:type="character" w:customStyle="1" w:styleId="TitleChar">
    <w:name w:val="Title Char"/>
    <w:basedOn w:val="DefaultParagraphFont"/>
    <w:link w:val="Title"/>
    <w:uiPriority w:val="10"/>
    <w:rsid w:val="00BD445C"/>
    <w:rPr>
      <w:rFonts w:ascii="Times New Roman" w:eastAsia="Times New Roman" w:hAnsi="Times New Roman" w:cs="Times New Roman"/>
      <w:sz w:val="24"/>
      <w:szCs w:val="24"/>
      <w:lang w:val="en-US" w:eastAsia="en-HK" w:bidi="he-IL"/>
    </w:rPr>
  </w:style>
  <w:style w:type="paragraph" w:styleId="Bibliography">
    <w:name w:val="Bibliography"/>
    <w:basedOn w:val="Normal"/>
    <w:next w:val="Normal"/>
    <w:uiPriority w:val="37"/>
    <w:unhideWhenUsed/>
    <w:rsid w:val="007305D5"/>
    <w:pPr>
      <w:spacing w:after="0"/>
      <w:ind w:left="720" w:hanging="720"/>
    </w:pPr>
  </w:style>
  <w:style w:type="table" w:styleId="TableGrid">
    <w:name w:val="Table Grid"/>
    <w:basedOn w:val="TableNormal"/>
    <w:uiPriority w:val="39"/>
    <w:rsid w:val="00DE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740718">
      <w:bodyDiv w:val="1"/>
      <w:marLeft w:val="0"/>
      <w:marRight w:val="0"/>
      <w:marTop w:val="0"/>
      <w:marBottom w:val="0"/>
      <w:divBdr>
        <w:top w:val="none" w:sz="0" w:space="0" w:color="auto"/>
        <w:left w:val="none" w:sz="0" w:space="0" w:color="auto"/>
        <w:bottom w:val="none" w:sz="0" w:space="0" w:color="auto"/>
        <w:right w:val="none" w:sz="0" w:space="0" w:color="auto"/>
      </w:divBdr>
      <w:divsChild>
        <w:div w:id="1739132372">
          <w:marLeft w:val="0"/>
          <w:marRight w:val="0"/>
          <w:marTop w:val="0"/>
          <w:marBottom w:val="0"/>
          <w:divBdr>
            <w:top w:val="none" w:sz="0" w:space="0" w:color="auto"/>
            <w:left w:val="none" w:sz="0" w:space="0" w:color="auto"/>
            <w:bottom w:val="none" w:sz="0" w:space="0" w:color="auto"/>
            <w:right w:val="none" w:sz="0" w:space="0" w:color="auto"/>
          </w:divBdr>
        </w:div>
        <w:div w:id="2122415187">
          <w:marLeft w:val="0"/>
          <w:marRight w:val="0"/>
          <w:marTop w:val="0"/>
          <w:marBottom w:val="0"/>
          <w:divBdr>
            <w:top w:val="none" w:sz="0" w:space="0" w:color="auto"/>
            <w:left w:val="none" w:sz="0" w:space="0" w:color="auto"/>
            <w:bottom w:val="none" w:sz="0" w:space="0" w:color="auto"/>
            <w:right w:val="none" w:sz="0" w:space="0" w:color="auto"/>
          </w:divBdr>
        </w:div>
        <w:div w:id="1009066709">
          <w:marLeft w:val="0"/>
          <w:marRight w:val="0"/>
          <w:marTop w:val="0"/>
          <w:marBottom w:val="0"/>
          <w:divBdr>
            <w:top w:val="none" w:sz="0" w:space="0" w:color="auto"/>
            <w:left w:val="none" w:sz="0" w:space="0" w:color="auto"/>
            <w:bottom w:val="none" w:sz="0" w:space="0" w:color="auto"/>
            <w:right w:val="none" w:sz="0" w:space="0" w:color="auto"/>
          </w:divBdr>
        </w:div>
        <w:div w:id="1746874762">
          <w:marLeft w:val="0"/>
          <w:marRight w:val="0"/>
          <w:marTop w:val="0"/>
          <w:marBottom w:val="0"/>
          <w:divBdr>
            <w:top w:val="none" w:sz="0" w:space="0" w:color="auto"/>
            <w:left w:val="none" w:sz="0" w:space="0" w:color="auto"/>
            <w:bottom w:val="none" w:sz="0" w:space="0" w:color="auto"/>
            <w:right w:val="none" w:sz="0" w:space="0" w:color="auto"/>
          </w:divBdr>
        </w:div>
      </w:divsChild>
    </w:div>
    <w:div w:id="449714448">
      <w:bodyDiv w:val="1"/>
      <w:marLeft w:val="0"/>
      <w:marRight w:val="0"/>
      <w:marTop w:val="0"/>
      <w:marBottom w:val="0"/>
      <w:divBdr>
        <w:top w:val="none" w:sz="0" w:space="0" w:color="auto"/>
        <w:left w:val="none" w:sz="0" w:space="0" w:color="auto"/>
        <w:bottom w:val="none" w:sz="0" w:space="0" w:color="auto"/>
        <w:right w:val="none" w:sz="0" w:space="0" w:color="auto"/>
      </w:divBdr>
      <w:divsChild>
        <w:div w:id="1884246182">
          <w:marLeft w:val="0"/>
          <w:marRight w:val="0"/>
          <w:marTop w:val="0"/>
          <w:marBottom w:val="0"/>
          <w:divBdr>
            <w:top w:val="none" w:sz="0" w:space="0" w:color="auto"/>
            <w:left w:val="none" w:sz="0" w:space="0" w:color="auto"/>
            <w:bottom w:val="none" w:sz="0" w:space="0" w:color="auto"/>
            <w:right w:val="none" w:sz="0" w:space="0" w:color="auto"/>
          </w:divBdr>
        </w:div>
        <w:div w:id="480804611">
          <w:marLeft w:val="0"/>
          <w:marRight w:val="0"/>
          <w:marTop w:val="0"/>
          <w:marBottom w:val="0"/>
          <w:divBdr>
            <w:top w:val="none" w:sz="0" w:space="0" w:color="auto"/>
            <w:left w:val="none" w:sz="0" w:space="0" w:color="auto"/>
            <w:bottom w:val="none" w:sz="0" w:space="0" w:color="auto"/>
            <w:right w:val="none" w:sz="0" w:space="0" w:color="auto"/>
          </w:divBdr>
        </w:div>
        <w:div w:id="1427925271">
          <w:marLeft w:val="0"/>
          <w:marRight w:val="0"/>
          <w:marTop w:val="0"/>
          <w:marBottom w:val="0"/>
          <w:divBdr>
            <w:top w:val="none" w:sz="0" w:space="0" w:color="auto"/>
            <w:left w:val="none" w:sz="0" w:space="0" w:color="auto"/>
            <w:bottom w:val="none" w:sz="0" w:space="0" w:color="auto"/>
            <w:right w:val="none" w:sz="0" w:space="0" w:color="auto"/>
          </w:divBdr>
        </w:div>
        <w:div w:id="845487120">
          <w:marLeft w:val="0"/>
          <w:marRight w:val="0"/>
          <w:marTop w:val="0"/>
          <w:marBottom w:val="0"/>
          <w:divBdr>
            <w:top w:val="none" w:sz="0" w:space="0" w:color="auto"/>
            <w:left w:val="none" w:sz="0" w:space="0" w:color="auto"/>
            <w:bottom w:val="none" w:sz="0" w:space="0" w:color="auto"/>
            <w:right w:val="none" w:sz="0" w:space="0" w:color="auto"/>
          </w:divBdr>
        </w:div>
        <w:div w:id="470753014">
          <w:marLeft w:val="0"/>
          <w:marRight w:val="0"/>
          <w:marTop w:val="0"/>
          <w:marBottom w:val="0"/>
          <w:divBdr>
            <w:top w:val="none" w:sz="0" w:space="0" w:color="auto"/>
            <w:left w:val="none" w:sz="0" w:space="0" w:color="auto"/>
            <w:bottom w:val="none" w:sz="0" w:space="0" w:color="auto"/>
            <w:right w:val="none" w:sz="0" w:space="0" w:color="auto"/>
          </w:divBdr>
        </w:div>
        <w:div w:id="1338998006">
          <w:marLeft w:val="0"/>
          <w:marRight w:val="0"/>
          <w:marTop w:val="0"/>
          <w:marBottom w:val="0"/>
          <w:divBdr>
            <w:top w:val="none" w:sz="0" w:space="0" w:color="auto"/>
            <w:left w:val="none" w:sz="0" w:space="0" w:color="auto"/>
            <w:bottom w:val="none" w:sz="0" w:space="0" w:color="auto"/>
            <w:right w:val="none" w:sz="0" w:space="0" w:color="auto"/>
          </w:divBdr>
        </w:div>
      </w:divsChild>
    </w:div>
    <w:div w:id="493497353">
      <w:bodyDiv w:val="1"/>
      <w:marLeft w:val="0"/>
      <w:marRight w:val="0"/>
      <w:marTop w:val="0"/>
      <w:marBottom w:val="0"/>
      <w:divBdr>
        <w:top w:val="none" w:sz="0" w:space="0" w:color="auto"/>
        <w:left w:val="none" w:sz="0" w:space="0" w:color="auto"/>
        <w:bottom w:val="none" w:sz="0" w:space="0" w:color="auto"/>
        <w:right w:val="none" w:sz="0" w:space="0" w:color="auto"/>
      </w:divBdr>
    </w:div>
    <w:div w:id="529228256">
      <w:bodyDiv w:val="1"/>
      <w:marLeft w:val="0"/>
      <w:marRight w:val="0"/>
      <w:marTop w:val="0"/>
      <w:marBottom w:val="0"/>
      <w:divBdr>
        <w:top w:val="none" w:sz="0" w:space="0" w:color="auto"/>
        <w:left w:val="none" w:sz="0" w:space="0" w:color="auto"/>
        <w:bottom w:val="none" w:sz="0" w:space="0" w:color="auto"/>
        <w:right w:val="none" w:sz="0" w:space="0" w:color="auto"/>
      </w:divBdr>
    </w:div>
    <w:div w:id="602692685">
      <w:bodyDiv w:val="1"/>
      <w:marLeft w:val="0"/>
      <w:marRight w:val="0"/>
      <w:marTop w:val="0"/>
      <w:marBottom w:val="0"/>
      <w:divBdr>
        <w:top w:val="none" w:sz="0" w:space="0" w:color="auto"/>
        <w:left w:val="none" w:sz="0" w:space="0" w:color="auto"/>
        <w:bottom w:val="none" w:sz="0" w:space="0" w:color="auto"/>
        <w:right w:val="none" w:sz="0" w:space="0" w:color="auto"/>
      </w:divBdr>
    </w:div>
    <w:div w:id="748893306">
      <w:bodyDiv w:val="1"/>
      <w:marLeft w:val="0"/>
      <w:marRight w:val="0"/>
      <w:marTop w:val="0"/>
      <w:marBottom w:val="0"/>
      <w:divBdr>
        <w:top w:val="none" w:sz="0" w:space="0" w:color="auto"/>
        <w:left w:val="none" w:sz="0" w:space="0" w:color="auto"/>
        <w:bottom w:val="none" w:sz="0" w:space="0" w:color="auto"/>
        <w:right w:val="none" w:sz="0" w:space="0" w:color="auto"/>
      </w:divBdr>
    </w:div>
    <w:div w:id="794837859">
      <w:bodyDiv w:val="1"/>
      <w:marLeft w:val="0"/>
      <w:marRight w:val="0"/>
      <w:marTop w:val="0"/>
      <w:marBottom w:val="0"/>
      <w:divBdr>
        <w:top w:val="none" w:sz="0" w:space="0" w:color="auto"/>
        <w:left w:val="none" w:sz="0" w:space="0" w:color="auto"/>
        <w:bottom w:val="none" w:sz="0" w:space="0" w:color="auto"/>
        <w:right w:val="none" w:sz="0" w:space="0" w:color="auto"/>
      </w:divBdr>
    </w:div>
    <w:div w:id="1101030685">
      <w:bodyDiv w:val="1"/>
      <w:marLeft w:val="0"/>
      <w:marRight w:val="0"/>
      <w:marTop w:val="0"/>
      <w:marBottom w:val="0"/>
      <w:divBdr>
        <w:top w:val="none" w:sz="0" w:space="0" w:color="auto"/>
        <w:left w:val="none" w:sz="0" w:space="0" w:color="auto"/>
        <w:bottom w:val="none" w:sz="0" w:space="0" w:color="auto"/>
        <w:right w:val="none" w:sz="0" w:space="0" w:color="auto"/>
      </w:divBdr>
    </w:div>
    <w:div w:id="1111126693">
      <w:bodyDiv w:val="1"/>
      <w:marLeft w:val="0"/>
      <w:marRight w:val="0"/>
      <w:marTop w:val="0"/>
      <w:marBottom w:val="0"/>
      <w:divBdr>
        <w:top w:val="none" w:sz="0" w:space="0" w:color="auto"/>
        <w:left w:val="none" w:sz="0" w:space="0" w:color="auto"/>
        <w:bottom w:val="none" w:sz="0" w:space="0" w:color="auto"/>
        <w:right w:val="none" w:sz="0" w:space="0" w:color="auto"/>
      </w:divBdr>
    </w:div>
    <w:div w:id="1140612180">
      <w:bodyDiv w:val="1"/>
      <w:marLeft w:val="0"/>
      <w:marRight w:val="0"/>
      <w:marTop w:val="0"/>
      <w:marBottom w:val="0"/>
      <w:divBdr>
        <w:top w:val="none" w:sz="0" w:space="0" w:color="auto"/>
        <w:left w:val="none" w:sz="0" w:space="0" w:color="auto"/>
        <w:bottom w:val="none" w:sz="0" w:space="0" w:color="auto"/>
        <w:right w:val="none" w:sz="0" w:space="0" w:color="auto"/>
      </w:divBdr>
    </w:div>
    <w:div w:id="1496148096">
      <w:bodyDiv w:val="1"/>
      <w:marLeft w:val="0"/>
      <w:marRight w:val="0"/>
      <w:marTop w:val="0"/>
      <w:marBottom w:val="0"/>
      <w:divBdr>
        <w:top w:val="none" w:sz="0" w:space="0" w:color="auto"/>
        <w:left w:val="none" w:sz="0" w:space="0" w:color="auto"/>
        <w:bottom w:val="none" w:sz="0" w:space="0" w:color="auto"/>
        <w:right w:val="none" w:sz="0" w:space="0" w:color="auto"/>
      </w:divBdr>
    </w:div>
    <w:div w:id="2088069232">
      <w:bodyDiv w:val="1"/>
      <w:marLeft w:val="0"/>
      <w:marRight w:val="0"/>
      <w:marTop w:val="0"/>
      <w:marBottom w:val="0"/>
      <w:divBdr>
        <w:top w:val="none" w:sz="0" w:space="0" w:color="auto"/>
        <w:left w:val="none" w:sz="0" w:space="0" w:color="auto"/>
        <w:bottom w:val="none" w:sz="0" w:space="0" w:color="auto"/>
        <w:right w:val="none" w:sz="0" w:space="0" w:color="auto"/>
      </w:divBdr>
    </w:div>
    <w:div w:id="2097439308">
      <w:bodyDiv w:val="1"/>
      <w:marLeft w:val="0"/>
      <w:marRight w:val="0"/>
      <w:marTop w:val="0"/>
      <w:marBottom w:val="0"/>
      <w:divBdr>
        <w:top w:val="none" w:sz="0" w:space="0" w:color="auto"/>
        <w:left w:val="none" w:sz="0" w:space="0" w:color="auto"/>
        <w:bottom w:val="none" w:sz="0" w:space="0" w:color="auto"/>
        <w:right w:val="none" w:sz="0" w:space="0" w:color="auto"/>
      </w:divBdr>
    </w:div>
    <w:div w:id="2131049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u3569175@connect.hku.hk" TargetMode="External"/><Relationship Id="rId18" Type="http://schemas.openxmlformats.org/officeDocument/2006/relationships/hyperlink" Target="mailto:chowlcestelle@gmail.com" TargetMode="External"/><Relationship Id="rId26" Type="http://schemas.openxmlformats.org/officeDocument/2006/relationships/hyperlink" Target="https://www.casrai.org/credit.html" TargetMode="External"/><Relationship Id="rId39" Type="http://schemas.openxmlformats.org/officeDocument/2006/relationships/image" Target="media/image6.png"/><Relationship Id="rId21" Type="http://schemas.openxmlformats.org/officeDocument/2006/relationships/hyperlink" Target="mailto:wenkaissong@gmail.com" TargetMode="External"/><Relationship Id="rId34" Type="http://schemas.openxmlformats.org/officeDocument/2006/relationships/image" Target="media/image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kwoktinho@yahoo.com.hk" TargetMode="External"/><Relationship Id="rId20" Type="http://schemas.openxmlformats.org/officeDocument/2006/relationships/hyperlink" Target="mailto:lovivi0419@gmail.com" TargetMode="External"/><Relationship Id="rId29" Type="http://schemas.openxmlformats.org/officeDocument/2006/relationships/hyperlink" Target="https://hku.au1.qualtrics.com/jfe/preview/SV_bNSYF5TiOnh8VrU?Q_CHL=preview&amp;Q_SurveyVersionID=current"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ykchan@connect.hku.hk" TargetMode="External"/><Relationship Id="rId24" Type="http://schemas.openxmlformats.org/officeDocument/2006/relationships/hyperlink" Target="mailto:gfeldman@hku.hk" TargetMode="External"/><Relationship Id="rId32" Type="http://schemas.microsoft.com/office/2016/09/relationships/commentsIds" Target="commentsIds.xml"/><Relationship Id="rId37" Type="http://schemas.openxmlformats.org/officeDocument/2006/relationships/image" Target="media/image4.png"/><Relationship Id="rId40"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mailto:u3570878@connect.hku.hk" TargetMode="External"/><Relationship Id="rId23" Type="http://schemas.openxmlformats.org/officeDocument/2006/relationships/hyperlink" Target="mailto:giladfel@gmail.com" TargetMode="External"/><Relationship Id="rId28" Type="http://schemas.openxmlformats.org/officeDocument/2006/relationships/header" Target="header2.xml"/><Relationship Id="rId36" Type="http://schemas.openxmlformats.org/officeDocument/2006/relationships/image" Target="media/image3.png"/><Relationship Id="rId10" Type="http://schemas.openxmlformats.org/officeDocument/2006/relationships/hyperlink" Target="mailto:nikbpetrov@gmail.com" TargetMode="External"/><Relationship Id="rId19" Type="http://schemas.openxmlformats.org/officeDocument/2006/relationships/hyperlink" Target="mailto:u35690036@connect.hku.hk" TargetMode="External"/><Relationship Id="rId31" Type="http://schemas.microsoft.com/office/2011/relationships/commentsExtended" Target="commentsExtended.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heuknam10@hotmail.com" TargetMode="External"/><Relationship Id="rId22" Type="http://schemas.openxmlformats.org/officeDocument/2006/relationships/hyperlink" Target="mailto:gfeldman@hku.hk" TargetMode="External"/><Relationship Id="rId27" Type="http://schemas.openxmlformats.org/officeDocument/2006/relationships/hyperlink" Target="https://osf.io/pm264/" TargetMode="External"/><Relationship Id="rId30" Type="http://schemas.openxmlformats.org/officeDocument/2006/relationships/comments" Target="comments.xml"/><Relationship Id="rId35" Type="http://schemas.openxmlformats.org/officeDocument/2006/relationships/image" Target="media/image2.png"/><Relationship Id="rId43"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mailto:megan.y.k.chan@gmail.com" TargetMode="External"/><Relationship Id="rId17" Type="http://schemas.openxmlformats.org/officeDocument/2006/relationships/hyperlink" Target="mailto:estellec@connect.hku.hk" TargetMode="External"/><Relationship Id="rId25" Type="http://schemas.openxmlformats.org/officeDocument/2006/relationships/hyperlink" Target="https://www.researchgate.net/deref/https%3A%2F%2Fbit.ly%2Frrs-primer" TargetMode="External"/><Relationship Id="rId33" Type="http://schemas.microsoft.com/office/2018/08/relationships/commentsExtensible" Target="commentsExtensible.xml"/><Relationship Id="rId3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6E930-7DC5-43F1-A69D-DB3C0BD58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1</TotalTime>
  <Pages>46</Pages>
  <Words>24844</Words>
  <Characters>141617</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y Petrov</dc:creator>
  <cp:keywords/>
  <dc:description/>
  <cp:lastModifiedBy>Gilad Feldman</cp:lastModifiedBy>
  <cp:revision>1</cp:revision>
  <dcterms:created xsi:type="dcterms:W3CDTF">2022-04-27T06:26:00Z</dcterms:created>
  <dcterms:modified xsi:type="dcterms:W3CDTF">2022-08-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XS2tDIP"/&gt;&lt;style id="http://www.zotero.org/styles/apa" locale="en-GB" hasBibliography="1" bibliographyStyleHasBeenSet="1"/&gt;&lt;prefs&gt;&lt;pref name="fieldType" value="Field"/&gt;&lt;/prefs&gt;&lt;/data&gt;</vt:lpwstr>
  </property>
</Properties>
</file>